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BB6EA5" w14:textId="77777777" w:rsidR="004E554A" w:rsidRDefault="004E554A" w:rsidP="00B60797">
      <w:pPr>
        <w:pStyle w:val="PSHeading1"/>
      </w:pPr>
      <w:r w:rsidRPr="00AE179D">
        <w:t>MANUSCRIPT CATEGORY</w:t>
      </w:r>
    </w:p>
    <w:p w14:paraId="2C894F95" w14:textId="679E1999" w:rsidR="003D0098" w:rsidRPr="003D0098" w:rsidRDefault="003D0098" w:rsidP="003D0098">
      <w:pPr>
        <w:pStyle w:val="PStextX2space"/>
      </w:pPr>
      <w:r>
        <w:t>Narrative review</w:t>
      </w:r>
    </w:p>
    <w:p w14:paraId="4D908EBA" w14:textId="77777777" w:rsidR="00395F91" w:rsidRPr="00395F91" w:rsidRDefault="00395F91" w:rsidP="00395F91">
      <w:pPr>
        <w:pStyle w:val="PStextX2space"/>
        <w:rPr>
          <w:lang w:val="en-US"/>
        </w:rPr>
      </w:pPr>
    </w:p>
    <w:p w14:paraId="3DC046CB" w14:textId="77777777" w:rsidR="00EC0372" w:rsidRDefault="00BF67E3" w:rsidP="00B60797">
      <w:pPr>
        <w:pStyle w:val="PSHeading1"/>
      </w:pPr>
      <w:r w:rsidRPr="00A747E9">
        <w:t>TITLE</w:t>
      </w:r>
    </w:p>
    <w:p w14:paraId="54A5C495" w14:textId="3175FC7B" w:rsidR="003D4253" w:rsidRPr="003D4253" w:rsidRDefault="00E7264F" w:rsidP="003D4253">
      <w:pPr>
        <w:pStyle w:val="PStextX2space"/>
      </w:pPr>
      <w:r>
        <w:rPr>
          <w:lang w:val="en-US"/>
        </w:rPr>
        <w:t>When basal insulin is not enough: successful strategies for insulin intensification in patients with type 2 diabetes mellitus</w:t>
      </w:r>
    </w:p>
    <w:p w14:paraId="2D3BC956" w14:textId="77777777" w:rsidR="00BF67E3" w:rsidRPr="00A747E9" w:rsidRDefault="00BF67E3" w:rsidP="00D56265">
      <w:pPr>
        <w:pStyle w:val="PStextX2space"/>
        <w:rPr>
          <w:lang w:val="en-US"/>
        </w:rPr>
      </w:pPr>
    </w:p>
    <w:p w14:paraId="69A7A2FC" w14:textId="56AC49E5" w:rsidR="00C04B0E" w:rsidRPr="00A747E9" w:rsidRDefault="00BF67E3" w:rsidP="00B60797">
      <w:pPr>
        <w:pStyle w:val="PSHeading1"/>
      </w:pPr>
      <w:r w:rsidRPr="00A747E9">
        <w:t>AUTHORS</w:t>
      </w:r>
      <w:r w:rsidR="00253111" w:rsidRPr="00A747E9">
        <w:t xml:space="preserve"> </w:t>
      </w:r>
    </w:p>
    <w:p w14:paraId="5F2486F8" w14:textId="0C66D5D0" w:rsidR="00C04B0E" w:rsidRDefault="00E7264F" w:rsidP="00BD729D">
      <w:pPr>
        <w:pStyle w:val="PStextX2space"/>
        <w:rPr>
          <w:lang w:val="en-US"/>
        </w:rPr>
      </w:pPr>
      <w:r>
        <w:rPr>
          <w:lang w:val="en-US"/>
        </w:rPr>
        <w:t xml:space="preserve">Elena V. </w:t>
      </w:r>
      <w:r w:rsidR="00B3289F">
        <w:rPr>
          <w:lang w:val="en-US"/>
        </w:rPr>
        <w:t>Biryukova</w:t>
      </w:r>
      <w:r w:rsidRPr="00977A50">
        <w:rPr>
          <w:vertAlign w:val="superscript"/>
        </w:rPr>
        <w:t>1</w:t>
      </w:r>
      <w:r w:rsidRPr="00A747E9">
        <w:rPr>
          <w:lang w:val="en-US"/>
        </w:rPr>
        <w:t xml:space="preserve">, </w:t>
      </w:r>
      <w:r>
        <w:rPr>
          <w:lang w:val="en-US"/>
        </w:rPr>
        <w:t>MD, PhD</w:t>
      </w:r>
    </w:p>
    <w:p w14:paraId="4D285F3A" w14:textId="265D0C98" w:rsidR="00E7264F" w:rsidRDefault="00B3289F" w:rsidP="00BD729D">
      <w:pPr>
        <w:pStyle w:val="PStextX2space"/>
        <w:rPr>
          <w:lang w:val="en-US"/>
        </w:rPr>
      </w:pPr>
      <w:r>
        <w:rPr>
          <w:lang w:val="en-US"/>
        </w:rPr>
        <w:t>Abdul Jabbar</w:t>
      </w:r>
      <w:r w:rsidR="00E7264F" w:rsidRPr="00173405">
        <w:rPr>
          <w:vertAlign w:val="superscript"/>
        </w:rPr>
        <w:t>2</w:t>
      </w:r>
      <w:r w:rsidR="00E7264F" w:rsidRPr="00A747E9">
        <w:rPr>
          <w:lang w:val="en-US"/>
        </w:rPr>
        <w:t xml:space="preserve">, </w:t>
      </w:r>
      <w:r w:rsidR="00E7264F">
        <w:rPr>
          <w:lang w:val="en-US"/>
        </w:rPr>
        <w:t>MD</w:t>
      </w:r>
      <w:r w:rsidR="00B226E4">
        <w:rPr>
          <w:lang w:val="en-US"/>
        </w:rPr>
        <w:t>, MRCP, FACE</w:t>
      </w:r>
    </w:p>
    <w:p w14:paraId="175AC7BD" w14:textId="712EC057" w:rsidR="00A747E9" w:rsidRPr="00A747E9" w:rsidRDefault="00173405" w:rsidP="00BD729D">
      <w:pPr>
        <w:pStyle w:val="PStextX2space"/>
        <w:rPr>
          <w:lang w:val="en-US"/>
        </w:rPr>
      </w:pPr>
      <w:r>
        <w:rPr>
          <w:lang w:val="en-US"/>
        </w:rPr>
        <w:t>Svetlana</w:t>
      </w:r>
      <w:r w:rsidR="00A747E9" w:rsidRPr="00A747E9">
        <w:rPr>
          <w:lang w:val="en-US"/>
        </w:rPr>
        <w:t xml:space="preserve"> </w:t>
      </w:r>
      <w:r w:rsidR="00B3289F">
        <w:rPr>
          <w:lang w:val="en-US"/>
        </w:rPr>
        <w:t>Elizarova</w:t>
      </w:r>
      <w:r w:rsidR="00E7264F">
        <w:rPr>
          <w:vertAlign w:val="superscript"/>
        </w:rPr>
        <w:t>3</w:t>
      </w:r>
      <w:r w:rsidR="00A747E9" w:rsidRPr="00A747E9">
        <w:rPr>
          <w:lang w:val="en-US"/>
        </w:rPr>
        <w:t xml:space="preserve">, </w:t>
      </w:r>
      <w:r w:rsidR="00A91670">
        <w:rPr>
          <w:lang w:val="en-US"/>
        </w:rPr>
        <w:t>MD</w:t>
      </w:r>
    </w:p>
    <w:p w14:paraId="10AD69DE" w14:textId="3B3A0093" w:rsidR="00BF67E3" w:rsidRPr="00832F93" w:rsidRDefault="00BF67E3" w:rsidP="00E7264F">
      <w:pPr>
        <w:pStyle w:val="PStextX2space"/>
        <w:tabs>
          <w:tab w:val="left" w:pos="2136"/>
        </w:tabs>
        <w:rPr>
          <w:rStyle w:val="LineNumber"/>
        </w:rPr>
      </w:pPr>
    </w:p>
    <w:p w14:paraId="67C312B5" w14:textId="5E31D416" w:rsidR="00A747E9" w:rsidRDefault="00BF67E3" w:rsidP="00B60797">
      <w:pPr>
        <w:pStyle w:val="PSHeading1"/>
      </w:pPr>
      <w:r w:rsidRPr="00A747E9">
        <w:t>AUTHORS’</w:t>
      </w:r>
      <w:r w:rsidR="006B54EE">
        <w:t xml:space="preserve"> AFFILIATIONS</w:t>
      </w:r>
    </w:p>
    <w:p w14:paraId="31603DB7" w14:textId="654B686B" w:rsidR="00173405" w:rsidRDefault="00173405" w:rsidP="00B63715">
      <w:pPr>
        <w:pStyle w:val="PStextX2space"/>
        <w:ind w:left="142" w:hanging="142"/>
      </w:pPr>
      <w:r w:rsidRPr="00173405">
        <w:rPr>
          <w:vertAlign w:val="superscript"/>
        </w:rPr>
        <w:t>1</w:t>
      </w:r>
      <w:r>
        <w:t xml:space="preserve"> </w:t>
      </w:r>
      <w:r w:rsidR="000F522D" w:rsidRPr="000F522D">
        <w:t>Moscow state medical dental University named A. I. Evdokimov</w:t>
      </w:r>
      <w:bookmarkStart w:id="0" w:name="_GoBack"/>
      <w:bookmarkEnd w:id="0"/>
      <w:r w:rsidRPr="00173405">
        <w:t xml:space="preserve">, Moscow, Russian Federation </w:t>
      </w:r>
    </w:p>
    <w:p w14:paraId="6DC11715" w14:textId="775891B1" w:rsidR="00B63715" w:rsidRDefault="00173405" w:rsidP="00E7264F">
      <w:pPr>
        <w:pStyle w:val="PStextX2space"/>
      </w:pPr>
      <w:r w:rsidRPr="00173405">
        <w:rPr>
          <w:vertAlign w:val="superscript"/>
        </w:rPr>
        <w:t>2</w:t>
      </w:r>
      <w:r>
        <w:t xml:space="preserve"> </w:t>
      </w:r>
      <w:r w:rsidR="00E7264F">
        <w:t>Emerging Market Business Unit</w:t>
      </w:r>
      <w:r w:rsidR="00B63715">
        <w:t xml:space="preserve">, </w:t>
      </w:r>
      <w:r w:rsidR="00E7264F">
        <w:t>Eli Lilly and Company,</w:t>
      </w:r>
      <w:r w:rsidR="00B63715">
        <w:t xml:space="preserve"> </w:t>
      </w:r>
      <w:r w:rsidR="00E7264F">
        <w:t>Dubai</w:t>
      </w:r>
      <w:r w:rsidR="00B63715">
        <w:t>,</w:t>
      </w:r>
      <w:r w:rsidR="00E7264F">
        <w:t xml:space="preserve"> U</w:t>
      </w:r>
      <w:r w:rsidR="00B63715">
        <w:t>nited Arab Emirates</w:t>
      </w:r>
    </w:p>
    <w:p w14:paraId="552B8C32" w14:textId="047D89A6" w:rsidR="00A747E9" w:rsidRPr="00BD729D" w:rsidRDefault="00B63715" w:rsidP="00E7264F">
      <w:pPr>
        <w:pStyle w:val="PStextX2space"/>
      </w:pPr>
      <w:r w:rsidRPr="00B63715">
        <w:rPr>
          <w:vertAlign w:val="superscript"/>
        </w:rPr>
        <w:t>3</w:t>
      </w:r>
      <w:r>
        <w:rPr>
          <w:vertAlign w:val="superscript"/>
        </w:rPr>
        <w:t xml:space="preserve"> </w:t>
      </w:r>
      <w:r w:rsidR="00173405" w:rsidRPr="00173405">
        <w:t xml:space="preserve">Department of Endocrinology, </w:t>
      </w:r>
      <w:r>
        <w:t>Lilly Pharma Ltd</w:t>
      </w:r>
      <w:r w:rsidR="00173405" w:rsidRPr="00173405">
        <w:t>, Moscow, Russian Federation</w:t>
      </w:r>
    </w:p>
    <w:p w14:paraId="02AE410B" w14:textId="77777777" w:rsidR="00A747E9" w:rsidRPr="00BD729D" w:rsidRDefault="00A747E9" w:rsidP="00BD729D">
      <w:pPr>
        <w:pStyle w:val="PStextX2space"/>
      </w:pPr>
    </w:p>
    <w:p w14:paraId="72020588" w14:textId="5EE01CAB" w:rsidR="00BF67E3" w:rsidRPr="00DF78C0" w:rsidRDefault="00BF67E3" w:rsidP="00B60797">
      <w:pPr>
        <w:pStyle w:val="PSHeading1"/>
      </w:pPr>
      <w:r w:rsidRPr="00DF78C0">
        <w:t>AUTHOR FOR CORRESPONDENCE</w:t>
      </w:r>
    </w:p>
    <w:p w14:paraId="529B17A3" w14:textId="458F9D13" w:rsidR="00BF67E3" w:rsidRPr="005128A1" w:rsidRDefault="00173405" w:rsidP="00BD729D">
      <w:pPr>
        <w:pStyle w:val="PStextX2space"/>
        <w:rPr>
          <w:lang w:val="en-US"/>
        </w:rPr>
      </w:pPr>
      <w:r>
        <w:rPr>
          <w:lang w:val="en-US"/>
        </w:rPr>
        <w:t>Dr Svetlana Elizarova</w:t>
      </w:r>
    </w:p>
    <w:p w14:paraId="13A3B73B" w14:textId="77EB30E7" w:rsidR="00173405" w:rsidRDefault="00B63715" w:rsidP="00173405">
      <w:pPr>
        <w:pStyle w:val="PStextX2space"/>
        <w:rPr>
          <w:lang w:val="en-US"/>
        </w:rPr>
      </w:pPr>
      <w:r>
        <w:rPr>
          <w:lang w:val="en-US"/>
        </w:rPr>
        <w:t>Lilly Pharma Ltd</w:t>
      </w:r>
      <w:r w:rsidR="00173405">
        <w:rPr>
          <w:lang w:val="en-US"/>
        </w:rPr>
        <w:t xml:space="preserve"> </w:t>
      </w:r>
    </w:p>
    <w:p w14:paraId="143AEFC3" w14:textId="2C36C3D3" w:rsidR="00173405" w:rsidRDefault="00B63715" w:rsidP="00173405">
      <w:pPr>
        <w:pStyle w:val="PStextX2space"/>
        <w:rPr>
          <w:lang w:val="en-US"/>
        </w:rPr>
      </w:pPr>
      <w:r w:rsidRPr="00173405">
        <w:rPr>
          <w:lang w:val="en-US"/>
        </w:rPr>
        <w:t>Blo</w:t>
      </w:r>
      <w:r>
        <w:rPr>
          <w:lang w:val="en-US"/>
        </w:rPr>
        <w:t>ck A, 10, Presnenskaya nab</w:t>
      </w:r>
    </w:p>
    <w:p w14:paraId="4771AC9A" w14:textId="3F78749E" w:rsidR="00B63715" w:rsidRDefault="00B63715" w:rsidP="00173405">
      <w:pPr>
        <w:pStyle w:val="PStextX2space"/>
        <w:rPr>
          <w:lang w:val="en-US"/>
        </w:rPr>
      </w:pPr>
      <w:r w:rsidRPr="00173405">
        <w:rPr>
          <w:lang w:val="en-US"/>
        </w:rPr>
        <w:t>Moscow,</w:t>
      </w:r>
      <w:r>
        <w:rPr>
          <w:lang w:val="en-US"/>
        </w:rPr>
        <w:t xml:space="preserve"> 123317</w:t>
      </w:r>
    </w:p>
    <w:p w14:paraId="75508F63" w14:textId="6EF76E94" w:rsidR="00A747E9" w:rsidRPr="005128A1" w:rsidRDefault="00173405" w:rsidP="00173405">
      <w:pPr>
        <w:pStyle w:val="PStextX2space"/>
        <w:rPr>
          <w:lang w:val="en-US"/>
        </w:rPr>
      </w:pPr>
      <w:r w:rsidRPr="00173405">
        <w:rPr>
          <w:lang w:val="en-US"/>
        </w:rPr>
        <w:t>Russian</w:t>
      </w:r>
      <w:r>
        <w:rPr>
          <w:lang w:val="en-US"/>
        </w:rPr>
        <w:t xml:space="preserve"> Federation</w:t>
      </w:r>
    </w:p>
    <w:p w14:paraId="5B20BB4D" w14:textId="2429D75B" w:rsidR="00025EE2" w:rsidRPr="005128A1" w:rsidRDefault="00BF67E3" w:rsidP="00BD729D">
      <w:pPr>
        <w:pStyle w:val="PStextX2space"/>
        <w:rPr>
          <w:lang w:val="en-US"/>
        </w:rPr>
      </w:pPr>
      <w:r w:rsidRPr="005128A1">
        <w:rPr>
          <w:lang w:val="en-US"/>
        </w:rPr>
        <w:t xml:space="preserve">Tel: </w:t>
      </w:r>
      <w:r w:rsidR="00173405" w:rsidRPr="00173405">
        <w:rPr>
          <w:lang w:val="en-US"/>
        </w:rPr>
        <w:t>+7 495 258</w:t>
      </w:r>
      <w:r w:rsidR="00B63715">
        <w:rPr>
          <w:lang w:val="en-US"/>
        </w:rPr>
        <w:t xml:space="preserve"> </w:t>
      </w:r>
      <w:r w:rsidR="00173405" w:rsidRPr="00173405">
        <w:rPr>
          <w:lang w:val="en-US"/>
        </w:rPr>
        <w:t>5001</w:t>
      </w:r>
    </w:p>
    <w:p w14:paraId="11BE70B6" w14:textId="3BCA2630" w:rsidR="00025EE2" w:rsidRPr="005128A1" w:rsidRDefault="00BF67E3" w:rsidP="00BD729D">
      <w:pPr>
        <w:pStyle w:val="PStextX2space"/>
        <w:rPr>
          <w:lang w:val="en-US"/>
        </w:rPr>
      </w:pPr>
      <w:r w:rsidRPr="005128A1">
        <w:rPr>
          <w:lang w:val="en-US"/>
        </w:rPr>
        <w:t>F</w:t>
      </w:r>
      <w:r w:rsidR="00745CAC" w:rsidRPr="005128A1">
        <w:rPr>
          <w:lang w:val="en-US"/>
        </w:rPr>
        <w:t>ax</w:t>
      </w:r>
      <w:r w:rsidRPr="005128A1">
        <w:rPr>
          <w:lang w:val="en-US"/>
        </w:rPr>
        <w:t xml:space="preserve">: </w:t>
      </w:r>
      <w:r w:rsidR="00173405" w:rsidRPr="00173405">
        <w:rPr>
          <w:lang w:val="en-US"/>
        </w:rPr>
        <w:t>+7 495 258</w:t>
      </w:r>
      <w:r w:rsidR="00933ADE">
        <w:rPr>
          <w:lang w:val="en-US"/>
        </w:rPr>
        <w:t xml:space="preserve"> </w:t>
      </w:r>
      <w:r w:rsidR="00173405" w:rsidRPr="00173405">
        <w:rPr>
          <w:lang w:val="en-US"/>
        </w:rPr>
        <w:t>5005</w:t>
      </w:r>
      <w:r w:rsidRPr="005128A1">
        <w:rPr>
          <w:lang w:val="en-US"/>
        </w:rPr>
        <w:t xml:space="preserve"> </w:t>
      </w:r>
    </w:p>
    <w:p w14:paraId="51F6B3A2" w14:textId="24A7ACEE" w:rsidR="00BF67E3" w:rsidRPr="005128A1" w:rsidRDefault="00BF67E3" w:rsidP="00BD729D">
      <w:pPr>
        <w:pStyle w:val="PStextX2space"/>
        <w:rPr>
          <w:lang w:val="en-US"/>
        </w:rPr>
      </w:pPr>
      <w:r w:rsidRPr="005128A1">
        <w:rPr>
          <w:lang w:val="en-US"/>
        </w:rPr>
        <w:t>Email:</w:t>
      </w:r>
      <w:r w:rsidR="000700CC" w:rsidRPr="005128A1">
        <w:rPr>
          <w:lang w:val="en-US"/>
        </w:rPr>
        <w:t xml:space="preserve"> </w:t>
      </w:r>
      <w:r w:rsidR="00173405" w:rsidRPr="00173405">
        <w:rPr>
          <w:lang w:val="en-US"/>
        </w:rPr>
        <w:t>elizarova_svetlana@lilly.com</w:t>
      </w:r>
    </w:p>
    <w:p w14:paraId="46B746BE" w14:textId="77777777" w:rsidR="00BF67E3" w:rsidRDefault="00BF67E3" w:rsidP="0057340C">
      <w:pPr>
        <w:pStyle w:val="PSTextX1space"/>
        <w:rPr>
          <w:lang w:val="fr-FR"/>
        </w:rPr>
      </w:pPr>
    </w:p>
    <w:p w14:paraId="0021B59D" w14:textId="2DB9C3B8" w:rsidR="001E44FF" w:rsidRPr="00AF1537" w:rsidRDefault="001E44FF" w:rsidP="00173405">
      <w:pPr>
        <w:pStyle w:val="PSHeading1"/>
        <w:keepNext/>
        <w:rPr>
          <w:lang w:val="en-GB"/>
        </w:rPr>
      </w:pPr>
      <w:r w:rsidRPr="00AF1537">
        <w:rPr>
          <w:lang w:val="en-GB"/>
        </w:rPr>
        <w:lastRenderedPageBreak/>
        <w:t>STATISTICAL SUMMA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87"/>
        <w:gridCol w:w="2088"/>
        <w:gridCol w:w="1708"/>
        <w:gridCol w:w="1998"/>
        <w:gridCol w:w="1991"/>
      </w:tblGrid>
      <w:tr w:rsidR="001E44FF" w:rsidRPr="00652625" w14:paraId="77F46A6E" w14:textId="77777777" w:rsidTr="00B40BAF">
        <w:trPr>
          <w:jc w:val="center"/>
        </w:trPr>
        <w:tc>
          <w:tcPr>
            <w:tcW w:w="1587" w:type="dxa"/>
            <w:tcBorders>
              <w:top w:val="single" w:sz="4" w:space="0" w:color="auto"/>
              <w:left w:val="single" w:sz="4" w:space="0" w:color="auto"/>
              <w:bottom w:val="single" w:sz="4" w:space="0" w:color="auto"/>
              <w:right w:val="single" w:sz="4" w:space="0" w:color="auto"/>
            </w:tcBorders>
            <w:shd w:val="clear" w:color="auto" w:fill="E6E6E6"/>
          </w:tcPr>
          <w:p w14:paraId="2840F96A" w14:textId="77777777" w:rsidR="001E44FF" w:rsidRPr="00652625" w:rsidRDefault="001E44FF" w:rsidP="00173405">
            <w:pPr>
              <w:pStyle w:val="PSTextX1space"/>
              <w:keepNext/>
              <w:rPr>
                <w:b/>
              </w:rPr>
            </w:pPr>
            <w:r w:rsidRPr="00652625">
              <w:rPr>
                <w:b/>
              </w:rPr>
              <w:t>Abstract Text</w:t>
            </w:r>
          </w:p>
        </w:tc>
        <w:tc>
          <w:tcPr>
            <w:tcW w:w="2003" w:type="dxa"/>
            <w:tcBorders>
              <w:top w:val="single" w:sz="4" w:space="0" w:color="auto"/>
              <w:left w:val="single" w:sz="4" w:space="0" w:color="auto"/>
              <w:bottom w:val="single" w:sz="4" w:space="0" w:color="auto"/>
              <w:right w:val="single" w:sz="4" w:space="0" w:color="auto"/>
            </w:tcBorders>
            <w:shd w:val="clear" w:color="auto" w:fill="E6E6E6"/>
          </w:tcPr>
          <w:p w14:paraId="5FAD25E2" w14:textId="77777777" w:rsidR="001E44FF" w:rsidRPr="00652625" w:rsidRDefault="001E44FF" w:rsidP="00173405">
            <w:pPr>
              <w:pStyle w:val="PSTextX1space"/>
              <w:keepNext/>
              <w:rPr>
                <w:b/>
              </w:rPr>
            </w:pPr>
            <w:r w:rsidRPr="00652625">
              <w:rPr>
                <w:b/>
              </w:rPr>
              <w:t>Manuscript Text</w:t>
            </w:r>
          </w:p>
          <w:p w14:paraId="1093372E" w14:textId="6AA7F4A4" w:rsidR="001E44FF" w:rsidRPr="00652625" w:rsidRDefault="008E04CC" w:rsidP="008E04CC">
            <w:pPr>
              <w:pStyle w:val="PSTextX1space"/>
              <w:keepNext/>
              <w:rPr>
                <w:b/>
                <w:iCs/>
              </w:rPr>
            </w:pPr>
            <w:r>
              <w:rPr>
                <w:b/>
              </w:rPr>
              <w:t>(all, including refs and tables</w:t>
            </w:r>
            <w:r w:rsidR="001E44FF" w:rsidRPr="00652625">
              <w:rPr>
                <w:b/>
              </w:rPr>
              <w:t>)</w:t>
            </w:r>
          </w:p>
        </w:tc>
        <w:tc>
          <w:tcPr>
            <w:tcW w:w="1708" w:type="dxa"/>
            <w:tcBorders>
              <w:top w:val="single" w:sz="4" w:space="0" w:color="auto"/>
              <w:left w:val="single" w:sz="4" w:space="0" w:color="auto"/>
              <w:bottom w:val="single" w:sz="4" w:space="0" w:color="auto"/>
              <w:right w:val="single" w:sz="4" w:space="0" w:color="auto"/>
            </w:tcBorders>
            <w:shd w:val="clear" w:color="auto" w:fill="E6E6E6"/>
          </w:tcPr>
          <w:p w14:paraId="7AB89EA6" w14:textId="77777777" w:rsidR="001E44FF" w:rsidRPr="00652625" w:rsidRDefault="001E44FF" w:rsidP="00173405">
            <w:pPr>
              <w:pStyle w:val="PSTextX1space"/>
              <w:keepNext/>
              <w:rPr>
                <w:b/>
              </w:rPr>
            </w:pPr>
            <w:r w:rsidRPr="00652625">
              <w:rPr>
                <w:b/>
              </w:rPr>
              <w:t>References</w:t>
            </w:r>
          </w:p>
        </w:tc>
        <w:tc>
          <w:tcPr>
            <w:tcW w:w="1998" w:type="dxa"/>
            <w:tcBorders>
              <w:top w:val="single" w:sz="4" w:space="0" w:color="auto"/>
              <w:left w:val="single" w:sz="4" w:space="0" w:color="auto"/>
              <w:bottom w:val="single" w:sz="4" w:space="0" w:color="auto"/>
              <w:right w:val="single" w:sz="4" w:space="0" w:color="auto"/>
            </w:tcBorders>
            <w:shd w:val="clear" w:color="auto" w:fill="E6E6E6"/>
          </w:tcPr>
          <w:p w14:paraId="17AB3653" w14:textId="77777777" w:rsidR="001E44FF" w:rsidRPr="00652625" w:rsidRDefault="001E44FF" w:rsidP="00173405">
            <w:pPr>
              <w:pStyle w:val="PSTextX1space"/>
              <w:keepNext/>
              <w:rPr>
                <w:b/>
              </w:rPr>
            </w:pPr>
            <w:r w:rsidRPr="00652625">
              <w:rPr>
                <w:b/>
              </w:rPr>
              <w:t>Figures</w:t>
            </w:r>
          </w:p>
        </w:tc>
        <w:tc>
          <w:tcPr>
            <w:tcW w:w="1991" w:type="dxa"/>
            <w:tcBorders>
              <w:top w:val="single" w:sz="4" w:space="0" w:color="auto"/>
              <w:left w:val="single" w:sz="4" w:space="0" w:color="auto"/>
              <w:bottom w:val="single" w:sz="4" w:space="0" w:color="auto"/>
              <w:right w:val="single" w:sz="4" w:space="0" w:color="auto"/>
            </w:tcBorders>
            <w:shd w:val="clear" w:color="auto" w:fill="E6E6E6"/>
          </w:tcPr>
          <w:p w14:paraId="1E4FD6E9" w14:textId="77777777" w:rsidR="001E44FF" w:rsidRPr="00652625" w:rsidRDefault="001E44FF" w:rsidP="00173405">
            <w:pPr>
              <w:pStyle w:val="PSTextX1space"/>
              <w:keepNext/>
              <w:rPr>
                <w:b/>
              </w:rPr>
            </w:pPr>
            <w:r w:rsidRPr="00652625">
              <w:rPr>
                <w:b/>
              </w:rPr>
              <w:t>Tables</w:t>
            </w:r>
          </w:p>
        </w:tc>
      </w:tr>
      <w:tr w:rsidR="001E44FF" w:rsidRPr="00652625" w14:paraId="1FF69EB4" w14:textId="77777777" w:rsidTr="00B40BAF">
        <w:trPr>
          <w:jc w:val="center"/>
        </w:trPr>
        <w:tc>
          <w:tcPr>
            <w:tcW w:w="1587" w:type="dxa"/>
            <w:tcBorders>
              <w:top w:val="single" w:sz="4" w:space="0" w:color="auto"/>
              <w:left w:val="single" w:sz="4" w:space="0" w:color="auto"/>
              <w:bottom w:val="single" w:sz="4" w:space="0" w:color="auto"/>
              <w:right w:val="single" w:sz="4" w:space="0" w:color="auto"/>
            </w:tcBorders>
          </w:tcPr>
          <w:p w14:paraId="76A3EA3B" w14:textId="106D209C" w:rsidR="001E44FF" w:rsidRPr="00652625" w:rsidRDefault="001E44FF" w:rsidP="00173405">
            <w:pPr>
              <w:pStyle w:val="PSTextX1space"/>
              <w:keepNext/>
            </w:pPr>
            <w:r w:rsidRPr="00652625">
              <w:t xml:space="preserve">N = </w:t>
            </w:r>
            <w:r w:rsidR="002B4C47">
              <w:t>178</w:t>
            </w:r>
          </w:p>
          <w:p w14:paraId="095DC569" w14:textId="091C0E18" w:rsidR="001E44FF" w:rsidRPr="00652625" w:rsidRDefault="001E44FF" w:rsidP="008E04CC">
            <w:pPr>
              <w:pStyle w:val="PSTextX1space"/>
              <w:keepNext/>
              <w:rPr>
                <w:highlight w:val="yellow"/>
              </w:rPr>
            </w:pPr>
            <w:r w:rsidRPr="00652625">
              <w:t xml:space="preserve">(Limit = </w:t>
            </w:r>
            <w:r w:rsidR="008E04CC">
              <w:t>300</w:t>
            </w:r>
            <w:r w:rsidRPr="00652625">
              <w:t>)</w:t>
            </w:r>
          </w:p>
        </w:tc>
        <w:tc>
          <w:tcPr>
            <w:tcW w:w="2003" w:type="dxa"/>
            <w:tcBorders>
              <w:top w:val="single" w:sz="4" w:space="0" w:color="auto"/>
              <w:left w:val="single" w:sz="4" w:space="0" w:color="auto"/>
              <w:bottom w:val="single" w:sz="4" w:space="0" w:color="auto"/>
              <w:right w:val="single" w:sz="4" w:space="0" w:color="auto"/>
            </w:tcBorders>
          </w:tcPr>
          <w:p w14:paraId="4C4318F5" w14:textId="73429364" w:rsidR="006E3F0F" w:rsidRDefault="001E44FF" w:rsidP="00173405">
            <w:pPr>
              <w:pStyle w:val="PSTextX1space"/>
              <w:keepNext/>
            </w:pPr>
            <w:r w:rsidRPr="002B4C47">
              <w:t xml:space="preserve">N = </w:t>
            </w:r>
            <w:r w:rsidR="003336BF" w:rsidRPr="002B4C47">
              <w:t>5</w:t>
            </w:r>
            <w:r w:rsidR="006E3F0F" w:rsidRPr="002B4C47">
              <w:t>,</w:t>
            </w:r>
            <w:r w:rsidR="00AE03B3" w:rsidRPr="002B4C47">
              <w:t>9</w:t>
            </w:r>
            <w:r w:rsidR="006A31CA">
              <w:t>85</w:t>
            </w:r>
          </w:p>
          <w:p w14:paraId="6D6AF6E1" w14:textId="49BD2810" w:rsidR="001E44FF" w:rsidRPr="00652625" w:rsidRDefault="006E3F0F" w:rsidP="00173405">
            <w:pPr>
              <w:pStyle w:val="PSTextX1space"/>
              <w:keepNext/>
            </w:pPr>
            <w:r>
              <w:t>(3,</w:t>
            </w:r>
            <w:r w:rsidR="00557780">
              <w:t>99</w:t>
            </w:r>
            <w:r w:rsidR="006A31CA">
              <w:t>7</w:t>
            </w:r>
            <w:r>
              <w:t>+</w:t>
            </w:r>
            <w:r w:rsidR="00557780">
              <w:t>829</w:t>
            </w:r>
            <w:r>
              <w:t>+</w:t>
            </w:r>
            <w:r w:rsidR="00744480">
              <w:t>1,</w:t>
            </w:r>
            <w:r w:rsidR="00557780">
              <w:t>1</w:t>
            </w:r>
            <w:r w:rsidR="006A31CA">
              <w:t>59</w:t>
            </w:r>
            <w:r>
              <w:t>)</w:t>
            </w:r>
          </w:p>
          <w:p w14:paraId="3B8DF63F" w14:textId="2F44F1E2" w:rsidR="001E44FF" w:rsidRPr="00652625" w:rsidRDefault="001E44FF" w:rsidP="008E04CC">
            <w:pPr>
              <w:pStyle w:val="PSTextX1space"/>
              <w:keepNext/>
              <w:rPr>
                <w:highlight w:val="yellow"/>
              </w:rPr>
            </w:pPr>
            <w:r w:rsidRPr="00652625">
              <w:t xml:space="preserve">(Limit = </w:t>
            </w:r>
            <w:r w:rsidR="008E04CC">
              <w:t>6000</w:t>
            </w:r>
            <w:r w:rsidRPr="00652625">
              <w:t>)</w:t>
            </w:r>
          </w:p>
        </w:tc>
        <w:tc>
          <w:tcPr>
            <w:tcW w:w="1708" w:type="dxa"/>
            <w:tcBorders>
              <w:top w:val="single" w:sz="4" w:space="0" w:color="auto"/>
              <w:left w:val="single" w:sz="4" w:space="0" w:color="auto"/>
              <w:bottom w:val="single" w:sz="4" w:space="0" w:color="auto"/>
              <w:right w:val="single" w:sz="4" w:space="0" w:color="auto"/>
            </w:tcBorders>
          </w:tcPr>
          <w:p w14:paraId="502CA6ED" w14:textId="3100E4E4" w:rsidR="001E44FF" w:rsidRPr="00652625" w:rsidRDefault="001E44FF" w:rsidP="00173405">
            <w:pPr>
              <w:pStyle w:val="PSTextX1space"/>
              <w:keepNext/>
            </w:pPr>
            <w:r w:rsidRPr="00652625">
              <w:t xml:space="preserve">N = </w:t>
            </w:r>
            <w:r w:rsidR="00C7229B">
              <w:t>2</w:t>
            </w:r>
            <w:r w:rsidR="009B4C7F">
              <w:t>8</w:t>
            </w:r>
          </w:p>
          <w:p w14:paraId="5C0CBC58" w14:textId="16F1FFA3" w:rsidR="001E44FF" w:rsidRPr="00652625" w:rsidRDefault="001E44FF" w:rsidP="008E04CC">
            <w:pPr>
              <w:pStyle w:val="PSTextX1space"/>
              <w:keepNext/>
            </w:pPr>
            <w:r w:rsidRPr="00652625">
              <w:t xml:space="preserve">(Limit = </w:t>
            </w:r>
            <w:r w:rsidR="008E04CC">
              <w:t>60</w:t>
            </w:r>
            <w:r w:rsidRPr="00652625">
              <w:t>)</w:t>
            </w:r>
          </w:p>
        </w:tc>
        <w:tc>
          <w:tcPr>
            <w:tcW w:w="1998" w:type="dxa"/>
            <w:tcBorders>
              <w:top w:val="single" w:sz="4" w:space="0" w:color="auto"/>
              <w:left w:val="single" w:sz="4" w:space="0" w:color="auto"/>
              <w:bottom w:val="single" w:sz="4" w:space="0" w:color="auto"/>
              <w:right w:val="single" w:sz="4" w:space="0" w:color="auto"/>
            </w:tcBorders>
          </w:tcPr>
          <w:p w14:paraId="6FA26B89" w14:textId="4DD78743" w:rsidR="001E44FF" w:rsidRPr="00652625" w:rsidRDefault="001E44FF" w:rsidP="00173405">
            <w:pPr>
              <w:pStyle w:val="PSTextX1space"/>
              <w:keepNext/>
            </w:pPr>
            <w:r w:rsidRPr="00652625">
              <w:t xml:space="preserve">N = </w:t>
            </w:r>
            <w:r w:rsidR="006E3F0F">
              <w:t>0</w:t>
            </w:r>
          </w:p>
          <w:p w14:paraId="4504525E" w14:textId="4E9BC4B4" w:rsidR="001E44FF" w:rsidRPr="00652625" w:rsidRDefault="001E44FF" w:rsidP="008E04CC">
            <w:pPr>
              <w:pStyle w:val="PSTextX1space"/>
              <w:keepNext/>
            </w:pPr>
            <w:r w:rsidRPr="00652625">
              <w:t xml:space="preserve">(Limit = </w:t>
            </w:r>
            <w:r w:rsidR="008E04CC">
              <w:t>None specified</w:t>
            </w:r>
            <w:r w:rsidRPr="00652625">
              <w:t>)</w:t>
            </w:r>
          </w:p>
        </w:tc>
        <w:tc>
          <w:tcPr>
            <w:tcW w:w="1991" w:type="dxa"/>
            <w:tcBorders>
              <w:top w:val="single" w:sz="4" w:space="0" w:color="auto"/>
              <w:left w:val="single" w:sz="4" w:space="0" w:color="auto"/>
              <w:bottom w:val="single" w:sz="4" w:space="0" w:color="auto"/>
              <w:right w:val="single" w:sz="4" w:space="0" w:color="auto"/>
            </w:tcBorders>
          </w:tcPr>
          <w:p w14:paraId="51D8B3B1" w14:textId="75264D3C" w:rsidR="001E44FF" w:rsidRPr="00652625" w:rsidRDefault="001E44FF" w:rsidP="00173405">
            <w:pPr>
              <w:pStyle w:val="PSTextX1space"/>
              <w:keepNext/>
            </w:pPr>
            <w:r w:rsidRPr="00652625">
              <w:t xml:space="preserve">N = </w:t>
            </w:r>
            <w:r w:rsidR="003336BF">
              <w:t>2</w:t>
            </w:r>
          </w:p>
          <w:p w14:paraId="01727B73" w14:textId="7C657885" w:rsidR="001E44FF" w:rsidRPr="00652625" w:rsidRDefault="001E44FF" w:rsidP="008E04CC">
            <w:pPr>
              <w:pStyle w:val="PSTextX1space"/>
              <w:keepNext/>
            </w:pPr>
            <w:r w:rsidRPr="00652625">
              <w:t xml:space="preserve">(Limit = </w:t>
            </w:r>
            <w:r w:rsidR="008E04CC">
              <w:t>None specified</w:t>
            </w:r>
            <w:r w:rsidRPr="00652625">
              <w:t>)</w:t>
            </w:r>
          </w:p>
        </w:tc>
      </w:tr>
    </w:tbl>
    <w:p w14:paraId="53333482" w14:textId="45213E47" w:rsidR="001E44FF" w:rsidRPr="00AF1537" w:rsidRDefault="001E44FF" w:rsidP="001E44FF">
      <w:pPr>
        <w:pStyle w:val="PSTextX1space"/>
        <w:spacing w:line="480" w:lineRule="auto"/>
      </w:pPr>
    </w:p>
    <w:p w14:paraId="6E7251C0" w14:textId="77777777" w:rsidR="001E44FF" w:rsidRPr="00A747E9" w:rsidRDefault="001E44FF" w:rsidP="0057340C">
      <w:pPr>
        <w:pStyle w:val="PSTextX1space"/>
        <w:rPr>
          <w:lang w:val="fr-FR"/>
        </w:rPr>
      </w:pPr>
    </w:p>
    <w:p w14:paraId="32B73846" w14:textId="62CE713E" w:rsidR="009C6831" w:rsidRPr="00A747E9" w:rsidRDefault="005352E4" w:rsidP="00402CC2">
      <w:pPr>
        <w:pStyle w:val="PSTextX1space"/>
        <w:spacing w:line="480" w:lineRule="auto"/>
        <w:rPr>
          <w:lang w:val="en-US"/>
        </w:rPr>
      </w:pPr>
      <w:r w:rsidRPr="00A747E9">
        <w:br w:type="page"/>
      </w:r>
      <w:r w:rsidR="00BF67E3" w:rsidRPr="00B60797">
        <w:rPr>
          <w:rStyle w:val="PSHeading1Char"/>
        </w:rPr>
        <w:lastRenderedPageBreak/>
        <w:t>ABSTRACT</w:t>
      </w:r>
    </w:p>
    <w:p w14:paraId="39F6A348" w14:textId="0C044A35" w:rsidR="000700CC" w:rsidRDefault="004304DD" w:rsidP="009B6210">
      <w:pPr>
        <w:pStyle w:val="PStextX2space"/>
        <w:jc w:val="both"/>
        <w:rPr>
          <w:lang w:val="en-US"/>
        </w:rPr>
      </w:pPr>
      <w:r>
        <w:t xml:space="preserve">Maintaining glycemic control through intensive clinical management of patients with type 2 diabetes mellitus (T2DM) is well recognized to reduce the risk of diabetes-associated complications.  Patients in </w:t>
      </w:r>
      <w:r w:rsidR="00D5491C">
        <w:t xml:space="preserve">Russia </w:t>
      </w:r>
      <w:r>
        <w:t xml:space="preserve">have high rates of microvascular and macrovascular </w:t>
      </w:r>
      <w:r w:rsidR="00D5491C">
        <w:t>complications</w:t>
      </w:r>
      <w:r>
        <w:t xml:space="preserve"> as a result of </w:t>
      </w:r>
      <w:r w:rsidR="00D5491C">
        <w:t>undiagnosed, untreated</w:t>
      </w:r>
      <w:r w:rsidR="00747B92">
        <w:t>,</w:t>
      </w:r>
      <w:r w:rsidR="00D5491C">
        <w:t xml:space="preserve"> or inadequately treated diabetes, emphasizing the need for better clinical management.  T</w:t>
      </w:r>
      <w:r>
        <w:t xml:space="preserve">he introduction of </w:t>
      </w:r>
      <w:r w:rsidR="00D5491C">
        <w:t xml:space="preserve">basal </w:t>
      </w:r>
      <w:r>
        <w:t>insulin therapy i</w:t>
      </w:r>
      <w:r w:rsidR="00D5491C">
        <w:t xml:space="preserve">s often necessary for patients with T2DM when oral antihyperglycemic drugs and lifestyle management strategies are no longer effective in maintaining glycemic targets.  However, </w:t>
      </w:r>
      <w:r w:rsidR="00DA223B">
        <w:t>after initiation of insulin, patients often remain on basal insulin for long periods despite suboptimal glycemic control, and intensification of insulin therapy is frequently necessary.  Here, we report on s</w:t>
      </w:r>
      <w:r w:rsidR="00D5491C">
        <w:t xml:space="preserve">everal </w:t>
      </w:r>
      <w:r w:rsidR="00DA223B">
        <w:t xml:space="preserve">different insulin intensification </w:t>
      </w:r>
      <w:r w:rsidR="00D5491C">
        <w:t xml:space="preserve">strategies </w:t>
      </w:r>
      <w:r w:rsidR="00DA223B">
        <w:t>available to clinicians</w:t>
      </w:r>
      <w:r w:rsidR="00D5491C">
        <w:t xml:space="preserve"> and </w:t>
      </w:r>
      <w:r w:rsidR="00DA223B">
        <w:t xml:space="preserve">their </w:t>
      </w:r>
      <w:r w:rsidR="00D5491C">
        <w:t xml:space="preserve">patients </w:t>
      </w:r>
      <w:r w:rsidR="00DA223B">
        <w:t>to improve glycemic control and the advantages and disadvantages of each approach.  These strategies include the use of short</w:t>
      </w:r>
      <w:r w:rsidR="00747B92">
        <w:t>-</w:t>
      </w:r>
      <w:r w:rsidR="00DA223B">
        <w:t xml:space="preserve"> and long-acting insulins administered eith</w:t>
      </w:r>
      <w:r w:rsidR="002B4C47">
        <w:t>er as bolus doses or as premixed insulins</w:t>
      </w:r>
      <w:r w:rsidR="00DA223B">
        <w:t xml:space="preserve">.  When selecting the most appropriate intensification strategy, clinicians </w:t>
      </w:r>
      <w:r w:rsidR="002B4C47">
        <w:t xml:space="preserve">should </w:t>
      </w:r>
      <w:r w:rsidR="00DA223B">
        <w:t>consider the lifestyle and treatment goals of their patients to help ensure treatment success.</w:t>
      </w:r>
    </w:p>
    <w:p w14:paraId="1C7B824C" w14:textId="77777777" w:rsidR="00AA4321" w:rsidRDefault="00AA4321" w:rsidP="009B6210">
      <w:pPr>
        <w:spacing w:line="480" w:lineRule="auto"/>
        <w:jc w:val="both"/>
        <w:rPr>
          <w:rStyle w:val="PSHeading1Char"/>
        </w:rPr>
      </w:pPr>
    </w:p>
    <w:p w14:paraId="243CBD40" w14:textId="77777777" w:rsidR="00AA4321" w:rsidRDefault="00AA4321" w:rsidP="009B6210">
      <w:pPr>
        <w:spacing w:line="480" w:lineRule="auto"/>
        <w:jc w:val="both"/>
        <w:rPr>
          <w:rStyle w:val="PSHeading1Char"/>
        </w:rPr>
      </w:pPr>
    </w:p>
    <w:p w14:paraId="123178D2" w14:textId="77777777" w:rsidR="00AA4321" w:rsidRDefault="00AA4321" w:rsidP="009B6210">
      <w:pPr>
        <w:spacing w:line="480" w:lineRule="auto"/>
        <w:jc w:val="both"/>
        <w:rPr>
          <w:rStyle w:val="PSHeading1Char"/>
        </w:rPr>
      </w:pPr>
    </w:p>
    <w:p w14:paraId="5E5D6F81" w14:textId="77777777" w:rsidR="00AA4321" w:rsidRDefault="00AA4321" w:rsidP="009B6210">
      <w:pPr>
        <w:spacing w:line="480" w:lineRule="auto"/>
        <w:jc w:val="both"/>
        <w:rPr>
          <w:rStyle w:val="PSHeading1Char"/>
        </w:rPr>
      </w:pPr>
    </w:p>
    <w:p w14:paraId="314BD39B" w14:textId="01090340" w:rsidR="00BF67E3" w:rsidRDefault="0060061D" w:rsidP="009B6210">
      <w:pPr>
        <w:spacing w:line="480" w:lineRule="auto"/>
        <w:jc w:val="both"/>
        <w:rPr>
          <w:lang w:val="en-US"/>
        </w:rPr>
      </w:pPr>
      <w:r w:rsidRPr="00B60797">
        <w:rPr>
          <w:rStyle w:val="PSHeading1Char"/>
        </w:rPr>
        <w:t>KEY</w:t>
      </w:r>
      <w:r w:rsidR="00CC105D" w:rsidRPr="00B60797">
        <w:rPr>
          <w:rStyle w:val="PSHeading1Char"/>
        </w:rPr>
        <w:t xml:space="preserve"> WORDS</w:t>
      </w:r>
    </w:p>
    <w:p w14:paraId="4501A9EA" w14:textId="4CD7CF1F" w:rsidR="00CC105D" w:rsidRPr="00A747E9" w:rsidRDefault="0073584F" w:rsidP="009B6210">
      <w:pPr>
        <w:pStyle w:val="PStextX2space"/>
        <w:jc w:val="both"/>
        <w:rPr>
          <w:lang w:val="en-US"/>
        </w:rPr>
      </w:pPr>
      <w:r>
        <w:t>D</w:t>
      </w:r>
      <w:r w:rsidR="00C7229B" w:rsidRPr="00F10F2D">
        <w:t>iabetes mellitus</w:t>
      </w:r>
      <w:r w:rsidR="00EC149B">
        <w:t>, type 2</w:t>
      </w:r>
      <w:r w:rsidR="00C7229B" w:rsidRPr="00F10F2D">
        <w:t xml:space="preserve">; </w:t>
      </w:r>
      <w:r w:rsidR="00090F0A">
        <w:t>Insulin</w:t>
      </w:r>
      <w:r w:rsidR="00C7229B" w:rsidRPr="00F10F2D">
        <w:t xml:space="preserve">; </w:t>
      </w:r>
      <w:r w:rsidR="00090F0A">
        <w:t>I</w:t>
      </w:r>
      <w:r w:rsidR="00C7229B">
        <w:t xml:space="preserve">nsulin mixtures; </w:t>
      </w:r>
      <w:r w:rsidR="00090F0A">
        <w:t>I</w:t>
      </w:r>
      <w:r w:rsidR="00C7229B">
        <w:t>nsulin intensification</w:t>
      </w:r>
      <w:r w:rsidR="00C7229B" w:rsidRPr="00F10F2D">
        <w:t>; hemoglobin</w:t>
      </w:r>
      <w:r w:rsidR="00EC149B">
        <w:t xml:space="preserve"> A, glycosylated</w:t>
      </w:r>
      <w:r w:rsidR="00C7229B" w:rsidRPr="00F10F2D">
        <w:t>; Efficacy; Safety</w:t>
      </w:r>
      <w:r w:rsidR="00B24758">
        <w:rPr>
          <w:lang w:val="en-US"/>
        </w:rPr>
        <w:t>.</w:t>
      </w:r>
    </w:p>
    <w:p w14:paraId="6BE05038" w14:textId="0D1EB145" w:rsidR="0042290E" w:rsidRDefault="005352E4" w:rsidP="009B6210">
      <w:pPr>
        <w:spacing w:line="480" w:lineRule="auto"/>
        <w:jc w:val="both"/>
      </w:pPr>
      <w:r w:rsidRPr="00A747E9">
        <w:br w:type="page"/>
      </w:r>
      <w:r w:rsidR="00BF67E3" w:rsidRPr="00B60797">
        <w:rPr>
          <w:rStyle w:val="PSHeading1Char"/>
        </w:rPr>
        <w:lastRenderedPageBreak/>
        <w:t>INTRODUCTION</w:t>
      </w:r>
    </w:p>
    <w:p w14:paraId="04426BCD" w14:textId="65F42256" w:rsidR="009653AB" w:rsidRPr="00B433AB" w:rsidRDefault="00C7229B" w:rsidP="009B6210">
      <w:pPr>
        <w:pStyle w:val="PStextX2space"/>
        <w:jc w:val="both"/>
      </w:pPr>
      <w:r w:rsidRPr="00513536">
        <w:t xml:space="preserve">The number of persons with diabetes mellitus (type 1 </w:t>
      </w:r>
      <w:r w:rsidR="00B226E4">
        <w:t xml:space="preserve">[T1DM] </w:t>
      </w:r>
      <w:r w:rsidRPr="00513536">
        <w:t xml:space="preserve">and </w:t>
      </w:r>
      <w:r w:rsidR="00B226E4">
        <w:t xml:space="preserve">type </w:t>
      </w:r>
      <w:r w:rsidRPr="00513536">
        <w:t>2</w:t>
      </w:r>
      <w:r w:rsidR="00B226E4">
        <w:t xml:space="preserve"> [T2DM]</w:t>
      </w:r>
      <w:r w:rsidRPr="00513536">
        <w:t>) is increasing in Russia.</w:t>
      </w:r>
      <w:r w:rsidR="00513536">
        <w:t xml:space="preserve">  </w:t>
      </w:r>
      <w:r w:rsidR="00C008BB">
        <w:rPr>
          <w:lang w:val="en-US"/>
        </w:rPr>
        <w:t>By the end of the 2016</w:t>
      </w:r>
      <w:r w:rsidR="00B16E12" w:rsidRPr="00513536">
        <w:t xml:space="preserve"> there were </w:t>
      </w:r>
      <w:r w:rsidR="007B3B46" w:rsidRPr="007B3B46">
        <w:rPr>
          <w:lang w:val="en-US"/>
        </w:rPr>
        <w:t xml:space="preserve">4,348 </w:t>
      </w:r>
      <w:r w:rsidR="007B3B46">
        <w:rPr>
          <w:lang w:val="en-US"/>
        </w:rPr>
        <w:t xml:space="preserve"> million </w:t>
      </w:r>
      <w:r w:rsidR="00B16E12" w:rsidRPr="00513536">
        <w:t>people with diabetes reported in the official Russian State Register of Patients with Diabetes Mellitus (SRPDM)</w:t>
      </w:r>
      <w:r w:rsidR="00B16E12">
        <w:t xml:space="preserve"> and approximately </w:t>
      </w:r>
      <w:r w:rsidR="007B3B46">
        <w:t xml:space="preserve">4 </w:t>
      </w:r>
      <w:r w:rsidR="00B16E12">
        <w:t>million of these patients had T2DM</w:t>
      </w:r>
      <w:r w:rsidR="00B226E4">
        <w:t xml:space="preserve"> </w:t>
      </w:r>
      <w:r w:rsidR="00B16E12">
        <w:fldChar w:fldCharType="begin"/>
      </w:r>
      <w:r w:rsidR="00391332">
        <w:instrText xml:space="preserve"> ADDIN EN.CITE &lt;EndNote&gt;&lt;Cite&gt;&lt;Author&gt;Dedov&lt;/Author&gt;&lt;Year&gt;2015&lt;/Year&gt;&lt;RecNum&gt;52&lt;/RecNum&gt;&lt;DisplayText&gt;[1]&lt;/DisplayText&gt;&lt;record&gt;&lt;rec-number&gt;52&lt;/rec-number&gt;&lt;foreign-keys&gt;&lt;key app="EN" db-id="e2ssafx9o00edpefpetxwrvjxwrvt5drfx95"&gt;52&lt;/key&gt;&lt;/foreign-keys&gt;&lt;ref-type name="Edited Book"&gt;28&lt;/ref-type&gt;&lt;contributors&gt;&lt;authors&gt;&lt;author&gt;Dedov, I.I. &lt;/author&gt;&lt;author&gt;Shestakova, M.V.&lt;/author&gt;&lt;/authors&gt;&lt;/contributors&gt;&lt;titles&gt;&lt;title&gt;Standards of specialized diabetes care&lt;/title&gt;&lt;/titles&gt;&lt;edition&gt;7th&lt;/edition&gt;&lt;dates&gt;&lt;year&gt;2015&lt;/year&gt;&lt;/dates&gt;&lt;pub-location&gt;Moscow, Russian Federation&lt;/pub-location&gt;&lt;urls&gt;&lt;/urls&gt;&lt;/record&gt;&lt;/Cite&gt;&lt;/EndNote&gt;</w:instrText>
      </w:r>
      <w:r w:rsidR="00B16E12">
        <w:fldChar w:fldCharType="separate"/>
      </w:r>
      <w:r w:rsidR="00391332">
        <w:rPr>
          <w:noProof/>
        </w:rPr>
        <w:t>[</w:t>
      </w:r>
      <w:hyperlink w:anchor="Дедов_ИИ" w:history="1">
        <w:r w:rsidR="0036555A">
          <w:rPr>
            <w:rStyle w:val="Hyperlink"/>
            <w:noProof/>
          </w:rPr>
          <w:t>1</w:t>
        </w:r>
      </w:hyperlink>
      <w:r w:rsidR="00391332">
        <w:rPr>
          <w:noProof/>
        </w:rPr>
        <w:t>]</w:t>
      </w:r>
      <w:r w:rsidR="00B16E12">
        <w:fldChar w:fldCharType="end"/>
      </w:r>
      <w:r w:rsidR="00B16E12" w:rsidRPr="00513536">
        <w:t xml:space="preserve">. </w:t>
      </w:r>
      <w:r w:rsidR="00B16E12">
        <w:t xml:space="preserve"> </w:t>
      </w:r>
      <w:r w:rsidRPr="00513536">
        <w:t xml:space="preserve">In </w:t>
      </w:r>
      <w:r w:rsidR="000034F7">
        <w:t>2015</w:t>
      </w:r>
      <w:r w:rsidRPr="00513536">
        <w:t xml:space="preserve"> the International Diabetes Federation (IDF) estimated there were </w:t>
      </w:r>
      <w:r w:rsidR="000034F7">
        <w:t xml:space="preserve">11,1 </w:t>
      </w:r>
      <w:r w:rsidRPr="00513536">
        <w:t xml:space="preserve">million adults in Russia with diabetes and the prevalence of diabetes was </w:t>
      </w:r>
      <w:r w:rsidR="007C0CFC">
        <w:t>9</w:t>
      </w:r>
      <w:r w:rsidR="007C0CFC" w:rsidRPr="007C0CFC">
        <w:rPr>
          <w:lang w:val="en-US"/>
        </w:rPr>
        <w:t>,</w:t>
      </w:r>
      <w:r w:rsidR="007C0CFC">
        <w:rPr>
          <w:lang w:val="en-US"/>
        </w:rPr>
        <w:t xml:space="preserve">2% </w:t>
      </w:r>
      <w:r w:rsidRPr="00513536">
        <w:t>in persons aged 20</w:t>
      </w:r>
      <w:r w:rsidR="00B16E12">
        <w:t xml:space="preserve"> to </w:t>
      </w:r>
      <w:r w:rsidRPr="00513536">
        <w:t xml:space="preserve">79 </w:t>
      </w:r>
      <w:r w:rsidR="00B16E12">
        <w:t xml:space="preserve">years </w:t>
      </w:r>
      <w:r w:rsidRPr="00513536">
        <w:fldChar w:fldCharType="begin"/>
      </w:r>
      <w:r w:rsidR="000319B9">
        <w:instrText xml:space="preserve"> ADDIN EN.CITE &lt;EndNote&gt;&lt;Cite&gt;&lt;Author&gt;International Diabetes Federation&lt;/Author&gt;&lt;Year&gt;2013&lt;/Year&gt;&lt;RecNum&gt;8&lt;/RecNum&gt;&lt;DisplayText&gt;[2]&lt;/DisplayText&gt;&lt;record&gt;&lt;rec-number&gt;8&lt;/rec-number&gt;&lt;foreign-keys&gt;&lt;key app="EN" db-id="e2ssafx9o00edpefpetxwrvjxwrvt5drfx95"&gt;8&lt;/key&gt;&lt;/foreign-keys&gt;&lt;ref-type name="Book"&gt;6&lt;/ref-type&gt;&lt;contributors&gt;&lt;authors&gt;&lt;author&gt;International Diabetes Federation,&lt;/author&gt;&lt;/authors&gt;&lt;/contributors&gt;&lt;titles&gt;&lt;title&gt;IDF Diabetes Atlas&lt;/title&gt;&lt;/titles&gt;&lt;edition&gt;6th&lt;/edition&gt;&lt;dates&gt;&lt;year&gt;2013&lt;/year&gt;&lt;/dates&gt;&lt;pub-location&gt;Brussels&lt;/pub-location&gt;&lt;publisher&gt;International Diabetes Federation&lt;/publisher&gt;&lt;urls&gt;&lt;/urls&gt;&lt;/record&gt;&lt;/Cite&gt;&lt;/EndNote&gt;</w:instrText>
      </w:r>
      <w:r w:rsidRPr="00513536">
        <w:fldChar w:fldCharType="separate"/>
      </w:r>
      <w:r w:rsidR="00391332">
        <w:rPr>
          <w:noProof/>
        </w:rPr>
        <w:t>[</w:t>
      </w:r>
      <w:hyperlink w:anchor="IDF_Diabetes_Atlas_7th" w:history="1">
        <w:r w:rsidR="006A31CA" w:rsidRPr="0036555A">
          <w:rPr>
            <w:rStyle w:val="Hyperlink"/>
            <w:noProof/>
          </w:rPr>
          <w:t>2</w:t>
        </w:r>
      </w:hyperlink>
      <w:r w:rsidR="00391332">
        <w:rPr>
          <w:noProof/>
        </w:rPr>
        <w:t>]</w:t>
      </w:r>
      <w:r w:rsidRPr="00513536">
        <w:fldChar w:fldCharType="end"/>
      </w:r>
      <w:r w:rsidRPr="00513536">
        <w:t>.</w:t>
      </w:r>
      <w:r w:rsidR="00513536">
        <w:t xml:space="preserve">  </w:t>
      </w:r>
      <w:r w:rsidRPr="00513536">
        <w:t xml:space="preserve">Based on IDF data, over </w:t>
      </w:r>
      <w:r w:rsidR="007C0CFC">
        <w:t xml:space="preserve"> 4,6 </w:t>
      </w:r>
      <w:r w:rsidRPr="00513536">
        <w:t xml:space="preserve"> million people in Russia had undiagnosed diabetes</w:t>
      </w:r>
      <w:r w:rsidR="002C44D7">
        <w:t xml:space="preserve"> and </w:t>
      </w:r>
      <w:r w:rsidR="007C0CFC" w:rsidRPr="007C0CFC">
        <w:t>186,123</w:t>
      </w:r>
      <w:r w:rsidR="0092320B">
        <w:t xml:space="preserve"> </w:t>
      </w:r>
      <w:r w:rsidR="002C44D7" w:rsidRPr="00513536">
        <w:t>deaths</w:t>
      </w:r>
      <w:r w:rsidRPr="00513536">
        <w:t xml:space="preserve"> </w:t>
      </w:r>
      <w:r w:rsidR="00B16E12">
        <w:t xml:space="preserve">were </w:t>
      </w:r>
      <w:r w:rsidR="002C44D7" w:rsidRPr="00513536">
        <w:t xml:space="preserve">related to diabetes </w:t>
      </w:r>
      <w:r w:rsidR="0036555A" w:rsidRPr="00513536">
        <w:fldChar w:fldCharType="begin"/>
      </w:r>
      <w:r w:rsidR="0036555A">
        <w:instrText xml:space="preserve"> ADDIN EN.CITE &lt;EndNote&gt;&lt;Cite&gt;&lt;Author&gt;International Diabetes Federation&lt;/Author&gt;&lt;Year&gt;2013&lt;/Year&gt;&lt;RecNum&gt;8&lt;/RecNum&gt;&lt;DisplayText&gt;[2]&lt;/DisplayText&gt;&lt;record&gt;&lt;rec-number&gt;8&lt;/rec-number&gt;&lt;foreign-keys&gt;&lt;key app="EN" db-id="e2ssafx9o00edpefpetxwrvjxwrvt5drfx95"&gt;8&lt;/key&gt;&lt;/foreign-keys&gt;&lt;ref-type name="Book"&gt;6&lt;/ref-type&gt;&lt;contributors&gt;&lt;authors&gt;&lt;author&gt;International Diabetes Federation,&lt;/author&gt;&lt;/authors&gt;&lt;/contributors&gt;&lt;titles&gt;&lt;title&gt;IDF Diabetes Atlas&lt;/title&gt;&lt;/titles&gt;&lt;edition&gt;6th&lt;/edition&gt;&lt;dates&gt;&lt;year&gt;2013&lt;/year&gt;&lt;/dates&gt;&lt;pub-location&gt;Brussels&lt;/pub-location&gt;&lt;publisher&gt;International Diabetes Federation&lt;/publisher&gt;&lt;urls&gt;&lt;/urls&gt;&lt;/record&gt;&lt;/Cite&gt;&lt;/EndNote&gt;</w:instrText>
      </w:r>
      <w:r w:rsidR="0036555A" w:rsidRPr="00513536">
        <w:fldChar w:fldCharType="separate"/>
      </w:r>
      <w:r w:rsidR="0036555A">
        <w:rPr>
          <w:noProof/>
        </w:rPr>
        <w:t>[</w:t>
      </w:r>
      <w:hyperlink w:anchor="IDF_Diabetes_Atlas_7th" w:history="1">
        <w:r w:rsidR="0036555A" w:rsidRPr="0036555A">
          <w:rPr>
            <w:rStyle w:val="Hyperlink"/>
            <w:noProof/>
          </w:rPr>
          <w:t>2</w:t>
        </w:r>
      </w:hyperlink>
      <w:r w:rsidR="0036555A">
        <w:rPr>
          <w:noProof/>
        </w:rPr>
        <w:t>]</w:t>
      </w:r>
      <w:r w:rsidR="0036555A" w:rsidRPr="00513536">
        <w:fldChar w:fldCharType="end"/>
      </w:r>
      <w:r w:rsidRPr="00513536">
        <w:t>.</w:t>
      </w:r>
      <w:r w:rsidR="002C44D7">
        <w:t xml:space="preserve">  </w:t>
      </w:r>
      <w:r w:rsidRPr="00513536">
        <w:t xml:space="preserve">The </w:t>
      </w:r>
      <w:r w:rsidR="00B16E12">
        <w:t xml:space="preserve">IDF estimates suggest </w:t>
      </w:r>
      <w:r w:rsidRPr="00513536">
        <w:t xml:space="preserve">that there may be </w:t>
      </w:r>
      <w:r w:rsidR="002C44D7">
        <w:t>2</w:t>
      </w:r>
      <w:r w:rsidR="00B16E12">
        <w:t xml:space="preserve"> to </w:t>
      </w:r>
      <w:r w:rsidR="002C44D7">
        <w:t>3</w:t>
      </w:r>
      <w:r w:rsidRPr="00513536">
        <w:t xml:space="preserve"> times more people with diabetes</w:t>
      </w:r>
      <w:r w:rsidR="00B16E12">
        <w:t xml:space="preserve"> in Russia</w:t>
      </w:r>
      <w:r w:rsidRPr="00513536">
        <w:t xml:space="preserve"> than officially reported by the SRPDM.</w:t>
      </w:r>
      <w:r w:rsidR="0092320B">
        <w:rPr>
          <w:lang w:val="en-US"/>
        </w:rPr>
        <w:t xml:space="preserve"> </w:t>
      </w:r>
      <w:r w:rsidR="0092320B" w:rsidRPr="009653AB">
        <w:rPr>
          <w:lang w:val="en-US"/>
        </w:rPr>
        <w:t xml:space="preserve">NATION </w:t>
      </w:r>
      <w:r w:rsidR="0092320B">
        <w:rPr>
          <w:lang w:val="en-US"/>
        </w:rPr>
        <w:t xml:space="preserve">is </w:t>
      </w:r>
      <w:r w:rsidR="004D5D9F">
        <w:rPr>
          <w:lang w:val="en-US"/>
        </w:rPr>
        <w:t xml:space="preserve">a </w:t>
      </w:r>
      <w:r w:rsidR="0092320B">
        <w:rPr>
          <w:lang w:val="en-US"/>
        </w:rPr>
        <w:t>n</w:t>
      </w:r>
      <w:r w:rsidR="009653AB" w:rsidRPr="009653AB">
        <w:rPr>
          <w:lang w:val="en-US"/>
        </w:rPr>
        <w:t>ational, epidemiological, observational</w:t>
      </w:r>
      <w:r w:rsidR="0092320B">
        <w:rPr>
          <w:lang w:val="en-US"/>
        </w:rPr>
        <w:t>, cross-sectional study</w:t>
      </w:r>
      <w:r w:rsidR="009653AB">
        <w:rPr>
          <w:lang w:val="en-US"/>
        </w:rPr>
        <w:t xml:space="preserve"> </w:t>
      </w:r>
      <w:r w:rsidR="004D5D9F">
        <w:rPr>
          <w:lang w:val="en-US"/>
        </w:rPr>
        <w:t xml:space="preserve">that </w:t>
      </w:r>
      <w:r w:rsidR="00C008BB">
        <w:rPr>
          <w:lang w:val="en-US"/>
        </w:rPr>
        <w:t>was published in 2016</w:t>
      </w:r>
      <w:r w:rsidR="0092320B">
        <w:rPr>
          <w:lang w:val="en-US"/>
        </w:rPr>
        <w:t xml:space="preserve">. </w:t>
      </w:r>
      <w:r w:rsidR="00B433AB" w:rsidRPr="00B433AB">
        <w:rPr>
          <w:lang w:val="en-US"/>
        </w:rPr>
        <w:t xml:space="preserve"> </w:t>
      </w:r>
      <w:r w:rsidR="0092320B">
        <w:rPr>
          <w:lang w:val="en-US"/>
        </w:rPr>
        <w:t xml:space="preserve">According to that study the </w:t>
      </w:r>
      <w:r w:rsidR="00B433AB" w:rsidRPr="00B433AB">
        <w:rPr>
          <w:lang w:val="en-US"/>
        </w:rPr>
        <w:t>prevalence of type 2 diabetes mellitus in the adult population of Russia</w:t>
      </w:r>
      <w:r w:rsidR="00C008BB">
        <w:rPr>
          <w:lang w:val="en-US"/>
        </w:rPr>
        <w:t xml:space="preserve"> is 5,</w:t>
      </w:r>
      <w:r w:rsidR="00B433AB">
        <w:rPr>
          <w:lang w:val="en-US"/>
        </w:rPr>
        <w:t xml:space="preserve">4% </w:t>
      </w:r>
      <w:r w:rsidR="00B433AB" w:rsidRPr="00513536">
        <w:t>in persons aged 20</w:t>
      </w:r>
      <w:r w:rsidR="00B433AB">
        <w:t xml:space="preserve"> to </w:t>
      </w:r>
      <w:r w:rsidR="00B433AB" w:rsidRPr="00513536">
        <w:t xml:space="preserve">79 </w:t>
      </w:r>
      <w:r w:rsidR="00B433AB">
        <w:t xml:space="preserve">years. </w:t>
      </w:r>
      <w:r w:rsidR="00C008BB">
        <w:t xml:space="preserve"> It is worth noting that 2,</w:t>
      </w:r>
      <w:r w:rsidR="00B433AB" w:rsidRPr="00B433AB">
        <w:t>5% of the participants</w:t>
      </w:r>
      <w:r w:rsidR="00B433AB">
        <w:t xml:space="preserve"> were previously diagnosed and 2</w:t>
      </w:r>
      <w:r w:rsidR="00C008BB">
        <w:t>,</w:t>
      </w:r>
      <w:r w:rsidR="00B433AB">
        <w:t xml:space="preserve">9% were previously undiagnosed. In this way 54% of all subjects had diabetes but they </w:t>
      </w:r>
      <w:r w:rsidR="00C008BB">
        <w:t>had</w:t>
      </w:r>
      <w:r w:rsidR="0092320B">
        <w:t>n’t</w:t>
      </w:r>
      <w:r w:rsidR="00B433AB">
        <w:t xml:space="preserve"> known about it</w:t>
      </w:r>
      <w:r w:rsidR="00191119">
        <w:t xml:space="preserve"> </w:t>
      </w:r>
      <w:hyperlink w:anchor="NATION" w:history="1">
        <w:r w:rsidR="00191119" w:rsidRPr="00E93011">
          <w:rPr>
            <w:rStyle w:val="Hyperlink"/>
            <w:noProof/>
            <w:lang w:val="en-US"/>
          </w:rPr>
          <w:t>[</w:t>
        </w:r>
        <w:r w:rsidR="00191119" w:rsidRPr="00E93011">
          <w:rPr>
            <w:rStyle w:val="Hyperlink"/>
            <w:lang w:val="en-US"/>
          </w:rPr>
          <w:t>3</w:t>
        </w:r>
        <w:r w:rsidR="00191119" w:rsidRPr="00E93011">
          <w:rPr>
            <w:rStyle w:val="Hyperlink"/>
            <w:noProof/>
            <w:lang w:val="en-US"/>
          </w:rPr>
          <w:t>]</w:t>
        </w:r>
      </w:hyperlink>
      <w:r w:rsidR="00B433AB">
        <w:t xml:space="preserve">. </w:t>
      </w:r>
    </w:p>
    <w:p w14:paraId="4E6599BB" w14:textId="77777777" w:rsidR="002C44D7" w:rsidRDefault="002C44D7" w:rsidP="009B6210">
      <w:pPr>
        <w:pStyle w:val="PStextX2space"/>
        <w:jc w:val="both"/>
      </w:pPr>
    </w:p>
    <w:p w14:paraId="441E3083" w14:textId="1A4129AA" w:rsidR="00C7229B" w:rsidRPr="00B93300" w:rsidRDefault="00C7229B" w:rsidP="00E93011">
      <w:pPr>
        <w:pStyle w:val="PStextX2space"/>
        <w:jc w:val="both"/>
        <w:rPr>
          <w:lang w:val="en-US"/>
        </w:rPr>
      </w:pPr>
      <w:r w:rsidRPr="00513536">
        <w:t>As</w:t>
      </w:r>
      <w:r w:rsidRPr="00AC4B6F">
        <w:t xml:space="preserve"> </w:t>
      </w:r>
      <w:r w:rsidRPr="00513536">
        <w:t>a</w:t>
      </w:r>
      <w:r w:rsidRPr="00AC4B6F">
        <w:t xml:space="preserve"> </w:t>
      </w:r>
      <w:r w:rsidRPr="00513536">
        <w:t>result</w:t>
      </w:r>
      <w:r w:rsidRPr="00AC4B6F">
        <w:t xml:space="preserve"> </w:t>
      </w:r>
      <w:r w:rsidRPr="00513536">
        <w:t>of</w:t>
      </w:r>
      <w:r w:rsidRPr="00AC4B6F">
        <w:t xml:space="preserve"> </w:t>
      </w:r>
      <w:r w:rsidRPr="00513536">
        <w:t>undiagnosed</w:t>
      </w:r>
      <w:r w:rsidRPr="00AC4B6F">
        <w:t xml:space="preserve">, </w:t>
      </w:r>
      <w:r w:rsidRPr="00513536">
        <w:t>untreated</w:t>
      </w:r>
      <w:r w:rsidRPr="00AC4B6F">
        <w:t xml:space="preserve">, </w:t>
      </w:r>
      <w:r w:rsidRPr="00513536">
        <w:t>or</w:t>
      </w:r>
      <w:r w:rsidRPr="00AC4B6F">
        <w:t xml:space="preserve"> </w:t>
      </w:r>
      <w:r w:rsidRPr="00513536">
        <w:t>inadequately</w:t>
      </w:r>
      <w:r w:rsidRPr="00AC4B6F">
        <w:t xml:space="preserve"> </w:t>
      </w:r>
      <w:r w:rsidRPr="00513536">
        <w:t>treated</w:t>
      </w:r>
      <w:r w:rsidRPr="00AC4B6F">
        <w:t xml:space="preserve"> </w:t>
      </w:r>
      <w:r w:rsidRPr="00513536">
        <w:t>diabetes</w:t>
      </w:r>
      <w:r w:rsidRPr="00AC4B6F">
        <w:t xml:space="preserve"> </w:t>
      </w:r>
      <w:r w:rsidRPr="00513536">
        <w:t>many</w:t>
      </w:r>
      <w:r w:rsidRPr="00AC4B6F">
        <w:t xml:space="preserve"> </w:t>
      </w:r>
      <w:r w:rsidRPr="00513536">
        <w:t>patients</w:t>
      </w:r>
      <w:r w:rsidRPr="00AC4B6F">
        <w:t xml:space="preserve"> </w:t>
      </w:r>
      <w:r w:rsidRPr="00513536">
        <w:t>will</w:t>
      </w:r>
      <w:r w:rsidRPr="00AC4B6F">
        <w:t xml:space="preserve"> </w:t>
      </w:r>
      <w:r w:rsidRPr="00513536">
        <w:t>develop</w:t>
      </w:r>
      <w:r w:rsidRPr="00AC4B6F">
        <w:t xml:space="preserve"> </w:t>
      </w:r>
      <w:r w:rsidRPr="00513536">
        <w:t>diabetes</w:t>
      </w:r>
      <w:r w:rsidRPr="00AC4B6F">
        <w:t>-</w:t>
      </w:r>
      <w:r w:rsidRPr="00513536">
        <w:t>related</w:t>
      </w:r>
      <w:r w:rsidRPr="00AC4B6F">
        <w:t xml:space="preserve"> </w:t>
      </w:r>
      <w:r w:rsidRPr="00513536">
        <w:t>complications</w:t>
      </w:r>
      <w:r w:rsidRPr="00AC4B6F">
        <w:t xml:space="preserve"> (</w:t>
      </w:r>
      <w:r w:rsidRPr="00513536">
        <w:t>ie</w:t>
      </w:r>
      <w:r w:rsidRPr="00AC4B6F">
        <w:t xml:space="preserve">, </w:t>
      </w:r>
      <w:r w:rsidRPr="00513536">
        <w:t>diabetic</w:t>
      </w:r>
      <w:r w:rsidRPr="00AC4B6F">
        <w:t xml:space="preserve"> </w:t>
      </w:r>
      <w:r w:rsidRPr="00513536">
        <w:t>retinopathy</w:t>
      </w:r>
      <w:r w:rsidRPr="00AC4B6F">
        <w:t xml:space="preserve">, </w:t>
      </w:r>
      <w:r w:rsidRPr="00513536">
        <w:t>renal</w:t>
      </w:r>
      <w:r w:rsidRPr="00AC4B6F">
        <w:t xml:space="preserve"> </w:t>
      </w:r>
      <w:r w:rsidRPr="00513536">
        <w:t>failure</w:t>
      </w:r>
      <w:r w:rsidRPr="00AC4B6F">
        <w:t xml:space="preserve">, </w:t>
      </w:r>
      <w:r w:rsidRPr="00513536">
        <w:t>heart</w:t>
      </w:r>
      <w:r w:rsidRPr="00AC4B6F">
        <w:t xml:space="preserve"> </w:t>
      </w:r>
      <w:r w:rsidRPr="00513536">
        <w:t>attacks</w:t>
      </w:r>
      <w:r w:rsidRPr="00AC4B6F">
        <w:t xml:space="preserve"> </w:t>
      </w:r>
      <w:r w:rsidRPr="00513536">
        <w:t>and</w:t>
      </w:r>
      <w:r w:rsidRPr="00AC4B6F">
        <w:t xml:space="preserve"> </w:t>
      </w:r>
      <w:r w:rsidRPr="00513536">
        <w:t>stroke</w:t>
      </w:r>
      <w:r w:rsidRPr="00AC4B6F">
        <w:t xml:space="preserve">, </w:t>
      </w:r>
      <w:r w:rsidRPr="00513536">
        <w:t>diabetic</w:t>
      </w:r>
      <w:r w:rsidRPr="00AC4B6F">
        <w:t xml:space="preserve"> </w:t>
      </w:r>
      <w:r w:rsidRPr="00513536">
        <w:t>foot</w:t>
      </w:r>
      <w:r w:rsidRPr="00AC4B6F">
        <w:t xml:space="preserve"> </w:t>
      </w:r>
      <w:r w:rsidRPr="00513536">
        <w:t>syndrome</w:t>
      </w:r>
      <w:r w:rsidRPr="00AC4B6F">
        <w:t>).</w:t>
      </w:r>
      <w:r w:rsidR="002C44D7" w:rsidRPr="00AC4B6F">
        <w:t xml:space="preserve">  </w:t>
      </w:r>
      <w:r w:rsidRPr="00513536">
        <w:t>Russia had the high rates of diabetes-related macrovascular (72.4%) and microvascular (89.3%) disease based on the findings of an observational study (</w:t>
      </w:r>
      <w:r w:rsidR="00EC149B" w:rsidRPr="00513536">
        <w:t>A</w:t>
      </w:r>
      <w:r w:rsidR="00EC149B" w:rsidRPr="00F3660E">
        <w:rPr>
          <w:vertAlign w:val="subscript"/>
        </w:rPr>
        <w:t>1</w:t>
      </w:r>
      <w:r w:rsidR="00EC149B">
        <w:t>chieve</w:t>
      </w:r>
      <w:r w:rsidRPr="00513536">
        <w:t xml:space="preserve">) of </w:t>
      </w:r>
      <w:r w:rsidR="00C061D9">
        <w:t xml:space="preserve">approximately </w:t>
      </w:r>
      <w:r w:rsidRPr="00513536">
        <w:t xml:space="preserve">67,000 patients with T2DM conducted in 2009-2010 across 7 international regions </w:t>
      </w:r>
      <w:hyperlink w:anchor="Litwak" w:history="1">
        <w:r w:rsidRPr="00821D5B">
          <w:rPr>
            <w:rStyle w:val="Hyperlink"/>
          </w:rPr>
          <w:fldChar w:fldCharType="begin"/>
        </w:r>
        <w:r w:rsidR="008E4592" w:rsidRPr="00821D5B">
          <w:rPr>
            <w:rStyle w:val="Hyperlink"/>
          </w:rPr>
          <w:instrText xml:space="preserve"> ADDIN EN.CITE &lt;EndNote&gt;&lt;Cite&gt;&lt;Author&gt;Litwak&lt;/Author&gt;&lt;Year&gt;2013&lt;/Year&gt;&lt;RecNum&gt;30&lt;/RecNum&gt;&lt;DisplayText&gt;[3]&lt;/DisplayText&gt;&lt;record&gt;&lt;rec-number&gt;30&lt;/rec-number&gt;&lt;foreign-keys&gt;&lt;key app="EN" db-id="e2ssafx9o00edpefpetxwrvjxwrvt5drfx95"&gt;30&lt;/key&gt;&lt;/foreign-keys&gt;&lt;ref-type name="Journal Article"&gt;17&lt;/ref-type&gt;&lt;contributors&gt;&lt;authors&gt;&lt;author&gt;Litwak, L.&lt;/author&gt;&lt;author&gt;Goh, S. Y.&lt;/author&gt;&lt;author&gt;Hussein, Z.&lt;/author&gt;&lt;author&gt;Malek, R.&lt;/author&gt;&lt;author&gt;Prusty, V.&lt;/author&gt;&lt;author&gt;Khamseh, M. E.&lt;/author&gt;&lt;/authors&gt;&lt;/contributors&gt;&lt;titles&gt;&lt;title&gt;Prevalence of diabetes complications in people with type 2 diabetes mellitus and its association with baseline characteristics in the multinational A1chieve study&lt;/title&gt;&lt;secondary-title&gt;Diabetol Metab Syndr&lt;/secondary-title&gt;&lt;/titles&gt;&lt;periodical&gt;&lt;full-title&gt;Diabetol Metab Syndr&lt;/full-title&gt;&lt;abbr-1&gt;Diabetology &amp;amp; metabolic syndrome&lt;/abbr-1&gt;&lt;/periodical&gt;&lt;pages&gt;57-66&lt;/pages&gt;&lt;volume&gt;5&lt;/volume&gt;&lt;number&gt;1&lt;/number&gt;&lt;dates&gt;&lt;year&gt;2013&lt;/year&gt;&lt;/dates&gt;&lt;urls&gt;&lt;/urls&gt;&lt;/record&gt;&lt;/Cite&gt;&lt;/EndNote&gt;</w:instrText>
        </w:r>
        <w:r w:rsidRPr="00821D5B">
          <w:rPr>
            <w:rStyle w:val="Hyperlink"/>
          </w:rPr>
          <w:fldChar w:fldCharType="separate"/>
        </w:r>
        <w:r w:rsidR="008E4592" w:rsidRPr="00821D5B">
          <w:rPr>
            <w:rStyle w:val="Hyperlink"/>
            <w:noProof/>
          </w:rPr>
          <w:t>[</w:t>
        </w:r>
        <w:r w:rsidR="0001075C" w:rsidRPr="00821D5B">
          <w:rPr>
            <w:rStyle w:val="Hyperlink"/>
            <w:noProof/>
            <w:lang w:val="en-US"/>
          </w:rPr>
          <w:t>4</w:t>
        </w:r>
        <w:r w:rsidR="008E4592" w:rsidRPr="00821D5B">
          <w:rPr>
            <w:rStyle w:val="Hyperlink"/>
            <w:noProof/>
          </w:rPr>
          <w:t>]</w:t>
        </w:r>
        <w:r w:rsidRPr="00821D5B">
          <w:rPr>
            <w:rStyle w:val="Hyperlink"/>
          </w:rPr>
          <w:fldChar w:fldCharType="end"/>
        </w:r>
      </w:hyperlink>
      <w:r w:rsidRPr="00513536">
        <w:t xml:space="preserve">. Data from detailed </w:t>
      </w:r>
      <w:r w:rsidR="004568B1">
        <w:t xml:space="preserve">national </w:t>
      </w:r>
      <w:r w:rsidRPr="00513536">
        <w:t>epidemiological monitoring studies of patients in Russia with diabetes (</w:t>
      </w:r>
      <w:r w:rsidR="00B226E4">
        <w:t>T1DM</w:t>
      </w:r>
      <w:r w:rsidRPr="00513536">
        <w:t xml:space="preserve"> and T2DM) revealed that rates of diabetic retinopathy (38%) and diabetic nephropathy (41%) were 1.5-fold and 3-fold higher, respectively, than the officially registered levels of these conditions </w:t>
      </w:r>
      <w:hyperlink w:anchor="Sountsov" w:history="1">
        <w:r w:rsidRPr="00821D5B">
          <w:rPr>
            <w:rStyle w:val="Hyperlink"/>
          </w:rPr>
          <w:fldChar w:fldCharType="begin"/>
        </w:r>
        <w:r w:rsidR="00BF195E" w:rsidRPr="00821D5B">
          <w:rPr>
            <w:rStyle w:val="Hyperlink"/>
          </w:rPr>
          <w:instrText xml:space="preserve"> ADDIN EN.CITE &lt;EndNote&gt;&lt;Cite&gt;&lt;Author&gt;Sountsov&lt;/Author&gt;&lt;RecNum&gt;9&lt;/RecNum&gt;&lt;DisplayText&gt;[4]&lt;/DisplayText&gt;&lt;record&gt;&lt;rec-number&gt;9&lt;/rec-number&gt;&lt;foreign-keys&gt;&lt;key app="EN" db-id="e2ssafx9o00edpefpetxwrvjxwrvt5drfx95"&gt;9&lt;/key&gt;&lt;/foreign-keys&gt;&lt;ref-type name="Government Document"&gt;46&lt;/ref-type&gt;&lt;contributors&gt;&lt;authors&gt;&lt;author&gt;&lt;style face="normal" font="default" charset="2" size="100%"&gt;Sountsov, Y.I. &lt;/style&gt;&lt;/author&gt;&lt;author&gt;&lt;style face="normal" font="default" charset="2" size="100%"&gt;Dedov, I.I. &lt;/style&gt;&lt;/author&gt;&lt;author&gt;&lt;style face="normal" font="default" charset="2" size="100%"&gt;Shestakova, M.V., editors&lt;/style&gt;&lt;/author&gt;&lt;/authors&gt;&lt;/contributors&gt;&lt;titles&gt;&lt;title&gt;&lt;style face="italic" font="default" size="100%"&gt;Diabetes in Russia: Problems and Solutions &lt;/style&gt;&lt;style face="normal" font="default" size="100%"&gt;[internet].&lt;/style&gt;&lt;/title&gt;&lt;/titles&gt;&lt;dates&gt;&lt;/dates&gt;&lt;publisher&gt;Moscow: Federal and State Establishment Endocrinological Research Centre.  Ministry of Health and Social Development of the Russian Federation; 2008 [cited 2015 Apr 20].  Available from:  http://annualreport2009.novonordisk.com/web-media/pdfs/Biefing-Book-Russia-en.pdf.&lt;/publisher&gt;&lt;urls&gt;&lt;/urls&gt;&lt;/record&gt;&lt;/Cite&gt;&lt;/EndNote&gt;</w:instrText>
        </w:r>
        <w:r w:rsidRPr="00821D5B">
          <w:rPr>
            <w:rStyle w:val="Hyperlink"/>
          </w:rPr>
          <w:fldChar w:fldCharType="separate"/>
        </w:r>
        <w:r w:rsidR="008E4592" w:rsidRPr="00821D5B">
          <w:rPr>
            <w:rStyle w:val="Hyperlink"/>
            <w:noProof/>
          </w:rPr>
          <w:t>[</w:t>
        </w:r>
        <w:bookmarkStart w:id="1" w:name="Sountsov"/>
        <w:r w:rsidR="0001075C" w:rsidRPr="00821D5B">
          <w:rPr>
            <w:rStyle w:val="Hyperlink"/>
            <w:noProof/>
            <w:lang w:val="en-US"/>
          </w:rPr>
          <w:t>5</w:t>
        </w:r>
        <w:bookmarkEnd w:id="1"/>
        <w:r w:rsidR="008E4592" w:rsidRPr="00821D5B">
          <w:rPr>
            <w:rStyle w:val="Hyperlink"/>
            <w:noProof/>
          </w:rPr>
          <w:t>]</w:t>
        </w:r>
        <w:r w:rsidRPr="00821D5B">
          <w:rPr>
            <w:rStyle w:val="Hyperlink"/>
          </w:rPr>
          <w:fldChar w:fldCharType="end"/>
        </w:r>
      </w:hyperlink>
      <w:r w:rsidRPr="00513536">
        <w:t>.</w:t>
      </w:r>
      <w:r w:rsidR="00B16E12">
        <w:t xml:space="preserve"> </w:t>
      </w:r>
      <w:r w:rsidR="00200F82">
        <w:rPr>
          <w:color w:val="222222"/>
          <w:lang w:val="en"/>
        </w:rPr>
        <w:t>A</w:t>
      </w:r>
      <w:r w:rsidR="00237862">
        <w:rPr>
          <w:color w:val="222222"/>
          <w:lang w:val="en"/>
        </w:rPr>
        <w:t>ccording</w:t>
      </w:r>
      <w:r w:rsidR="00237862" w:rsidRPr="00200F82">
        <w:rPr>
          <w:color w:val="222222"/>
          <w:lang w:val="en-US"/>
        </w:rPr>
        <w:t xml:space="preserve"> </w:t>
      </w:r>
      <w:r w:rsidR="00237862">
        <w:rPr>
          <w:color w:val="222222"/>
          <w:lang w:val="en"/>
        </w:rPr>
        <w:t>to</w:t>
      </w:r>
      <w:r w:rsidR="00237862" w:rsidRPr="00200F82">
        <w:rPr>
          <w:color w:val="222222"/>
          <w:lang w:val="en-US"/>
        </w:rPr>
        <w:t xml:space="preserve"> </w:t>
      </w:r>
      <w:r w:rsidR="00237862">
        <w:rPr>
          <w:color w:val="222222"/>
          <w:lang w:val="en"/>
        </w:rPr>
        <w:t>the</w:t>
      </w:r>
      <w:r w:rsidR="00237862" w:rsidRPr="00200F82">
        <w:rPr>
          <w:color w:val="222222"/>
          <w:lang w:val="en-US"/>
        </w:rPr>
        <w:t xml:space="preserve"> </w:t>
      </w:r>
      <w:r w:rsidR="001D6FDD">
        <w:rPr>
          <w:color w:val="222222"/>
          <w:lang w:val="en-US"/>
        </w:rPr>
        <w:t xml:space="preserve">latest data of </w:t>
      </w:r>
      <w:r w:rsidR="00237862">
        <w:rPr>
          <w:color w:val="222222"/>
          <w:lang w:val="en"/>
        </w:rPr>
        <w:t>State</w:t>
      </w:r>
      <w:r w:rsidR="00237862" w:rsidRPr="00200F82">
        <w:rPr>
          <w:color w:val="222222"/>
          <w:lang w:val="en-US"/>
        </w:rPr>
        <w:t xml:space="preserve"> </w:t>
      </w:r>
      <w:r w:rsidR="00237862">
        <w:rPr>
          <w:color w:val="222222"/>
          <w:lang w:val="en"/>
        </w:rPr>
        <w:t>Register</w:t>
      </w:r>
      <w:r w:rsidR="00237862" w:rsidRPr="00200F82">
        <w:rPr>
          <w:color w:val="222222"/>
          <w:lang w:val="en-US"/>
        </w:rPr>
        <w:t xml:space="preserve"> </w:t>
      </w:r>
      <w:r w:rsidR="00237862">
        <w:rPr>
          <w:color w:val="222222"/>
          <w:lang w:val="en"/>
        </w:rPr>
        <w:t>of</w:t>
      </w:r>
      <w:r w:rsidR="00237862" w:rsidRPr="00200F82">
        <w:rPr>
          <w:color w:val="222222"/>
          <w:lang w:val="en-US"/>
        </w:rPr>
        <w:t xml:space="preserve"> </w:t>
      </w:r>
      <w:r w:rsidR="00237862">
        <w:rPr>
          <w:color w:val="222222"/>
          <w:lang w:val="en"/>
        </w:rPr>
        <w:t>Diabetes</w:t>
      </w:r>
      <w:r w:rsidR="00237862" w:rsidRPr="00200F82">
        <w:rPr>
          <w:color w:val="222222"/>
          <w:lang w:val="en-US"/>
        </w:rPr>
        <w:t xml:space="preserve"> </w:t>
      </w:r>
      <w:r w:rsidR="00237862">
        <w:rPr>
          <w:color w:val="222222"/>
          <w:lang w:val="en"/>
        </w:rPr>
        <w:t>Mellitus</w:t>
      </w:r>
      <w:r w:rsidR="00237862" w:rsidRPr="00200F82">
        <w:rPr>
          <w:color w:val="222222"/>
          <w:lang w:val="en-US"/>
        </w:rPr>
        <w:t xml:space="preserve"> </w:t>
      </w:r>
      <w:r w:rsidR="00237862">
        <w:rPr>
          <w:color w:val="222222"/>
          <w:lang w:val="en"/>
        </w:rPr>
        <w:t>for</w:t>
      </w:r>
      <w:r w:rsidR="00237862" w:rsidRPr="00200F82">
        <w:rPr>
          <w:color w:val="222222"/>
          <w:lang w:val="en-US"/>
        </w:rPr>
        <w:t xml:space="preserve"> 2016, </w:t>
      </w:r>
      <w:r w:rsidR="001D6FDD">
        <w:rPr>
          <w:color w:val="222222"/>
          <w:lang w:val="en-US"/>
        </w:rPr>
        <w:t xml:space="preserve">basal insulin is leading regimen as a start of insulin therapy and </w:t>
      </w:r>
      <w:r w:rsidR="00237862">
        <w:rPr>
          <w:color w:val="222222"/>
          <w:lang w:val="en"/>
        </w:rPr>
        <w:t>only</w:t>
      </w:r>
      <w:r w:rsidR="00237862" w:rsidRPr="00200F82">
        <w:rPr>
          <w:color w:val="222222"/>
          <w:lang w:val="en-US"/>
        </w:rPr>
        <w:t xml:space="preserve"> 52.1% </w:t>
      </w:r>
      <w:r w:rsidR="00237862">
        <w:rPr>
          <w:color w:val="222222"/>
          <w:lang w:val="en"/>
        </w:rPr>
        <w:t>of</w:t>
      </w:r>
      <w:r w:rsidR="00237862" w:rsidRPr="00200F82">
        <w:rPr>
          <w:color w:val="222222"/>
          <w:lang w:val="en-US"/>
        </w:rPr>
        <w:t xml:space="preserve"> </w:t>
      </w:r>
      <w:r w:rsidR="00237862">
        <w:rPr>
          <w:color w:val="222222"/>
          <w:lang w:val="en"/>
        </w:rPr>
        <w:t>patients</w:t>
      </w:r>
      <w:r w:rsidR="00237862" w:rsidRPr="00200F82">
        <w:rPr>
          <w:color w:val="222222"/>
          <w:lang w:val="en-US"/>
        </w:rPr>
        <w:t xml:space="preserve"> </w:t>
      </w:r>
      <w:r w:rsidR="00237862">
        <w:rPr>
          <w:color w:val="222222"/>
          <w:lang w:val="en"/>
        </w:rPr>
        <w:t>with</w:t>
      </w:r>
      <w:r w:rsidR="00237862" w:rsidRPr="00200F82">
        <w:rPr>
          <w:color w:val="222222"/>
          <w:lang w:val="en-US"/>
        </w:rPr>
        <w:t xml:space="preserve"> </w:t>
      </w:r>
      <w:r w:rsidR="00237862">
        <w:rPr>
          <w:color w:val="222222"/>
          <w:lang w:val="en"/>
        </w:rPr>
        <w:t>type</w:t>
      </w:r>
      <w:r w:rsidR="00237862" w:rsidRPr="00200F82">
        <w:rPr>
          <w:color w:val="222222"/>
          <w:lang w:val="en-US"/>
        </w:rPr>
        <w:t xml:space="preserve"> 2 </w:t>
      </w:r>
      <w:r w:rsidR="00237862">
        <w:rPr>
          <w:color w:val="222222"/>
          <w:lang w:val="en"/>
        </w:rPr>
        <w:t>diabetes</w:t>
      </w:r>
      <w:r w:rsidR="00237862" w:rsidRPr="00200F82">
        <w:rPr>
          <w:color w:val="222222"/>
          <w:lang w:val="en-US"/>
        </w:rPr>
        <w:t xml:space="preserve"> </w:t>
      </w:r>
      <w:r w:rsidR="00237862">
        <w:rPr>
          <w:color w:val="222222"/>
          <w:lang w:val="en"/>
        </w:rPr>
        <w:t>have</w:t>
      </w:r>
      <w:r w:rsidR="00237862" w:rsidRPr="00200F82">
        <w:rPr>
          <w:color w:val="222222"/>
          <w:lang w:val="en-US"/>
        </w:rPr>
        <w:t xml:space="preserve"> </w:t>
      </w:r>
      <w:r w:rsidR="00237862">
        <w:rPr>
          <w:color w:val="222222"/>
          <w:lang w:val="en"/>
        </w:rPr>
        <w:t>a</w:t>
      </w:r>
      <w:r w:rsidR="00237862" w:rsidRPr="00200F82">
        <w:rPr>
          <w:color w:val="222222"/>
          <w:lang w:val="en-US"/>
        </w:rPr>
        <w:t xml:space="preserve"> </w:t>
      </w:r>
      <w:r w:rsidR="001D6FDD">
        <w:rPr>
          <w:color w:val="222222"/>
          <w:lang w:val="en-US"/>
        </w:rPr>
        <w:t xml:space="preserve">level of </w:t>
      </w:r>
      <w:r w:rsidR="00237862">
        <w:rPr>
          <w:color w:val="222222"/>
          <w:lang w:val="en"/>
        </w:rPr>
        <w:t>HbA</w:t>
      </w:r>
      <w:r w:rsidR="00237862" w:rsidRPr="00200F82">
        <w:rPr>
          <w:color w:val="222222"/>
          <w:lang w:val="en-US"/>
        </w:rPr>
        <w:t>1</w:t>
      </w:r>
      <w:r w:rsidR="00237862">
        <w:rPr>
          <w:color w:val="222222"/>
          <w:lang w:val="en"/>
        </w:rPr>
        <w:t>c</w:t>
      </w:r>
      <w:r w:rsidR="00237862" w:rsidRPr="00200F82">
        <w:rPr>
          <w:color w:val="222222"/>
          <w:lang w:val="en-US"/>
        </w:rPr>
        <w:t xml:space="preserve"> &lt;7% </w:t>
      </w:r>
      <w:r w:rsidR="00B16E12" w:rsidRPr="00200F82">
        <w:rPr>
          <w:lang w:val="en-US"/>
        </w:rPr>
        <w:t xml:space="preserve"> </w:t>
      </w:r>
      <w:hyperlink w:anchor="Дедов_ИИ" w:history="1">
        <w:r w:rsidR="001E0354" w:rsidRPr="00AF7F13">
          <w:rPr>
            <w:rStyle w:val="Hyperlink"/>
          </w:rPr>
          <w:fldChar w:fldCharType="begin"/>
        </w:r>
        <w:r w:rsidR="001E0354" w:rsidRPr="00AF7F13">
          <w:rPr>
            <w:rStyle w:val="Hyperlink"/>
            <w:lang w:val="en-US"/>
          </w:rPr>
          <w:instrText xml:space="preserve"> </w:instrText>
        </w:r>
        <w:r w:rsidR="001E0354" w:rsidRPr="00AF7F13">
          <w:rPr>
            <w:rStyle w:val="Hyperlink"/>
          </w:rPr>
          <w:instrText>ADDIN</w:instrText>
        </w:r>
        <w:r w:rsidR="001E0354" w:rsidRPr="00AF7F13">
          <w:rPr>
            <w:rStyle w:val="Hyperlink"/>
            <w:lang w:val="en-US"/>
          </w:rPr>
          <w:instrText xml:space="preserve"> </w:instrText>
        </w:r>
        <w:r w:rsidR="001E0354" w:rsidRPr="00AF7F13">
          <w:rPr>
            <w:rStyle w:val="Hyperlink"/>
          </w:rPr>
          <w:instrText>EN</w:instrText>
        </w:r>
        <w:r w:rsidR="001E0354" w:rsidRPr="00AF7F13">
          <w:rPr>
            <w:rStyle w:val="Hyperlink"/>
            <w:lang w:val="en-US"/>
          </w:rPr>
          <w:instrText>.</w:instrText>
        </w:r>
        <w:r w:rsidR="001E0354" w:rsidRPr="00AF7F13">
          <w:rPr>
            <w:rStyle w:val="Hyperlink"/>
          </w:rPr>
          <w:instrText>CITE</w:instrText>
        </w:r>
        <w:r w:rsidR="001E0354" w:rsidRPr="00AF7F13">
          <w:rPr>
            <w:rStyle w:val="Hyperlink"/>
            <w:lang w:val="en-US"/>
          </w:rPr>
          <w:instrText xml:space="preserve"> &lt;</w:instrText>
        </w:r>
        <w:r w:rsidR="001E0354" w:rsidRPr="00AF7F13">
          <w:rPr>
            <w:rStyle w:val="Hyperlink"/>
          </w:rPr>
          <w:instrText>EndNote</w:instrText>
        </w:r>
        <w:r w:rsidR="001E0354" w:rsidRPr="00AF7F13">
          <w:rPr>
            <w:rStyle w:val="Hyperlink"/>
            <w:lang w:val="en-US"/>
          </w:rPr>
          <w:instrText>&gt;&lt;</w:instrText>
        </w:r>
        <w:r w:rsidR="001E0354" w:rsidRPr="00AF7F13">
          <w:rPr>
            <w:rStyle w:val="Hyperlink"/>
          </w:rPr>
          <w:instrText>Cite</w:instrText>
        </w:r>
        <w:r w:rsidR="001E0354" w:rsidRPr="00AF7F13">
          <w:rPr>
            <w:rStyle w:val="Hyperlink"/>
            <w:lang w:val="en-US"/>
          </w:rPr>
          <w:instrText>&gt;&lt;</w:instrText>
        </w:r>
        <w:r w:rsidR="001E0354" w:rsidRPr="00AF7F13">
          <w:rPr>
            <w:rStyle w:val="Hyperlink"/>
          </w:rPr>
          <w:instrText>Author</w:instrText>
        </w:r>
        <w:r w:rsidR="001E0354" w:rsidRPr="00AF7F13">
          <w:rPr>
            <w:rStyle w:val="Hyperlink"/>
            <w:lang w:val="en-US"/>
          </w:rPr>
          <w:instrText>&gt;</w:instrText>
        </w:r>
        <w:r w:rsidR="001E0354" w:rsidRPr="00AF7F13">
          <w:rPr>
            <w:rStyle w:val="Hyperlink"/>
          </w:rPr>
          <w:instrText>Dedov</w:instrText>
        </w:r>
        <w:r w:rsidR="001E0354" w:rsidRPr="00AF7F13">
          <w:rPr>
            <w:rStyle w:val="Hyperlink"/>
            <w:lang w:val="en-US"/>
          </w:rPr>
          <w:instrText>&lt;/</w:instrText>
        </w:r>
        <w:r w:rsidR="001E0354" w:rsidRPr="00AF7F13">
          <w:rPr>
            <w:rStyle w:val="Hyperlink"/>
          </w:rPr>
          <w:instrText>Author</w:instrText>
        </w:r>
        <w:r w:rsidR="001E0354" w:rsidRPr="00AF7F13">
          <w:rPr>
            <w:rStyle w:val="Hyperlink"/>
            <w:lang w:val="en-US"/>
          </w:rPr>
          <w:instrText>&gt;&lt;</w:instrText>
        </w:r>
        <w:r w:rsidR="001E0354" w:rsidRPr="00AF7F13">
          <w:rPr>
            <w:rStyle w:val="Hyperlink"/>
          </w:rPr>
          <w:instrText>Year</w:instrText>
        </w:r>
        <w:r w:rsidR="001E0354" w:rsidRPr="00AF7F13">
          <w:rPr>
            <w:rStyle w:val="Hyperlink"/>
            <w:lang w:val="en-US"/>
          </w:rPr>
          <w:instrText>&gt;2015&lt;/</w:instrText>
        </w:r>
        <w:r w:rsidR="001E0354" w:rsidRPr="00AF7F13">
          <w:rPr>
            <w:rStyle w:val="Hyperlink"/>
          </w:rPr>
          <w:instrText>Year</w:instrText>
        </w:r>
        <w:r w:rsidR="001E0354" w:rsidRPr="00AF7F13">
          <w:rPr>
            <w:rStyle w:val="Hyperlink"/>
            <w:lang w:val="en-US"/>
          </w:rPr>
          <w:instrText>&gt;&lt;</w:instrText>
        </w:r>
        <w:r w:rsidR="001E0354" w:rsidRPr="00AF7F13">
          <w:rPr>
            <w:rStyle w:val="Hyperlink"/>
          </w:rPr>
          <w:instrText>RecNum</w:instrText>
        </w:r>
        <w:r w:rsidR="001E0354" w:rsidRPr="00AF7F13">
          <w:rPr>
            <w:rStyle w:val="Hyperlink"/>
            <w:lang w:val="en-US"/>
          </w:rPr>
          <w:instrText>&gt;52&lt;/</w:instrText>
        </w:r>
        <w:r w:rsidR="001E0354" w:rsidRPr="00AF7F13">
          <w:rPr>
            <w:rStyle w:val="Hyperlink"/>
          </w:rPr>
          <w:instrText>RecNum</w:instrText>
        </w:r>
        <w:r w:rsidR="001E0354" w:rsidRPr="00AF7F13">
          <w:rPr>
            <w:rStyle w:val="Hyperlink"/>
            <w:lang w:val="en-US"/>
          </w:rPr>
          <w:instrText>&gt;&lt;</w:instrText>
        </w:r>
        <w:r w:rsidR="001E0354" w:rsidRPr="00AF7F13">
          <w:rPr>
            <w:rStyle w:val="Hyperlink"/>
          </w:rPr>
          <w:instrText>DisplayText</w:instrText>
        </w:r>
        <w:r w:rsidR="001E0354" w:rsidRPr="00AF7F13">
          <w:rPr>
            <w:rStyle w:val="Hyperlink"/>
            <w:lang w:val="en-US"/>
          </w:rPr>
          <w:instrText>&gt;[1]&lt;/</w:instrText>
        </w:r>
        <w:r w:rsidR="001E0354" w:rsidRPr="00AF7F13">
          <w:rPr>
            <w:rStyle w:val="Hyperlink"/>
          </w:rPr>
          <w:instrText>DisplayText</w:instrText>
        </w:r>
        <w:r w:rsidR="001E0354" w:rsidRPr="00AF7F13">
          <w:rPr>
            <w:rStyle w:val="Hyperlink"/>
            <w:lang w:val="en-US"/>
          </w:rPr>
          <w:instrText>&gt;&lt;</w:instrText>
        </w:r>
        <w:r w:rsidR="001E0354" w:rsidRPr="00AF7F13">
          <w:rPr>
            <w:rStyle w:val="Hyperlink"/>
          </w:rPr>
          <w:instrText>record</w:instrText>
        </w:r>
        <w:r w:rsidR="001E0354" w:rsidRPr="00AF7F13">
          <w:rPr>
            <w:rStyle w:val="Hyperlink"/>
            <w:lang w:val="en-US"/>
          </w:rPr>
          <w:instrText>&gt;&lt;</w:instrText>
        </w:r>
        <w:r w:rsidR="001E0354" w:rsidRPr="00AF7F13">
          <w:rPr>
            <w:rStyle w:val="Hyperlink"/>
          </w:rPr>
          <w:instrText>rec</w:instrText>
        </w:r>
        <w:r w:rsidR="001E0354" w:rsidRPr="00AF7F13">
          <w:rPr>
            <w:rStyle w:val="Hyperlink"/>
            <w:lang w:val="en-US"/>
          </w:rPr>
          <w:instrText>-</w:instrText>
        </w:r>
        <w:r w:rsidR="001E0354" w:rsidRPr="00AF7F13">
          <w:rPr>
            <w:rStyle w:val="Hyperlink"/>
          </w:rPr>
          <w:instrText>number</w:instrText>
        </w:r>
        <w:r w:rsidR="001E0354" w:rsidRPr="00AF7F13">
          <w:rPr>
            <w:rStyle w:val="Hyperlink"/>
            <w:lang w:val="en-US"/>
          </w:rPr>
          <w:instrText>&gt;52&lt;/</w:instrText>
        </w:r>
        <w:r w:rsidR="001E0354" w:rsidRPr="00AF7F13">
          <w:rPr>
            <w:rStyle w:val="Hyperlink"/>
          </w:rPr>
          <w:instrText>rec</w:instrText>
        </w:r>
        <w:r w:rsidR="001E0354" w:rsidRPr="00AF7F13">
          <w:rPr>
            <w:rStyle w:val="Hyperlink"/>
            <w:lang w:val="en-US"/>
          </w:rPr>
          <w:instrText>-</w:instrText>
        </w:r>
        <w:r w:rsidR="001E0354" w:rsidRPr="00AF7F13">
          <w:rPr>
            <w:rStyle w:val="Hyperlink"/>
          </w:rPr>
          <w:instrText>number</w:instrText>
        </w:r>
        <w:r w:rsidR="001E0354" w:rsidRPr="00AF7F13">
          <w:rPr>
            <w:rStyle w:val="Hyperlink"/>
            <w:lang w:val="en-US"/>
          </w:rPr>
          <w:instrText>&gt;&lt;</w:instrText>
        </w:r>
        <w:r w:rsidR="001E0354" w:rsidRPr="00AF7F13">
          <w:rPr>
            <w:rStyle w:val="Hyperlink"/>
          </w:rPr>
          <w:instrText>foreign</w:instrText>
        </w:r>
        <w:r w:rsidR="001E0354" w:rsidRPr="00AF7F13">
          <w:rPr>
            <w:rStyle w:val="Hyperlink"/>
            <w:lang w:val="en-US"/>
          </w:rPr>
          <w:instrText>-</w:instrText>
        </w:r>
        <w:r w:rsidR="001E0354" w:rsidRPr="00AF7F13">
          <w:rPr>
            <w:rStyle w:val="Hyperlink"/>
          </w:rPr>
          <w:instrText>keys</w:instrText>
        </w:r>
        <w:r w:rsidR="001E0354" w:rsidRPr="00AF7F13">
          <w:rPr>
            <w:rStyle w:val="Hyperlink"/>
            <w:lang w:val="en-US"/>
          </w:rPr>
          <w:instrText>&gt;&lt;</w:instrText>
        </w:r>
        <w:r w:rsidR="001E0354" w:rsidRPr="00AF7F13">
          <w:rPr>
            <w:rStyle w:val="Hyperlink"/>
          </w:rPr>
          <w:instrText>key</w:instrText>
        </w:r>
        <w:r w:rsidR="001E0354" w:rsidRPr="00AF7F13">
          <w:rPr>
            <w:rStyle w:val="Hyperlink"/>
            <w:lang w:val="en-US"/>
          </w:rPr>
          <w:instrText xml:space="preserve"> </w:instrText>
        </w:r>
        <w:r w:rsidR="001E0354" w:rsidRPr="00AF7F13">
          <w:rPr>
            <w:rStyle w:val="Hyperlink"/>
          </w:rPr>
          <w:instrText>app</w:instrText>
        </w:r>
        <w:r w:rsidR="001E0354" w:rsidRPr="00AF7F13">
          <w:rPr>
            <w:rStyle w:val="Hyperlink"/>
            <w:lang w:val="en-US"/>
          </w:rPr>
          <w:instrText>="</w:instrText>
        </w:r>
        <w:r w:rsidR="001E0354" w:rsidRPr="00AF7F13">
          <w:rPr>
            <w:rStyle w:val="Hyperlink"/>
          </w:rPr>
          <w:instrText>EN</w:instrText>
        </w:r>
        <w:r w:rsidR="001E0354" w:rsidRPr="00AF7F13">
          <w:rPr>
            <w:rStyle w:val="Hyperlink"/>
            <w:lang w:val="en-US"/>
          </w:rPr>
          <w:instrText xml:space="preserve">" </w:instrText>
        </w:r>
        <w:r w:rsidR="001E0354" w:rsidRPr="00AF7F13">
          <w:rPr>
            <w:rStyle w:val="Hyperlink"/>
          </w:rPr>
          <w:instrText>db</w:instrText>
        </w:r>
        <w:r w:rsidR="001E0354" w:rsidRPr="00AF7F13">
          <w:rPr>
            <w:rStyle w:val="Hyperlink"/>
            <w:lang w:val="en-US"/>
          </w:rPr>
          <w:instrText>-</w:instrText>
        </w:r>
        <w:r w:rsidR="001E0354" w:rsidRPr="00AF7F13">
          <w:rPr>
            <w:rStyle w:val="Hyperlink"/>
          </w:rPr>
          <w:instrText>id</w:instrText>
        </w:r>
        <w:r w:rsidR="001E0354" w:rsidRPr="00AF7F13">
          <w:rPr>
            <w:rStyle w:val="Hyperlink"/>
            <w:lang w:val="en-US"/>
          </w:rPr>
          <w:instrText>="</w:instrText>
        </w:r>
        <w:r w:rsidR="001E0354" w:rsidRPr="00AF7F13">
          <w:rPr>
            <w:rStyle w:val="Hyperlink"/>
          </w:rPr>
          <w:instrText>e</w:instrText>
        </w:r>
        <w:r w:rsidR="001E0354" w:rsidRPr="00AF7F13">
          <w:rPr>
            <w:rStyle w:val="Hyperlink"/>
            <w:lang w:val="en-US"/>
          </w:rPr>
          <w:instrText>2</w:instrText>
        </w:r>
        <w:r w:rsidR="001E0354" w:rsidRPr="00AF7F13">
          <w:rPr>
            <w:rStyle w:val="Hyperlink"/>
          </w:rPr>
          <w:instrText>ssafx</w:instrText>
        </w:r>
        <w:r w:rsidR="001E0354" w:rsidRPr="00AF7F13">
          <w:rPr>
            <w:rStyle w:val="Hyperlink"/>
            <w:lang w:val="en-US"/>
          </w:rPr>
          <w:instrText>9</w:instrText>
        </w:r>
        <w:r w:rsidR="001E0354" w:rsidRPr="00AF7F13">
          <w:rPr>
            <w:rStyle w:val="Hyperlink"/>
          </w:rPr>
          <w:instrText>o</w:instrText>
        </w:r>
        <w:r w:rsidR="001E0354" w:rsidRPr="00AF7F13">
          <w:rPr>
            <w:rStyle w:val="Hyperlink"/>
            <w:lang w:val="en-US"/>
          </w:rPr>
          <w:instrText>00</w:instrText>
        </w:r>
        <w:r w:rsidR="001E0354" w:rsidRPr="00AF7F13">
          <w:rPr>
            <w:rStyle w:val="Hyperlink"/>
          </w:rPr>
          <w:instrText>edpefpetxwrvjxwrvt</w:instrText>
        </w:r>
        <w:r w:rsidR="001E0354" w:rsidRPr="00AF7F13">
          <w:rPr>
            <w:rStyle w:val="Hyperlink"/>
            <w:lang w:val="en-US"/>
          </w:rPr>
          <w:instrText>5</w:instrText>
        </w:r>
        <w:r w:rsidR="001E0354" w:rsidRPr="00AF7F13">
          <w:rPr>
            <w:rStyle w:val="Hyperlink"/>
          </w:rPr>
          <w:instrText>drfx</w:instrText>
        </w:r>
        <w:r w:rsidR="001E0354" w:rsidRPr="00AF7F13">
          <w:rPr>
            <w:rStyle w:val="Hyperlink"/>
            <w:lang w:val="en-US"/>
          </w:rPr>
          <w:instrText>95"&gt;52&lt;/</w:instrText>
        </w:r>
        <w:r w:rsidR="001E0354" w:rsidRPr="00AF7F13">
          <w:rPr>
            <w:rStyle w:val="Hyperlink"/>
          </w:rPr>
          <w:instrText>key</w:instrText>
        </w:r>
        <w:r w:rsidR="001E0354" w:rsidRPr="00AF7F13">
          <w:rPr>
            <w:rStyle w:val="Hyperlink"/>
            <w:lang w:val="en-US"/>
          </w:rPr>
          <w:instrText>&gt;&lt;/</w:instrText>
        </w:r>
        <w:r w:rsidR="001E0354" w:rsidRPr="00AF7F13">
          <w:rPr>
            <w:rStyle w:val="Hyperlink"/>
          </w:rPr>
          <w:instrText>foreign</w:instrText>
        </w:r>
        <w:r w:rsidR="001E0354" w:rsidRPr="00AF7F13">
          <w:rPr>
            <w:rStyle w:val="Hyperlink"/>
            <w:lang w:val="en-US"/>
          </w:rPr>
          <w:instrText>-</w:instrText>
        </w:r>
        <w:r w:rsidR="001E0354" w:rsidRPr="00AF7F13">
          <w:rPr>
            <w:rStyle w:val="Hyperlink"/>
          </w:rPr>
          <w:instrText>keys</w:instrText>
        </w:r>
        <w:r w:rsidR="001E0354" w:rsidRPr="00AF7F13">
          <w:rPr>
            <w:rStyle w:val="Hyperlink"/>
            <w:lang w:val="en-US"/>
          </w:rPr>
          <w:instrText>&gt;&lt;</w:instrText>
        </w:r>
        <w:r w:rsidR="001E0354" w:rsidRPr="00AF7F13">
          <w:rPr>
            <w:rStyle w:val="Hyperlink"/>
          </w:rPr>
          <w:instrText>ref</w:instrText>
        </w:r>
        <w:r w:rsidR="001E0354" w:rsidRPr="00AF7F13">
          <w:rPr>
            <w:rStyle w:val="Hyperlink"/>
            <w:lang w:val="en-US"/>
          </w:rPr>
          <w:instrText>-</w:instrText>
        </w:r>
        <w:r w:rsidR="001E0354" w:rsidRPr="00AF7F13">
          <w:rPr>
            <w:rStyle w:val="Hyperlink"/>
          </w:rPr>
          <w:instrText>type</w:instrText>
        </w:r>
        <w:r w:rsidR="001E0354" w:rsidRPr="00AF7F13">
          <w:rPr>
            <w:rStyle w:val="Hyperlink"/>
            <w:lang w:val="en-US"/>
          </w:rPr>
          <w:instrText xml:space="preserve"> </w:instrText>
        </w:r>
        <w:r w:rsidR="001E0354" w:rsidRPr="00AF7F13">
          <w:rPr>
            <w:rStyle w:val="Hyperlink"/>
          </w:rPr>
          <w:instrText>name</w:instrText>
        </w:r>
        <w:r w:rsidR="001E0354" w:rsidRPr="00AF7F13">
          <w:rPr>
            <w:rStyle w:val="Hyperlink"/>
            <w:lang w:val="en-US"/>
          </w:rPr>
          <w:instrText>="</w:instrText>
        </w:r>
        <w:r w:rsidR="001E0354" w:rsidRPr="00AF7F13">
          <w:rPr>
            <w:rStyle w:val="Hyperlink"/>
          </w:rPr>
          <w:instrText>Edited</w:instrText>
        </w:r>
        <w:r w:rsidR="001E0354" w:rsidRPr="00AF7F13">
          <w:rPr>
            <w:rStyle w:val="Hyperlink"/>
            <w:lang w:val="en-US"/>
          </w:rPr>
          <w:instrText xml:space="preserve"> </w:instrText>
        </w:r>
        <w:r w:rsidR="001E0354" w:rsidRPr="00AF7F13">
          <w:rPr>
            <w:rStyle w:val="Hyperlink"/>
          </w:rPr>
          <w:instrText>Book</w:instrText>
        </w:r>
        <w:r w:rsidR="001E0354" w:rsidRPr="00AF7F13">
          <w:rPr>
            <w:rStyle w:val="Hyperlink"/>
            <w:lang w:val="en-US"/>
          </w:rPr>
          <w:instrText>"&gt;28&lt;/</w:instrText>
        </w:r>
        <w:r w:rsidR="001E0354" w:rsidRPr="00AF7F13">
          <w:rPr>
            <w:rStyle w:val="Hyperlink"/>
          </w:rPr>
          <w:instrText>ref</w:instrText>
        </w:r>
        <w:r w:rsidR="001E0354" w:rsidRPr="00AF7F13">
          <w:rPr>
            <w:rStyle w:val="Hyperlink"/>
            <w:lang w:val="en-US"/>
          </w:rPr>
          <w:instrText>-</w:instrText>
        </w:r>
        <w:r w:rsidR="001E0354" w:rsidRPr="00AF7F13">
          <w:rPr>
            <w:rStyle w:val="Hyperlink"/>
          </w:rPr>
          <w:instrText>type</w:instrText>
        </w:r>
        <w:r w:rsidR="001E0354" w:rsidRPr="00AF7F13">
          <w:rPr>
            <w:rStyle w:val="Hyperlink"/>
            <w:lang w:val="en-US"/>
          </w:rPr>
          <w:instrText>&gt;&lt;</w:instrText>
        </w:r>
        <w:r w:rsidR="001E0354" w:rsidRPr="00AF7F13">
          <w:rPr>
            <w:rStyle w:val="Hyperlink"/>
          </w:rPr>
          <w:instrText>contributors</w:instrText>
        </w:r>
        <w:r w:rsidR="001E0354" w:rsidRPr="00AF7F13">
          <w:rPr>
            <w:rStyle w:val="Hyperlink"/>
            <w:lang w:val="en-US"/>
          </w:rPr>
          <w:instrText>&gt;&lt;</w:instrText>
        </w:r>
        <w:r w:rsidR="001E0354" w:rsidRPr="00AF7F13">
          <w:rPr>
            <w:rStyle w:val="Hyperlink"/>
          </w:rPr>
          <w:instrText>authors</w:instrText>
        </w:r>
        <w:r w:rsidR="001E0354" w:rsidRPr="00AF7F13">
          <w:rPr>
            <w:rStyle w:val="Hyperlink"/>
            <w:lang w:val="en-US"/>
          </w:rPr>
          <w:instrText>&gt;&lt;</w:instrText>
        </w:r>
        <w:r w:rsidR="001E0354" w:rsidRPr="00AF7F13">
          <w:rPr>
            <w:rStyle w:val="Hyperlink"/>
          </w:rPr>
          <w:instrText>author</w:instrText>
        </w:r>
        <w:r w:rsidR="001E0354" w:rsidRPr="00AF7F13">
          <w:rPr>
            <w:rStyle w:val="Hyperlink"/>
            <w:lang w:val="en-US"/>
          </w:rPr>
          <w:instrText>&gt;</w:instrText>
        </w:r>
        <w:r w:rsidR="001E0354" w:rsidRPr="00AF7F13">
          <w:rPr>
            <w:rStyle w:val="Hyperlink"/>
          </w:rPr>
          <w:instrText>Dedov</w:instrText>
        </w:r>
        <w:r w:rsidR="001E0354" w:rsidRPr="00AF7F13">
          <w:rPr>
            <w:rStyle w:val="Hyperlink"/>
            <w:lang w:val="en-US"/>
          </w:rPr>
          <w:instrText xml:space="preserve">, </w:instrText>
        </w:r>
        <w:r w:rsidR="001E0354" w:rsidRPr="00AF7F13">
          <w:rPr>
            <w:rStyle w:val="Hyperlink"/>
          </w:rPr>
          <w:instrText>I</w:instrText>
        </w:r>
        <w:r w:rsidR="001E0354" w:rsidRPr="00AF7F13">
          <w:rPr>
            <w:rStyle w:val="Hyperlink"/>
            <w:lang w:val="en-US"/>
          </w:rPr>
          <w:instrText>.</w:instrText>
        </w:r>
        <w:r w:rsidR="001E0354" w:rsidRPr="00AF7F13">
          <w:rPr>
            <w:rStyle w:val="Hyperlink"/>
          </w:rPr>
          <w:instrText>I</w:instrText>
        </w:r>
        <w:r w:rsidR="001E0354" w:rsidRPr="00AF7F13">
          <w:rPr>
            <w:rStyle w:val="Hyperlink"/>
            <w:lang w:val="en-US"/>
          </w:rPr>
          <w:instrText>. &lt;/</w:instrText>
        </w:r>
        <w:r w:rsidR="001E0354" w:rsidRPr="00AF7F13">
          <w:rPr>
            <w:rStyle w:val="Hyperlink"/>
          </w:rPr>
          <w:instrText>author</w:instrText>
        </w:r>
        <w:r w:rsidR="001E0354" w:rsidRPr="00AF7F13">
          <w:rPr>
            <w:rStyle w:val="Hyperlink"/>
            <w:lang w:val="en-US"/>
          </w:rPr>
          <w:instrText>&gt;&lt;</w:instrText>
        </w:r>
        <w:r w:rsidR="001E0354" w:rsidRPr="00AF7F13">
          <w:rPr>
            <w:rStyle w:val="Hyperlink"/>
          </w:rPr>
          <w:instrText>author</w:instrText>
        </w:r>
        <w:r w:rsidR="001E0354" w:rsidRPr="00AF7F13">
          <w:rPr>
            <w:rStyle w:val="Hyperlink"/>
            <w:lang w:val="en-US"/>
          </w:rPr>
          <w:instrText>&gt;</w:instrText>
        </w:r>
        <w:r w:rsidR="001E0354" w:rsidRPr="00AF7F13">
          <w:rPr>
            <w:rStyle w:val="Hyperlink"/>
          </w:rPr>
          <w:instrText>Shestakova</w:instrText>
        </w:r>
        <w:r w:rsidR="001E0354" w:rsidRPr="00AF7F13">
          <w:rPr>
            <w:rStyle w:val="Hyperlink"/>
            <w:lang w:val="en-US"/>
          </w:rPr>
          <w:instrText xml:space="preserve">, </w:instrText>
        </w:r>
        <w:r w:rsidR="001E0354" w:rsidRPr="00AF7F13">
          <w:rPr>
            <w:rStyle w:val="Hyperlink"/>
          </w:rPr>
          <w:instrText>M</w:instrText>
        </w:r>
        <w:r w:rsidR="001E0354" w:rsidRPr="00AF7F13">
          <w:rPr>
            <w:rStyle w:val="Hyperlink"/>
            <w:lang w:val="en-US"/>
          </w:rPr>
          <w:instrText>.</w:instrText>
        </w:r>
        <w:r w:rsidR="001E0354" w:rsidRPr="00AF7F13">
          <w:rPr>
            <w:rStyle w:val="Hyperlink"/>
          </w:rPr>
          <w:instrText>V</w:instrText>
        </w:r>
        <w:r w:rsidR="001E0354" w:rsidRPr="00AF7F13">
          <w:rPr>
            <w:rStyle w:val="Hyperlink"/>
            <w:lang w:val="en-US"/>
          </w:rPr>
          <w:instrText>.&lt;/</w:instrText>
        </w:r>
        <w:r w:rsidR="001E0354" w:rsidRPr="00AF7F13">
          <w:rPr>
            <w:rStyle w:val="Hyperlink"/>
          </w:rPr>
          <w:instrText>author</w:instrText>
        </w:r>
        <w:r w:rsidR="001E0354" w:rsidRPr="00AF7F13">
          <w:rPr>
            <w:rStyle w:val="Hyperlink"/>
            <w:lang w:val="en-US"/>
          </w:rPr>
          <w:instrText>&gt;&lt;/</w:instrText>
        </w:r>
        <w:r w:rsidR="001E0354" w:rsidRPr="00AF7F13">
          <w:rPr>
            <w:rStyle w:val="Hyperlink"/>
          </w:rPr>
          <w:instrText>authors</w:instrText>
        </w:r>
        <w:r w:rsidR="001E0354" w:rsidRPr="00AF7F13">
          <w:rPr>
            <w:rStyle w:val="Hyperlink"/>
            <w:lang w:val="en-US"/>
          </w:rPr>
          <w:instrText>&gt;&lt;/</w:instrText>
        </w:r>
        <w:r w:rsidR="001E0354" w:rsidRPr="00AF7F13">
          <w:rPr>
            <w:rStyle w:val="Hyperlink"/>
          </w:rPr>
          <w:instrText>contributors</w:instrText>
        </w:r>
        <w:r w:rsidR="001E0354" w:rsidRPr="00AF7F13">
          <w:rPr>
            <w:rStyle w:val="Hyperlink"/>
            <w:lang w:val="en-US"/>
          </w:rPr>
          <w:instrText>&gt;&lt;</w:instrText>
        </w:r>
        <w:r w:rsidR="001E0354" w:rsidRPr="00AF7F13">
          <w:rPr>
            <w:rStyle w:val="Hyperlink"/>
          </w:rPr>
          <w:instrText>titles</w:instrText>
        </w:r>
        <w:r w:rsidR="001E0354" w:rsidRPr="00AF7F13">
          <w:rPr>
            <w:rStyle w:val="Hyperlink"/>
            <w:lang w:val="en-US"/>
          </w:rPr>
          <w:instrText>&gt;&lt;</w:instrText>
        </w:r>
        <w:r w:rsidR="001E0354" w:rsidRPr="00AF7F13">
          <w:rPr>
            <w:rStyle w:val="Hyperlink"/>
          </w:rPr>
          <w:instrText>title</w:instrText>
        </w:r>
        <w:r w:rsidR="001E0354" w:rsidRPr="00AF7F13">
          <w:rPr>
            <w:rStyle w:val="Hyperlink"/>
            <w:lang w:val="en-US"/>
          </w:rPr>
          <w:instrText>&gt;</w:instrText>
        </w:r>
        <w:r w:rsidR="001E0354" w:rsidRPr="00AF7F13">
          <w:rPr>
            <w:rStyle w:val="Hyperlink"/>
          </w:rPr>
          <w:instrText>Standards</w:instrText>
        </w:r>
        <w:r w:rsidR="001E0354" w:rsidRPr="00AF7F13">
          <w:rPr>
            <w:rStyle w:val="Hyperlink"/>
            <w:lang w:val="en-US"/>
          </w:rPr>
          <w:instrText xml:space="preserve"> </w:instrText>
        </w:r>
        <w:r w:rsidR="001E0354" w:rsidRPr="00AF7F13">
          <w:rPr>
            <w:rStyle w:val="Hyperlink"/>
          </w:rPr>
          <w:instrText>of</w:instrText>
        </w:r>
        <w:r w:rsidR="001E0354" w:rsidRPr="00AF7F13">
          <w:rPr>
            <w:rStyle w:val="Hyperlink"/>
            <w:lang w:val="en-US"/>
          </w:rPr>
          <w:instrText xml:space="preserve"> </w:instrText>
        </w:r>
        <w:r w:rsidR="001E0354" w:rsidRPr="00AF7F13">
          <w:rPr>
            <w:rStyle w:val="Hyperlink"/>
          </w:rPr>
          <w:instrText>specialized</w:instrText>
        </w:r>
        <w:r w:rsidR="001E0354" w:rsidRPr="00AF7F13">
          <w:rPr>
            <w:rStyle w:val="Hyperlink"/>
            <w:lang w:val="en-US"/>
          </w:rPr>
          <w:instrText xml:space="preserve"> </w:instrText>
        </w:r>
        <w:r w:rsidR="001E0354" w:rsidRPr="00AF7F13">
          <w:rPr>
            <w:rStyle w:val="Hyperlink"/>
          </w:rPr>
          <w:instrText>diabetes</w:instrText>
        </w:r>
        <w:r w:rsidR="001E0354" w:rsidRPr="00AF7F13">
          <w:rPr>
            <w:rStyle w:val="Hyperlink"/>
            <w:lang w:val="en-US"/>
          </w:rPr>
          <w:instrText xml:space="preserve"> </w:instrText>
        </w:r>
        <w:r w:rsidR="001E0354" w:rsidRPr="00AF7F13">
          <w:rPr>
            <w:rStyle w:val="Hyperlink"/>
          </w:rPr>
          <w:instrText>care</w:instrText>
        </w:r>
        <w:r w:rsidR="001E0354" w:rsidRPr="00AF7F13">
          <w:rPr>
            <w:rStyle w:val="Hyperlink"/>
            <w:lang w:val="en-US"/>
          </w:rPr>
          <w:instrText>&lt;/</w:instrText>
        </w:r>
        <w:r w:rsidR="001E0354" w:rsidRPr="00AF7F13">
          <w:rPr>
            <w:rStyle w:val="Hyperlink"/>
          </w:rPr>
          <w:instrText>title</w:instrText>
        </w:r>
        <w:r w:rsidR="001E0354" w:rsidRPr="00AF7F13">
          <w:rPr>
            <w:rStyle w:val="Hyperlink"/>
            <w:lang w:val="en-US"/>
          </w:rPr>
          <w:instrText>&gt;&lt;/</w:instrText>
        </w:r>
        <w:r w:rsidR="001E0354" w:rsidRPr="00AF7F13">
          <w:rPr>
            <w:rStyle w:val="Hyperlink"/>
          </w:rPr>
          <w:instrText>titles</w:instrText>
        </w:r>
        <w:r w:rsidR="001E0354" w:rsidRPr="00AF7F13">
          <w:rPr>
            <w:rStyle w:val="Hyperlink"/>
            <w:lang w:val="en-US"/>
          </w:rPr>
          <w:instrText>&gt;&lt;</w:instrText>
        </w:r>
        <w:r w:rsidR="001E0354" w:rsidRPr="00AF7F13">
          <w:rPr>
            <w:rStyle w:val="Hyperlink"/>
          </w:rPr>
          <w:instrText>edition</w:instrText>
        </w:r>
        <w:r w:rsidR="001E0354" w:rsidRPr="00AF7F13">
          <w:rPr>
            <w:rStyle w:val="Hyperlink"/>
            <w:lang w:val="en-US"/>
          </w:rPr>
          <w:instrText>&gt;7</w:instrText>
        </w:r>
        <w:r w:rsidR="001E0354" w:rsidRPr="00AF7F13">
          <w:rPr>
            <w:rStyle w:val="Hyperlink"/>
          </w:rPr>
          <w:instrText>th</w:instrText>
        </w:r>
        <w:r w:rsidR="001E0354" w:rsidRPr="00AF7F13">
          <w:rPr>
            <w:rStyle w:val="Hyperlink"/>
            <w:lang w:val="en-US"/>
          </w:rPr>
          <w:instrText>&lt;/</w:instrText>
        </w:r>
        <w:r w:rsidR="001E0354" w:rsidRPr="00AF7F13">
          <w:rPr>
            <w:rStyle w:val="Hyperlink"/>
          </w:rPr>
          <w:instrText>edition</w:instrText>
        </w:r>
        <w:r w:rsidR="001E0354" w:rsidRPr="00AF7F13">
          <w:rPr>
            <w:rStyle w:val="Hyperlink"/>
            <w:lang w:val="en-US"/>
          </w:rPr>
          <w:instrText>&gt;&lt;</w:instrText>
        </w:r>
        <w:r w:rsidR="001E0354" w:rsidRPr="00AF7F13">
          <w:rPr>
            <w:rStyle w:val="Hyperlink"/>
          </w:rPr>
          <w:instrText>dates</w:instrText>
        </w:r>
        <w:r w:rsidR="001E0354" w:rsidRPr="00AF7F13">
          <w:rPr>
            <w:rStyle w:val="Hyperlink"/>
            <w:lang w:val="en-US"/>
          </w:rPr>
          <w:instrText>&gt;&lt;</w:instrText>
        </w:r>
        <w:r w:rsidR="001E0354" w:rsidRPr="00AF7F13">
          <w:rPr>
            <w:rStyle w:val="Hyperlink"/>
          </w:rPr>
          <w:instrText>year</w:instrText>
        </w:r>
        <w:r w:rsidR="001E0354" w:rsidRPr="00AF7F13">
          <w:rPr>
            <w:rStyle w:val="Hyperlink"/>
            <w:lang w:val="en-US"/>
          </w:rPr>
          <w:instrText>&gt;2015&lt;/</w:instrText>
        </w:r>
        <w:r w:rsidR="001E0354" w:rsidRPr="00AF7F13">
          <w:rPr>
            <w:rStyle w:val="Hyperlink"/>
          </w:rPr>
          <w:instrText>year</w:instrText>
        </w:r>
        <w:r w:rsidR="001E0354" w:rsidRPr="00AF7F13">
          <w:rPr>
            <w:rStyle w:val="Hyperlink"/>
            <w:lang w:val="en-US"/>
          </w:rPr>
          <w:instrText>&gt;&lt;/</w:instrText>
        </w:r>
        <w:r w:rsidR="001E0354" w:rsidRPr="00AF7F13">
          <w:rPr>
            <w:rStyle w:val="Hyperlink"/>
          </w:rPr>
          <w:instrText>dates</w:instrText>
        </w:r>
        <w:r w:rsidR="001E0354" w:rsidRPr="00AF7F13">
          <w:rPr>
            <w:rStyle w:val="Hyperlink"/>
            <w:lang w:val="en-US"/>
          </w:rPr>
          <w:instrText>&gt;&lt;</w:instrText>
        </w:r>
        <w:r w:rsidR="001E0354" w:rsidRPr="00AF7F13">
          <w:rPr>
            <w:rStyle w:val="Hyperlink"/>
          </w:rPr>
          <w:instrText>pub</w:instrText>
        </w:r>
        <w:r w:rsidR="001E0354" w:rsidRPr="00AF7F13">
          <w:rPr>
            <w:rStyle w:val="Hyperlink"/>
            <w:lang w:val="en-US"/>
          </w:rPr>
          <w:instrText>-</w:instrText>
        </w:r>
        <w:r w:rsidR="001E0354" w:rsidRPr="00AF7F13">
          <w:rPr>
            <w:rStyle w:val="Hyperlink"/>
          </w:rPr>
          <w:instrText>location</w:instrText>
        </w:r>
        <w:r w:rsidR="001E0354" w:rsidRPr="00AF7F13">
          <w:rPr>
            <w:rStyle w:val="Hyperlink"/>
            <w:lang w:val="en-US"/>
          </w:rPr>
          <w:instrText>&gt;</w:instrText>
        </w:r>
        <w:r w:rsidR="001E0354" w:rsidRPr="00AF7F13">
          <w:rPr>
            <w:rStyle w:val="Hyperlink"/>
          </w:rPr>
          <w:instrText>Moscow</w:instrText>
        </w:r>
        <w:r w:rsidR="001E0354" w:rsidRPr="00AF7F13">
          <w:rPr>
            <w:rStyle w:val="Hyperlink"/>
            <w:lang w:val="en-US"/>
          </w:rPr>
          <w:instrText xml:space="preserve">, </w:instrText>
        </w:r>
        <w:r w:rsidR="001E0354" w:rsidRPr="00AF7F13">
          <w:rPr>
            <w:rStyle w:val="Hyperlink"/>
          </w:rPr>
          <w:instrText>Russian</w:instrText>
        </w:r>
        <w:r w:rsidR="001E0354" w:rsidRPr="00AF7F13">
          <w:rPr>
            <w:rStyle w:val="Hyperlink"/>
            <w:lang w:val="en-US"/>
          </w:rPr>
          <w:instrText xml:space="preserve"> </w:instrText>
        </w:r>
        <w:r w:rsidR="001E0354" w:rsidRPr="00AF7F13">
          <w:rPr>
            <w:rStyle w:val="Hyperlink"/>
          </w:rPr>
          <w:instrText>Federation</w:instrText>
        </w:r>
        <w:r w:rsidR="001E0354" w:rsidRPr="00AF7F13">
          <w:rPr>
            <w:rStyle w:val="Hyperlink"/>
            <w:lang w:val="en-US"/>
          </w:rPr>
          <w:instrText>&lt;/</w:instrText>
        </w:r>
        <w:r w:rsidR="001E0354" w:rsidRPr="00AF7F13">
          <w:rPr>
            <w:rStyle w:val="Hyperlink"/>
          </w:rPr>
          <w:instrText>pub</w:instrText>
        </w:r>
        <w:r w:rsidR="001E0354" w:rsidRPr="00AF7F13">
          <w:rPr>
            <w:rStyle w:val="Hyperlink"/>
            <w:lang w:val="en-US"/>
          </w:rPr>
          <w:instrText>-</w:instrText>
        </w:r>
        <w:r w:rsidR="001E0354" w:rsidRPr="00AF7F13">
          <w:rPr>
            <w:rStyle w:val="Hyperlink"/>
          </w:rPr>
          <w:instrText>location</w:instrText>
        </w:r>
        <w:r w:rsidR="001E0354" w:rsidRPr="00AF7F13">
          <w:rPr>
            <w:rStyle w:val="Hyperlink"/>
            <w:lang w:val="en-US"/>
          </w:rPr>
          <w:instrText>&gt;&lt;</w:instrText>
        </w:r>
        <w:r w:rsidR="001E0354" w:rsidRPr="00AF7F13">
          <w:rPr>
            <w:rStyle w:val="Hyperlink"/>
          </w:rPr>
          <w:instrText>urls</w:instrText>
        </w:r>
        <w:r w:rsidR="001E0354" w:rsidRPr="00AF7F13">
          <w:rPr>
            <w:rStyle w:val="Hyperlink"/>
            <w:lang w:val="en-US"/>
          </w:rPr>
          <w:instrText>&gt;&lt;/</w:instrText>
        </w:r>
        <w:r w:rsidR="001E0354" w:rsidRPr="00AF7F13">
          <w:rPr>
            <w:rStyle w:val="Hyperlink"/>
          </w:rPr>
          <w:instrText>urls</w:instrText>
        </w:r>
        <w:r w:rsidR="001E0354" w:rsidRPr="00AF7F13">
          <w:rPr>
            <w:rStyle w:val="Hyperlink"/>
            <w:lang w:val="en-US"/>
          </w:rPr>
          <w:instrText>&gt;&lt;/</w:instrText>
        </w:r>
        <w:r w:rsidR="001E0354" w:rsidRPr="00AF7F13">
          <w:rPr>
            <w:rStyle w:val="Hyperlink"/>
          </w:rPr>
          <w:instrText>record</w:instrText>
        </w:r>
        <w:r w:rsidR="001E0354" w:rsidRPr="00AF7F13">
          <w:rPr>
            <w:rStyle w:val="Hyperlink"/>
            <w:lang w:val="en-US"/>
          </w:rPr>
          <w:instrText>&gt;&lt;/</w:instrText>
        </w:r>
        <w:r w:rsidR="001E0354" w:rsidRPr="00AF7F13">
          <w:rPr>
            <w:rStyle w:val="Hyperlink"/>
          </w:rPr>
          <w:instrText>Cite</w:instrText>
        </w:r>
        <w:r w:rsidR="001E0354" w:rsidRPr="00AF7F13">
          <w:rPr>
            <w:rStyle w:val="Hyperlink"/>
            <w:lang w:val="en-US"/>
          </w:rPr>
          <w:instrText>&gt;&lt;/</w:instrText>
        </w:r>
        <w:r w:rsidR="001E0354" w:rsidRPr="00AF7F13">
          <w:rPr>
            <w:rStyle w:val="Hyperlink"/>
          </w:rPr>
          <w:instrText>EndNote</w:instrText>
        </w:r>
        <w:r w:rsidR="001E0354" w:rsidRPr="00AF7F13">
          <w:rPr>
            <w:rStyle w:val="Hyperlink"/>
            <w:lang w:val="en-US"/>
          </w:rPr>
          <w:instrText>&gt;</w:instrText>
        </w:r>
        <w:r w:rsidR="001E0354" w:rsidRPr="00AF7F13">
          <w:rPr>
            <w:rStyle w:val="Hyperlink"/>
          </w:rPr>
          <w:fldChar w:fldCharType="separate"/>
        </w:r>
        <w:r w:rsidR="001E0354" w:rsidRPr="00AF7F13">
          <w:rPr>
            <w:rStyle w:val="Hyperlink"/>
            <w:noProof/>
            <w:lang w:val="en-US"/>
          </w:rPr>
          <w:t>[1]</w:t>
        </w:r>
        <w:r w:rsidR="001E0354" w:rsidRPr="00AF7F13">
          <w:rPr>
            <w:rStyle w:val="Hyperlink"/>
          </w:rPr>
          <w:fldChar w:fldCharType="end"/>
        </w:r>
      </w:hyperlink>
      <w:r w:rsidR="00B93300" w:rsidRPr="00200F82">
        <w:rPr>
          <w:lang w:val="en-US"/>
        </w:rPr>
        <w:t xml:space="preserve">. </w:t>
      </w:r>
      <w:r w:rsidR="001E0354">
        <w:rPr>
          <w:lang w:val="en-US"/>
        </w:rPr>
        <w:t>T</w:t>
      </w:r>
      <w:r w:rsidR="00B16E12">
        <w:t>hese</w:t>
      </w:r>
      <w:r w:rsidR="00B16E12" w:rsidRPr="00B93300">
        <w:rPr>
          <w:lang w:val="en-US"/>
        </w:rPr>
        <w:t xml:space="preserve"> </w:t>
      </w:r>
      <w:r w:rsidR="00B16E12">
        <w:t>findings</w:t>
      </w:r>
      <w:r w:rsidR="00B16E12" w:rsidRPr="00B93300">
        <w:rPr>
          <w:lang w:val="en-US"/>
        </w:rPr>
        <w:t xml:space="preserve"> </w:t>
      </w:r>
      <w:r w:rsidR="00B16E12">
        <w:t>highlight</w:t>
      </w:r>
      <w:r w:rsidR="00B16E12" w:rsidRPr="00B93300">
        <w:rPr>
          <w:lang w:val="en-US"/>
        </w:rPr>
        <w:t xml:space="preserve"> </w:t>
      </w:r>
      <w:r w:rsidR="00B16E12">
        <w:t>the</w:t>
      </w:r>
      <w:r w:rsidR="00B16E12" w:rsidRPr="00B93300">
        <w:rPr>
          <w:lang w:val="en-US"/>
        </w:rPr>
        <w:t xml:space="preserve"> </w:t>
      </w:r>
      <w:r w:rsidR="00B16E12">
        <w:t>need</w:t>
      </w:r>
      <w:r w:rsidR="00B16E12" w:rsidRPr="00B93300">
        <w:rPr>
          <w:lang w:val="en-US"/>
        </w:rPr>
        <w:t xml:space="preserve"> </w:t>
      </w:r>
      <w:r w:rsidR="00B16E12">
        <w:t>for</w:t>
      </w:r>
      <w:r w:rsidR="00B16E12" w:rsidRPr="00B93300">
        <w:rPr>
          <w:lang w:val="en-US"/>
        </w:rPr>
        <w:t xml:space="preserve"> </w:t>
      </w:r>
      <w:r w:rsidR="00B16E12">
        <w:t>better</w:t>
      </w:r>
      <w:r w:rsidR="00B16E12" w:rsidRPr="00B93300">
        <w:rPr>
          <w:lang w:val="en-US"/>
        </w:rPr>
        <w:t xml:space="preserve"> </w:t>
      </w:r>
      <w:r w:rsidR="00B16E12">
        <w:t>diabetes</w:t>
      </w:r>
      <w:r w:rsidR="00B16E12" w:rsidRPr="00B93300">
        <w:rPr>
          <w:lang w:val="en-US"/>
        </w:rPr>
        <w:t xml:space="preserve"> </w:t>
      </w:r>
      <w:r w:rsidR="00B16E12">
        <w:t>management</w:t>
      </w:r>
      <w:r w:rsidR="00B16E12" w:rsidRPr="00B93300">
        <w:rPr>
          <w:lang w:val="en-US"/>
        </w:rPr>
        <w:t xml:space="preserve"> </w:t>
      </w:r>
      <w:r w:rsidR="00B16E12">
        <w:t>of</w:t>
      </w:r>
      <w:r w:rsidR="00B16E12" w:rsidRPr="00B93300">
        <w:rPr>
          <w:lang w:val="en-US"/>
        </w:rPr>
        <w:t xml:space="preserve"> </w:t>
      </w:r>
      <w:r w:rsidR="00B16E12">
        <w:t>patients</w:t>
      </w:r>
      <w:r w:rsidR="00B16E12" w:rsidRPr="00B93300">
        <w:rPr>
          <w:lang w:val="en-US"/>
        </w:rPr>
        <w:t xml:space="preserve"> </w:t>
      </w:r>
      <w:r w:rsidR="00B16E12">
        <w:t>in</w:t>
      </w:r>
      <w:r w:rsidR="00B16E12" w:rsidRPr="00B93300">
        <w:rPr>
          <w:lang w:val="en-US"/>
        </w:rPr>
        <w:t xml:space="preserve"> </w:t>
      </w:r>
      <w:r w:rsidR="00B16E12">
        <w:t>Russia</w:t>
      </w:r>
      <w:r w:rsidR="00B16E12" w:rsidRPr="00B93300">
        <w:rPr>
          <w:lang w:val="en-US"/>
        </w:rPr>
        <w:t>.</w:t>
      </w:r>
    </w:p>
    <w:p w14:paraId="6BD47CC7" w14:textId="77777777" w:rsidR="002C44D7" w:rsidRPr="00B93300" w:rsidRDefault="002C44D7" w:rsidP="009B6210">
      <w:pPr>
        <w:pStyle w:val="PStextX2space"/>
        <w:jc w:val="both"/>
        <w:rPr>
          <w:lang w:val="en-US"/>
        </w:rPr>
      </w:pPr>
    </w:p>
    <w:p w14:paraId="5537DCE4" w14:textId="77777777" w:rsidR="00C7229B" w:rsidRDefault="00C7229B" w:rsidP="009B6210">
      <w:pPr>
        <w:pStyle w:val="PSHead2"/>
        <w:spacing w:line="480" w:lineRule="auto"/>
        <w:jc w:val="both"/>
      </w:pPr>
      <w:r w:rsidRPr="00513536">
        <w:t>Rationale for this review</w:t>
      </w:r>
    </w:p>
    <w:p w14:paraId="4707B293" w14:textId="4ABF5D47" w:rsidR="00600077" w:rsidRPr="00513536" w:rsidRDefault="002C42F0" w:rsidP="009B6210">
      <w:pPr>
        <w:pStyle w:val="PStextX2space"/>
        <w:jc w:val="both"/>
      </w:pPr>
      <w:r>
        <w:lastRenderedPageBreak/>
        <w:t>The i</w:t>
      </w:r>
      <w:r w:rsidR="00C7229B" w:rsidRPr="00513536">
        <w:t xml:space="preserve">ntensive clinical management of patients with T2DM </w:t>
      </w:r>
      <w:r>
        <w:t>is well</w:t>
      </w:r>
      <w:r w:rsidR="00076921">
        <w:t xml:space="preserve"> </w:t>
      </w:r>
      <w:r>
        <w:t>recognized to improve</w:t>
      </w:r>
      <w:r w:rsidR="00C7229B" w:rsidRPr="00513536">
        <w:t xml:space="preserve"> glycemic control and reduce the risk of diabetes-related complications </w:t>
      </w:r>
      <w:hyperlink w:anchor="Holman" w:history="1">
        <w:r w:rsidR="00C7229B" w:rsidRPr="00781556">
          <w:rPr>
            <w:rStyle w:val="Hyperlink"/>
          </w:rPr>
          <w:fldChar w:fldCharType="begin">
            <w:fldData xml:space="preserve">PEVuZE5vdGU+PENpdGU+PEF1dGhvcj5Ib2xtYW48L0F1dGhvcj48WWVhcj4yMDA4PC9ZZWFyPjxS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1NzctODk8L3BhZ2VzPjx2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ODM3LTUzPC9wYWdlcz48dm9sdW1l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Tc3LTg5PC9wYWdlcz48dm9sdW1lPjM1OTwvdm9sdW1lPjxudW1iZXI+MTU8L251bWJlcj48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gz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</w:fldData>
          </w:fldChar>
        </w:r>
        <w:r w:rsidR="008E4592" w:rsidRPr="00781556">
          <w:rPr>
            <w:rStyle w:val="Hyperlink"/>
          </w:rPr>
          <w:instrText xml:space="preserve"> ADDIN EN.CITE </w:instrText>
        </w:r>
        <w:r w:rsidR="008E4592" w:rsidRPr="00781556">
          <w:rPr>
            <w:rStyle w:val="Hyperlink"/>
          </w:rPr>
          <w:fldChar w:fldCharType="begin">
            <w:fldData xml:space="preserve">PEVuZE5vdGU+PENpdGU+PEF1dGhvcj5Ib2xtYW48L0F1dGhvcj48WWVhcj4yMDA4PC9ZZWFyPjxS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1NzctODk8L3BhZ2VzPjx2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ODM3LTUzPC9wYWdlcz48dm9sdW1l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Tc3LTg5PC9wYWdlcz48dm9sdW1lPjM1OTwvdm9sdW1lPjxudW1iZXI+MTU8L251bWJlcj48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gz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</w:fldData>
          </w:fldChar>
        </w:r>
        <w:r w:rsidR="008E4592" w:rsidRPr="00781556">
          <w:rPr>
            <w:rStyle w:val="Hyperlink"/>
          </w:rPr>
          <w:instrText xml:space="preserve"> ADDIN EN.CITE.DATA </w:instrText>
        </w:r>
        <w:r w:rsidR="008E4592" w:rsidRPr="00781556">
          <w:rPr>
            <w:rStyle w:val="Hyperlink"/>
          </w:rPr>
        </w:r>
        <w:r w:rsidR="008E4592" w:rsidRPr="00781556">
          <w:rPr>
            <w:rStyle w:val="Hyperlink"/>
          </w:rPr>
          <w:fldChar w:fldCharType="end"/>
        </w:r>
        <w:r w:rsidR="00C7229B" w:rsidRPr="00781556">
          <w:rPr>
            <w:rStyle w:val="Hyperlink"/>
          </w:rPr>
        </w:r>
        <w:r w:rsidR="00C7229B" w:rsidRPr="00781556">
          <w:rPr>
            <w:rStyle w:val="Hyperlink"/>
          </w:rPr>
          <w:fldChar w:fldCharType="separate"/>
        </w:r>
        <w:r w:rsidR="008E4592" w:rsidRPr="00781556">
          <w:rPr>
            <w:rStyle w:val="Hyperlink"/>
            <w:noProof/>
          </w:rPr>
          <w:t>[</w:t>
        </w:r>
        <w:r w:rsidR="006A31CA" w:rsidRPr="00781556">
          <w:rPr>
            <w:rStyle w:val="Hyperlink"/>
            <w:noProof/>
          </w:rPr>
          <w:t>6</w:t>
        </w:r>
        <w:r w:rsidR="00C7229B" w:rsidRPr="00781556">
          <w:rPr>
            <w:rStyle w:val="Hyperlink"/>
          </w:rPr>
          <w:fldChar w:fldCharType="end"/>
        </w:r>
      </w:hyperlink>
      <w:r w:rsidR="00AF7F13">
        <w:rPr>
          <w:rStyle w:val="Hyperlink"/>
        </w:rPr>
        <w:t>,</w:t>
      </w:r>
      <w:hyperlink w:anchor="UKPDS_33" w:history="1">
        <w:r w:rsidR="00AF7F13" w:rsidRPr="00781556">
          <w:rPr>
            <w:rStyle w:val="Hyperlink"/>
          </w:rPr>
          <w:fldChar w:fldCharType="begin">
            <w:fldData xml:space="preserve">PEVuZE5vdGU+PENpdGU+PEF1dGhvcj5Ib2xtYW48L0F1dGhvcj48WWVhcj4yMDA4PC9ZZWFyPjxS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1NzctODk8L3BhZ2VzPjx2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ODM3LTUzPC9wYWdlcz48dm9sdW1l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Tc3LTg5PC9wYWdlcz48dm9sdW1lPjM1OTwvdm9sdW1lPjxudW1iZXI+MTU8L251bWJlcj48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gz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</w:fldData>
          </w:fldChar>
        </w:r>
        <w:r w:rsidR="00AF7F13" w:rsidRPr="00781556">
          <w:rPr>
            <w:rStyle w:val="Hyperlink"/>
          </w:rPr>
          <w:instrText xml:space="preserve"> ADDIN EN.CITE </w:instrText>
        </w:r>
        <w:r w:rsidR="00AF7F13" w:rsidRPr="00781556">
          <w:rPr>
            <w:rStyle w:val="Hyperlink"/>
          </w:rPr>
          <w:fldChar w:fldCharType="begin">
            <w:fldData xml:space="preserve">PEVuZE5vdGU+PENpdGU+PEF1dGhvcj5Ib2xtYW48L0F1dGhvcj48WWVhcj4yMDA4PC9ZZWFyPjxS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1NzctODk8L3BhZ2VzPjx2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ODM3LTUzPC9wYWdlcz48dm9sdW1l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Tc3LTg5PC9wYWdlcz48dm9sdW1lPjM1OTwvdm9sdW1lPjxudW1iZXI+MTU8L251bWJlcj48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gz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</w:fldData>
          </w:fldChar>
        </w:r>
        <w:r w:rsidR="00AF7F13" w:rsidRPr="00781556">
          <w:rPr>
            <w:rStyle w:val="Hyperlink"/>
          </w:rPr>
          <w:instrText xml:space="preserve"> ADDIN EN.CITE.DATA </w:instrText>
        </w:r>
        <w:r w:rsidR="00AF7F13" w:rsidRPr="00781556">
          <w:rPr>
            <w:rStyle w:val="Hyperlink"/>
          </w:rPr>
        </w:r>
        <w:r w:rsidR="00AF7F13" w:rsidRPr="00781556">
          <w:rPr>
            <w:rStyle w:val="Hyperlink"/>
          </w:rPr>
          <w:fldChar w:fldCharType="end"/>
        </w:r>
        <w:r w:rsidR="00AF7F13" w:rsidRPr="00781556">
          <w:rPr>
            <w:rStyle w:val="Hyperlink"/>
          </w:rPr>
        </w:r>
        <w:r w:rsidR="00AF7F13" w:rsidRPr="00781556">
          <w:rPr>
            <w:rStyle w:val="Hyperlink"/>
          </w:rPr>
          <w:fldChar w:fldCharType="separate"/>
        </w:r>
        <w:r w:rsidR="00AF7F13">
          <w:rPr>
            <w:rStyle w:val="Hyperlink"/>
            <w:noProof/>
          </w:rPr>
          <w:t>7</w:t>
        </w:r>
        <w:r w:rsidR="00AF7F13" w:rsidRPr="00781556">
          <w:rPr>
            <w:rStyle w:val="Hyperlink"/>
            <w:noProof/>
          </w:rPr>
          <w:t>]</w:t>
        </w:r>
        <w:r w:rsidR="00AF7F13" w:rsidRPr="00781556">
          <w:rPr>
            <w:rStyle w:val="Hyperlink"/>
          </w:rPr>
          <w:fldChar w:fldCharType="end"/>
        </w:r>
      </w:hyperlink>
      <w:r w:rsidR="00C7229B" w:rsidRPr="00513536">
        <w:t>.</w:t>
      </w:r>
      <w:r>
        <w:t xml:space="preserve">  Generally, t</w:t>
      </w:r>
      <w:r w:rsidR="00C7229B" w:rsidRPr="00513536">
        <w:t>reatment with insulin is required when lifestyle interventions such as diet and exercise and use of oral antihyperglycemic drugs (OADs)</w:t>
      </w:r>
      <w:r w:rsidR="008B5E2F">
        <w:t xml:space="preserve"> and/or non-insulin injectable treatments</w:t>
      </w:r>
      <w:r w:rsidR="00C7229B" w:rsidRPr="00513536" w:rsidDel="00732CA7">
        <w:t xml:space="preserve"> </w:t>
      </w:r>
      <w:r w:rsidR="00C7229B" w:rsidRPr="00513536">
        <w:t xml:space="preserve">are not effective in maintaining glycemic targets </w:t>
      </w:r>
      <w:hyperlink w:anchor="Inzucchi" w:history="1">
        <w:r w:rsidR="00781556" w:rsidRPr="00781556">
          <w:rPr>
            <w:rStyle w:val="Hyperlink"/>
            <w:noProof/>
          </w:rPr>
          <w:t>[</w:t>
        </w:r>
        <w:r w:rsidR="00781556" w:rsidRPr="00781556">
          <w:rPr>
            <w:rStyle w:val="Hyperlink"/>
          </w:rPr>
          <w:t>8</w:t>
        </w:r>
        <w:r w:rsidR="00821D5B" w:rsidRPr="00781556">
          <w:rPr>
            <w:rStyle w:val="Hyperlink"/>
            <w:noProof/>
          </w:rPr>
          <w:t>]</w:t>
        </w:r>
      </w:hyperlink>
      <w:r w:rsidR="00C7229B" w:rsidRPr="00513536">
        <w:t>.</w:t>
      </w:r>
      <w:r>
        <w:t xml:space="preserve">  </w:t>
      </w:r>
      <w:r w:rsidR="00600077" w:rsidRPr="00513536">
        <w:t>However, despite initiation of basal insulin therapy, many patients are unable to maintain glycemic control and must progress to insulin intensification to reach glycemic targets and reduce the risk of diabetes-related complications and comorbidities.</w:t>
      </w:r>
      <w:r w:rsidR="00600077">
        <w:t xml:space="preserve">  </w:t>
      </w:r>
      <w:r w:rsidR="00600077" w:rsidRPr="00513536">
        <w:t>The aim of this review is to summarize the “real</w:t>
      </w:r>
      <w:r w:rsidR="00600077">
        <w:t>-</w:t>
      </w:r>
      <w:r w:rsidR="00600077" w:rsidRPr="00513536">
        <w:t>life” clinical outcomes of patients on basal insulin and some of the key strategies clinicians may consider for intensification of insulin therapy when basal insulin is no longer effective.</w:t>
      </w:r>
    </w:p>
    <w:p w14:paraId="21918FEB" w14:textId="66F7850B" w:rsidR="00C7229B" w:rsidRPr="00513536" w:rsidRDefault="00C7229B" w:rsidP="009B6210">
      <w:pPr>
        <w:pStyle w:val="PStextX2space"/>
        <w:jc w:val="both"/>
      </w:pPr>
    </w:p>
    <w:p w14:paraId="684AFDFD" w14:textId="77777777" w:rsidR="00C7229B" w:rsidRDefault="00C7229B" w:rsidP="009B6210">
      <w:pPr>
        <w:pStyle w:val="SOTxt2"/>
        <w:numPr>
          <w:ilvl w:val="0"/>
          <w:numId w:val="0"/>
        </w:numPr>
        <w:jc w:val="both"/>
      </w:pPr>
    </w:p>
    <w:p w14:paraId="1FFEC806" w14:textId="481E8C34" w:rsidR="00C7229B" w:rsidRDefault="00C7229B" w:rsidP="009B6210">
      <w:pPr>
        <w:pStyle w:val="PSHead2"/>
        <w:spacing w:line="480" w:lineRule="auto"/>
        <w:jc w:val="both"/>
      </w:pPr>
      <w:r w:rsidRPr="002301D8">
        <w:t xml:space="preserve">Current </w:t>
      </w:r>
      <w:r w:rsidR="002301D8">
        <w:t>g</w:t>
      </w:r>
      <w:r w:rsidRPr="002301D8">
        <w:t xml:space="preserve">uidelines for </w:t>
      </w:r>
      <w:r w:rsidR="002301D8">
        <w:t>i</w:t>
      </w:r>
      <w:r w:rsidRPr="002301D8">
        <w:t xml:space="preserve">nitiating </w:t>
      </w:r>
      <w:r w:rsidR="002301D8">
        <w:t>i</w:t>
      </w:r>
      <w:r w:rsidRPr="002301D8">
        <w:t>nsu</w:t>
      </w:r>
      <w:r w:rsidRPr="00182352">
        <w:rPr>
          <w:color w:val="auto"/>
        </w:rPr>
        <w:t xml:space="preserve">lin </w:t>
      </w:r>
      <w:r w:rsidR="002301D8" w:rsidRPr="00182352">
        <w:rPr>
          <w:color w:val="auto"/>
        </w:rPr>
        <w:t>t</w:t>
      </w:r>
      <w:r w:rsidRPr="00182352">
        <w:rPr>
          <w:color w:val="auto"/>
        </w:rPr>
        <w:t>h</w:t>
      </w:r>
      <w:r w:rsidRPr="002301D8">
        <w:t xml:space="preserve">erapy in </w:t>
      </w:r>
      <w:r w:rsidR="002301D8">
        <w:t>T2DM</w:t>
      </w:r>
    </w:p>
    <w:p w14:paraId="4864ACCA" w14:textId="2AA029AB" w:rsidR="00B83773" w:rsidRPr="00B83773" w:rsidRDefault="00B16E12" w:rsidP="009B6210">
      <w:pPr>
        <w:pStyle w:val="PStextX2space"/>
        <w:jc w:val="both"/>
        <w:rPr>
          <w:lang w:val="en-US"/>
        </w:rPr>
      </w:pPr>
      <w:r>
        <w:t>Because of the progressive nature of the disease</w:t>
      </w:r>
      <w:r w:rsidR="007C2ADE">
        <w:t xml:space="preserve"> </w:t>
      </w:r>
      <w:r w:rsidR="00B83773">
        <w:rPr>
          <w:lang w:val="en-US"/>
        </w:rPr>
        <w:t>m</w:t>
      </w:r>
      <w:r w:rsidR="00B83773" w:rsidRPr="00B83773">
        <w:rPr>
          <w:lang w:val="en-US"/>
        </w:rPr>
        <w:t>any patients with type 2 diabetes eventually</w:t>
      </w:r>
    </w:p>
    <w:p w14:paraId="7FDEA527" w14:textId="39F78BED" w:rsidR="00C7229B" w:rsidRPr="00B83773" w:rsidRDefault="00B83773" w:rsidP="009B6210">
      <w:pPr>
        <w:pStyle w:val="PStextX2space"/>
        <w:jc w:val="both"/>
        <w:rPr>
          <w:lang w:val="en-US"/>
        </w:rPr>
      </w:pPr>
      <w:r w:rsidRPr="00B83773">
        <w:rPr>
          <w:lang w:val="en-US"/>
        </w:rPr>
        <w:t>require and benefit from insulin</w:t>
      </w:r>
      <w:r>
        <w:rPr>
          <w:lang w:val="en-US"/>
        </w:rPr>
        <w:t xml:space="preserve"> </w:t>
      </w:r>
      <w:r w:rsidRPr="00B83773">
        <w:rPr>
          <w:lang w:val="en-US"/>
        </w:rPr>
        <w:t>therapy</w:t>
      </w:r>
      <w:r w:rsidR="007C2ADE">
        <w:rPr>
          <w:lang w:val="en-US"/>
        </w:rPr>
        <w:t xml:space="preserve"> </w:t>
      </w:r>
      <w:hyperlink w:anchor="ADA_2017" w:history="1">
        <w:r w:rsidR="007C2ADE" w:rsidRPr="00781556">
          <w:rPr>
            <w:rStyle w:val="Hyperlink"/>
            <w:noProof/>
          </w:rPr>
          <w:t>[</w:t>
        </w:r>
        <w:r w:rsidR="00600077">
          <w:rPr>
            <w:rStyle w:val="Hyperlink"/>
          </w:rPr>
          <w:t>9</w:t>
        </w:r>
        <w:r w:rsidR="007C2ADE" w:rsidRPr="00781556">
          <w:rPr>
            <w:rStyle w:val="Hyperlink"/>
            <w:noProof/>
          </w:rPr>
          <w:t>]</w:t>
        </w:r>
      </w:hyperlink>
      <w:r w:rsidRPr="00B83773">
        <w:rPr>
          <w:lang w:val="en-US"/>
        </w:rPr>
        <w:t>.</w:t>
      </w:r>
      <w:r w:rsidR="002301D8">
        <w:rPr>
          <w:lang w:val="en-US"/>
        </w:rPr>
        <w:t xml:space="preserve"> </w:t>
      </w:r>
      <w:r w:rsidR="00C7229B" w:rsidRPr="00F716A9">
        <w:t xml:space="preserve">Based on </w:t>
      </w:r>
      <w:r w:rsidR="00DD33AA">
        <w:t xml:space="preserve">the </w:t>
      </w:r>
      <w:r w:rsidR="00163CFC">
        <w:t xml:space="preserve">newest </w:t>
      </w:r>
      <w:r w:rsidR="00163CFC">
        <w:rPr>
          <w:lang w:val="en-US"/>
        </w:rPr>
        <w:t>Standards of medical care in</w:t>
      </w:r>
      <w:r w:rsidR="00163CFC">
        <w:t xml:space="preserve"> diabetes </w:t>
      </w:r>
      <w:r w:rsidR="00163CFC">
        <w:rPr>
          <w:lang w:val="en-US"/>
        </w:rPr>
        <w:t xml:space="preserve">issued by </w:t>
      </w:r>
      <w:r w:rsidR="00C7229B" w:rsidRPr="00F716A9">
        <w:t>American Diabetes Association (ADA)</w:t>
      </w:r>
      <w:r w:rsidRPr="00B83773">
        <w:rPr>
          <w:lang w:val="en-US"/>
        </w:rPr>
        <w:t xml:space="preserve"> </w:t>
      </w:r>
      <w:r>
        <w:rPr>
          <w:lang w:val="en-US"/>
        </w:rPr>
        <w:t>in</w:t>
      </w:r>
      <w:r w:rsidRPr="00B83773">
        <w:rPr>
          <w:lang w:val="en-US"/>
        </w:rPr>
        <w:t xml:space="preserve"> 2017</w:t>
      </w:r>
      <w:r w:rsidR="00C202AE">
        <w:t xml:space="preserve"> basal</w:t>
      </w:r>
      <w:r w:rsidR="00C7229B" w:rsidRPr="00F716A9">
        <w:t xml:space="preserve"> insulin therapy is recommended for patients who have not </w:t>
      </w:r>
      <w:r w:rsidR="00C202AE">
        <w:t>achieve</w:t>
      </w:r>
      <w:r w:rsidR="00165531">
        <w:t>d</w:t>
      </w:r>
      <w:r w:rsidR="00C202AE">
        <w:t xml:space="preserve"> or </w:t>
      </w:r>
      <w:r w:rsidR="00165531">
        <w:t xml:space="preserve">don’t </w:t>
      </w:r>
      <w:r w:rsidR="00C202AE">
        <w:t xml:space="preserve">maintain the A1C target on maximum tolerated dose </w:t>
      </w:r>
      <w:r w:rsidR="008B5E2F">
        <w:t>with</w:t>
      </w:r>
      <w:r w:rsidR="00C202AE" w:rsidRPr="00C202AE">
        <w:rPr>
          <w:lang w:val="en-US"/>
        </w:rPr>
        <w:t xml:space="preserve"> </w:t>
      </w:r>
      <w:r w:rsidR="00C202AE">
        <w:rPr>
          <w:lang w:val="en-US"/>
        </w:rPr>
        <w:t xml:space="preserve">metformin +/- other noninsulin agents </w:t>
      </w:r>
      <w:r w:rsidR="00C202AE">
        <w:t>after 3 months</w:t>
      </w:r>
      <w:r w:rsidR="00CD3180">
        <w:t xml:space="preserve">. </w:t>
      </w:r>
      <w:r w:rsidR="00CD3180" w:rsidRPr="00CD3180">
        <w:rPr>
          <w:lang w:val="en-US"/>
        </w:rPr>
        <w:t>Insulin has the advantage of being</w:t>
      </w:r>
      <w:r w:rsidR="00CD3180">
        <w:rPr>
          <w:lang w:val="en-US"/>
        </w:rPr>
        <w:t xml:space="preserve"> </w:t>
      </w:r>
      <w:r w:rsidR="00CD3180" w:rsidRPr="00CD3180">
        <w:rPr>
          <w:lang w:val="en-US"/>
        </w:rPr>
        <w:t>effective where other agents may not be</w:t>
      </w:r>
      <w:r w:rsidR="00CD3180">
        <w:rPr>
          <w:lang w:val="en-US"/>
        </w:rPr>
        <w:t xml:space="preserve"> </w:t>
      </w:r>
      <w:r w:rsidR="00CD3180" w:rsidRPr="00CD3180">
        <w:rPr>
          <w:lang w:val="en-US"/>
        </w:rPr>
        <w:t>and should be considered as part of any</w:t>
      </w:r>
      <w:r w:rsidR="00CD3180">
        <w:rPr>
          <w:lang w:val="en-US"/>
        </w:rPr>
        <w:t xml:space="preserve"> </w:t>
      </w:r>
      <w:r w:rsidR="00CD3180" w:rsidRPr="00CD3180">
        <w:rPr>
          <w:lang w:val="en-US"/>
        </w:rPr>
        <w:t>combination regimen when hyperglycemia</w:t>
      </w:r>
      <w:r w:rsidR="00CD3180">
        <w:rPr>
          <w:lang w:val="en-US"/>
        </w:rPr>
        <w:t xml:space="preserve"> </w:t>
      </w:r>
      <w:r w:rsidR="00CD3180" w:rsidRPr="00CD3180">
        <w:rPr>
          <w:lang w:val="en-US"/>
        </w:rPr>
        <w:t xml:space="preserve">is severe, especially if symptoms </w:t>
      </w:r>
      <w:r w:rsidR="00CD3180">
        <w:rPr>
          <w:lang w:val="en-US"/>
        </w:rPr>
        <w:t xml:space="preserve">or any </w:t>
      </w:r>
      <w:r w:rsidR="00CD3180" w:rsidRPr="00CD3180">
        <w:rPr>
          <w:lang w:val="en-US"/>
        </w:rPr>
        <w:t>catabolic features (weight</w:t>
      </w:r>
      <w:r w:rsidR="00CD3180">
        <w:rPr>
          <w:lang w:val="en-US"/>
        </w:rPr>
        <w:t xml:space="preserve"> </w:t>
      </w:r>
      <w:r w:rsidR="00CD3180" w:rsidRPr="00CD3180">
        <w:rPr>
          <w:lang w:val="en-US"/>
        </w:rPr>
        <w:t>loss, ketosis)</w:t>
      </w:r>
      <w:r w:rsidR="005552CC">
        <w:rPr>
          <w:lang w:val="en-US"/>
        </w:rPr>
        <w:t xml:space="preserve"> </w:t>
      </w:r>
      <w:r w:rsidR="005552CC" w:rsidRPr="00CD3180">
        <w:rPr>
          <w:lang w:val="en-US"/>
        </w:rPr>
        <w:t>are present</w:t>
      </w:r>
      <w:r w:rsidR="00AC4B6F" w:rsidRPr="00AC4B6F">
        <w:rPr>
          <w:lang w:val="en-US"/>
        </w:rPr>
        <w:t>,</w:t>
      </w:r>
      <w:r w:rsidR="00CD3180" w:rsidRPr="00CD3180">
        <w:rPr>
          <w:lang w:val="en-US"/>
        </w:rPr>
        <w:t xml:space="preserve"> </w:t>
      </w:r>
      <w:r w:rsidR="00163CFC">
        <w:rPr>
          <w:lang w:val="en-US"/>
        </w:rPr>
        <w:t>as well as</w:t>
      </w:r>
      <w:r w:rsidR="00CD3180" w:rsidRPr="00CD3180">
        <w:rPr>
          <w:lang w:val="en-US"/>
        </w:rPr>
        <w:t xml:space="preserve"> </w:t>
      </w:r>
      <w:r w:rsidR="00163CFC">
        <w:rPr>
          <w:lang w:val="en-US"/>
        </w:rPr>
        <w:t xml:space="preserve">insulin therapy should be considered </w:t>
      </w:r>
      <w:r w:rsidR="00C202AE">
        <w:t>in patients with newly diagnosed type 2 diabetes who are symptomatic and/or have A1C ≥ 10% (86 mmol/mol) and/or blood glucose levels ≥ 300 mg/dL (16.7 mmol/L)</w:t>
      </w:r>
      <w:r w:rsidR="00AF7F13" w:rsidRPr="00AF7F13">
        <w:t xml:space="preserve"> </w:t>
      </w:r>
      <w:hyperlink w:anchor="ADA_2017" w:history="1">
        <w:r w:rsidR="00AF7F13" w:rsidRPr="00781556">
          <w:rPr>
            <w:rStyle w:val="Hyperlink"/>
            <w:noProof/>
          </w:rPr>
          <w:t>[</w:t>
        </w:r>
        <w:r w:rsidR="00AF7F13">
          <w:rPr>
            <w:rStyle w:val="Hyperlink"/>
          </w:rPr>
          <w:t>9</w:t>
        </w:r>
        <w:r w:rsidR="00AF7F13" w:rsidRPr="00781556">
          <w:rPr>
            <w:rStyle w:val="Hyperlink"/>
            <w:noProof/>
          </w:rPr>
          <w:t>]</w:t>
        </w:r>
      </w:hyperlink>
      <w:r w:rsidR="00C202AE">
        <w:t>.</w:t>
      </w:r>
      <w:r w:rsidR="00C202AE" w:rsidDel="00C202AE">
        <w:t xml:space="preserve"> </w:t>
      </w:r>
    </w:p>
    <w:p w14:paraId="0FD5B2CD" w14:textId="77777777" w:rsidR="00DD33AA" w:rsidRDefault="00DD33AA" w:rsidP="009B6210">
      <w:pPr>
        <w:pStyle w:val="PStextX2space"/>
        <w:jc w:val="both"/>
      </w:pPr>
    </w:p>
    <w:p w14:paraId="38C9AE0D" w14:textId="63731B3B" w:rsidR="00DD33AA" w:rsidRPr="00487891" w:rsidRDefault="00DD33AA" w:rsidP="009B6210">
      <w:pPr>
        <w:pStyle w:val="PStextX2space"/>
        <w:jc w:val="both"/>
        <w:rPr>
          <w:lang w:val="en-US"/>
        </w:rPr>
      </w:pPr>
      <w:r>
        <w:t>When initiating insulin</w:t>
      </w:r>
      <w:r w:rsidR="004D4856">
        <w:t xml:space="preserve"> in patients with T2DM</w:t>
      </w:r>
      <w:r>
        <w:t>, g</w:t>
      </w:r>
      <w:r w:rsidR="00C7229B">
        <w:t xml:space="preserve">lycemic targets should </w:t>
      </w:r>
      <w:r>
        <w:t>be</w:t>
      </w:r>
      <w:r w:rsidR="00C7229B">
        <w:t xml:space="preserve"> individualized</w:t>
      </w:r>
      <w:r w:rsidR="00B16E12">
        <w:t xml:space="preserve"> and </w:t>
      </w:r>
      <w:r w:rsidR="00AC4B6F">
        <w:t>centred</w:t>
      </w:r>
      <w:r w:rsidR="00B16E12">
        <w:t xml:space="preserve"> on the patient</w:t>
      </w:r>
      <w:r w:rsidR="00432827">
        <w:rPr>
          <w:lang w:val="en-US"/>
        </w:rPr>
        <w:t>.</w:t>
      </w:r>
      <w:r w:rsidR="00487891" w:rsidRPr="00487891">
        <w:rPr>
          <w:lang w:val="en-US"/>
        </w:rPr>
        <w:t xml:space="preserve"> </w:t>
      </w:r>
      <w:r w:rsidR="00432827">
        <w:rPr>
          <w:lang w:val="en-US"/>
        </w:rPr>
        <w:t xml:space="preserve"> </w:t>
      </w:r>
      <w:r w:rsidR="00432827" w:rsidRPr="00432827">
        <w:rPr>
          <w:lang w:val="en-US"/>
        </w:rPr>
        <w:t>Numerous aspects must be considered</w:t>
      </w:r>
      <w:r w:rsidR="00432827">
        <w:rPr>
          <w:lang w:val="en-US"/>
        </w:rPr>
        <w:t xml:space="preserve"> </w:t>
      </w:r>
      <w:r w:rsidR="00432827" w:rsidRPr="00432827">
        <w:rPr>
          <w:lang w:val="en-US"/>
        </w:rPr>
        <w:t xml:space="preserve">when setting glycemic targets. </w:t>
      </w:r>
      <w:r w:rsidR="00487891">
        <w:t>Goals should</w:t>
      </w:r>
      <w:r w:rsidR="00487891" w:rsidRPr="00487891">
        <w:rPr>
          <w:lang w:val="en-US"/>
        </w:rPr>
        <w:t xml:space="preserve"> </w:t>
      </w:r>
      <w:r w:rsidR="00487891">
        <w:t>be individualized based on duration of diabetes, age/life expectancy, comorbid conditions,</w:t>
      </w:r>
      <w:r w:rsidR="00487891" w:rsidRPr="00487891">
        <w:rPr>
          <w:lang w:val="en-US"/>
        </w:rPr>
        <w:t xml:space="preserve"> </w:t>
      </w:r>
      <w:r w:rsidR="00487891">
        <w:t>known CVD or advanced microvascular complications, hypoglycemia unawareness, and</w:t>
      </w:r>
      <w:r w:rsidR="00487891" w:rsidRPr="00487891">
        <w:rPr>
          <w:lang w:val="en-US"/>
        </w:rPr>
        <w:t xml:space="preserve"> </w:t>
      </w:r>
      <w:r w:rsidR="00487891">
        <w:t>individual patient considerations</w:t>
      </w:r>
      <w:r w:rsidR="00F470BE" w:rsidRPr="00F470BE">
        <w:rPr>
          <w:lang w:val="en-US"/>
        </w:rPr>
        <w:t xml:space="preserve">. </w:t>
      </w:r>
      <w:r w:rsidR="00432827" w:rsidRPr="00487891">
        <w:rPr>
          <w:lang w:val="en-US"/>
        </w:rPr>
        <w:t>T</w:t>
      </w:r>
      <w:r w:rsidR="00432827" w:rsidRPr="00432827">
        <w:rPr>
          <w:lang w:val="en-US"/>
        </w:rPr>
        <w:t>he</w:t>
      </w:r>
      <w:r w:rsidR="00F470BE" w:rsidRPr="00F470BE">
        <w:rPr>
          <w:lang w:val="en-US"/>
        </w:rPr>
        <w:t xml:space="preserve"> </w:t>
      </w:r>
      <w:r w:rsidR="00432827" w:rsidRPr="00432827">
        <w:rPr>
          <w:lang w:val="en-US"/>
        </w:rPr>
        <w:t xml:space="preserve">ADA proposes optimal </w:t>
      </w:r>
      <w:r w:rsidR="00F470BE">
        <w:t xml:space="preserve">target </w:t>
      </w:r>
      <w:r w:rsidR="00F470BE" w:rsidRPr="00745DC0">
        <w:t>HbA</w:t>
      </w:r>
      <w:r w:rsidR="00F470BE" w:rsidRPr="003E7ABF">
        <w:rPr>
          <w:vertAlign w:val="subscript"/>
        </w:rPr>
        <w:t>1c</w:t>
      </w:r>
      <w:r w:rsidR="00F470BE" w:rsidRPr="00745DC0">
        <w:t xml:space="preserve"> </w:t>
      </w:r>
      <w:r w:rsidR="00F470BE">
        <w:t xml:space="preserve">&lt;7% to reduce the incidence of microvascular disease </w:t>
      </w:r>
      <w:r w:rsidR="00432827" w:rsidRPr="00432827">
        <w:rPr>
          <w:lang w:val="en-US"/>
        </w:rPr>
        <w:t>, but</w:t>
      </w:r>
      <w:r w:rsidR="00432827">
        <w:rPr>
          <w:lang w:val="en-US"/>
        </w:rPr>
        <w:t xml:space="preserve"> </w:t>
      </w:r>
      <w:r w:rsidR="00432827" w:rsidRPr="00432827">
        <w:rPr>
          <w:lang w:val="en-US"/>
        </w:rPr>
        <w:t>target must be individualized to</w:t>
      </w:r>
      <w:r w:rsidR="00432827">
        <w:rPr>
          <w:lang w:val="en-US"/>
        </w:rPr>
        <w:t xml:space="preserve"> </w:t>
      </w:r>
      <w:r w:rsidR="00432827" w:rsidRPr="00432827">
        <w:rPr>
          <w:lang w:val="en-US"/>
        </w:rPr>
        <w:t>the needs of each patient and his or her</w:t>
      </w:r>
      <w:r w:rsidR="00432827">
        <w:rPr>
          <w:lang w:val="en-US"/>
        </w:rPr>
        <w:t xml:space="preserve"> </w:t>
      </w:r>
      <w:r w:rsidR="00432827" w:rsidRPr="00432827">
        <w:rPr>
          <w:lang w:val="en-US"/>
        </w:rPr>
        <w:lastRenderedPageBreak/>
        <w:t>disease factors.</w:t>
      </w:r>
      <w:r w:rsidR="00432827">
        <w:rPr>
          <w:lang w:val="en-US"/>
        </w:rPr>
        <w:t xml:space="preserve"> </w:t>
      </w:r>
      <w:r w:rsidR="009453E6">
        <w:rPr>
          <w:lang w:val="en-US"/>
        </w:rPr>
        <w:t xml:space="preserve"> </w:t>
      </w:r>
      <w:r w:rsidR="009453E6" w:rsidRPr="009453E6">
        <w:rPr>
          <w:lang w:val="en-US"/>
        </w:rPr>
        <w:t>It is noteworthy that the latest recommendations</w:t>
      </w:r>
      <w:r w:rsidR="009453E6">
        <w:rPr>
          <w:lang w:val="en-US"/>
        </w:rPr>
        <w:t xml:space="preserve"> of</w:t>
      </w:r>
      <w:r w:rsidR="009453E6" w:rsidRPr="009453E6">
        <w:rPr>
          <w:lang w:val="en-US"/>
        </w:rPr>
        <w:t xml:space="preserve"> </w:t>
      </w:r>
      <w:r w:rsidR="009453E6">
        <w:rPr>
          <w:lang w:val="en-US"/>
        </w:rPr>
        <w:t xml:space="preserve">the ADA Standards of medical care in diabetes experts draw the attention on role of patients and emphasize </w:t>
      </w:r>
      <w:r w:rsidR="004123D7">
        <w:rPr>
          <w:lang w:val="en-US"/>
        </w:rPr>
        <w:t>w</w:t>
      </w:r>
      <w:r w:rsidR="00432827" w:rsidRPr="00432827">
        <w:rPr>
          <w:lang w:val="en-US"/>
        </w:rPr>
        <w:t>hen possible, such decisions should</w:t>
      </w:r>
      <w:r w:rsidR="00432827">
        <w:rPr>
          <w:lang w:val="en-US"/>
        </w:rPr>
        <w:t xml:space="preserve"> be made with the patient, </w:t>
      </w:r>
      <w:r w:rsidR="00432827" w:rsidRPr="00432827">
        <w:rPr>
          <w:lang w:val="en-US"/>
        </w:rPr>
        <w:t>reflecting his</w:t>
      </w:r>
      <w:r w:rsidR="00432827">
        <w:rPr>
          <w:lang w:val="en-US"/>
        </w:rPr>
        <w:t xml:space="preserve"> </w:t>
      </w:r>
      <w:r w:rsidR="00432827" w:rsidRPr="00432827">
        <w:rPr>
          <w:lang w:val="en-US"/>
        </w:rPr>
        <w:t>or her preferences, needs, and values</w:t>
      </w:r>
      <w:r>
        <w:t xml:space="preserve"> </w:t>
      </w:r>
      <w:r w:rsidR="00C7229B">
        <w:fldChar w:fldCharType="begin"/>
      </w:r>
      <w:r w:rsidR="008E4592">
        <w:instrText xml:space="preserve"> ADDIN EN.CITE &lt;EndNote&gt;&lt;Cite&gt;&lt;Year&gt;2015&lt;/Year&gt;&lt;RecNum&gt;33&lt;/RecNum&gt;&lt;DisplayText&gt;[10]&lt;/DisplayText&gt;&lt;record&gt;&lt;rec-number&gt;33&lt;/rec-number&gt;&lt;foreign-keys&gt;&lt;key app="EN" db-id="e2ssafx9o00edpefpetxwrvjxwrvt5drfx95"&gt;33&lt;/key&gt;&lt;/foreign-keys&gt;&lt;ref-type name="Journal Article"&gt;17&lt;/ref-type&gt;&lt;contributors&gt;&lt;/contributors&gt;&lt;titles&gt;&lt;title&gt;American Diabetes Association.  Standards of medical care in diabetes.&lt;/title&gt;&lt;secondary-title&gt;Diabetes Care&lt;/secondary-title&gt;&lt;/titles&gt;&lt;periodical&gt;&lt;full-title&gt;Diabetes Care&lt;/full-title&gt;&lt;abbr-1&gt;Diabetes care&lt;/abbr-1&gt;&lt;/periodical&gt;&lt;pages&gt;S33-S40&lt;/pages&gt;&lt;volume&gt;38(Suppl 1)&lt;/volume&gt;&lt;dates&gt;&lt;year&gt;2015&lt;/year&gt;&lt;/dates&gt;&lt;urls&gt;&lt;/urls&gt;&lt;electronic-resource-num&gt;DOI: 10.2337/dc15-S009&lt;/electronic-resource-num&gt;&lt;/record&gt;&lt;/Cite&gt;&lt;/EndNote&gt;</w:instrText>
      </w:r>
      <w:r w:rsidR="00C7229B">
        <w:fldChar w:fldCharType="separate"/>
      </w:r>
      <w:r w:rsidR="008E4592">
        <w:rPr>
          <w:noProof/>
        </w:rPr>
        <w:t>[</w:t>
      </w:r>
      <w:r w:rsidR="008B1733">
        <w:rPr>
          <w:noProof/>
        </w:rPr>
        <w:t>9</w:t>
      </w:r>
      <w:r w:rsidR="008E4592">
        <w:rPr>
          <w:noProof/>
        </w:rPr>
        <w:t>]</w:t>
      </w:r>
      <w:r w:rsidR="00C7229B">
        <w:fldChar w:fldCharType="end"/>
      </w:r>
      <w:r w:rsidR="00C7229B">
        <w:t>.</w:t>
      </w:r>
      <w:r>
        <w:t xml:space="preserve"> </w:t>
      </w:r>
      <w:r w:rsidR="00487891" w:rsidRPr="00487891">
        <w:rPr>
          <w:lang w:val="en-US"/>
        </w:rPr>
        <w:t>Insulin-treated patients with hypoglycemia unawareness or an episode of clinically significant hypoglycemia should be advised to raise their glycemic targets to strictly avoid hypoglycemia for at least several weeks in order to partially reverse hypoglycemia unawareness and reduce risk of future episodes</w:t>
      </w:r>
      <w:r w:rsidR="004123D7">
        <w:rPr>
          <w:lang w:val="en-US"/>
        </w:rPr>
        <w:t xml:space="preserve"> </w:t>
      </w:r>
      <w:hyperlink w:anchor="ADA_2017" w:history="1">
        <w:r w:rsidR="00AF7F13" w:rsidRPr="00781556">
          <w:rPr>
            <w:rStyle w:val="Hyperlink"/>
            <w:noProof/>
          </w:rPr>
          <w:t>[</w:t>
        </w:r>
        <w:r w:rsidR="00AF7F13">
          <w:rPr>
            <w:rStyle w:val="Hyperlink"/>
          </w:rPr>
          <w:t>9</w:t>
        </w:r>
        <w:r w:rsidR="00AF7F13" w:rsidRPr="00781556">
          <w:rPr>
            <w:rStyle w:val="Hyperlink"/>
            <w:noProof/>
          </w:rPr>
          <w:t>]</w:t>
        </w:r>
      </w:hyperlink>
      <w:r w:rsidR="00487891" w:rsidRPr="00487891">
        <w:rPr>
          <w:lang w:val="en-US"/>
        </w:rPr>
        <w:t xml:space="preserve">. </w:t>
      </w:r>
    </w:p>
    <w:p w14:paraId="15B81B98" w14:textId="44B263CC" w:rsidR="004123D7" w:rsidRDefault="004123D7" w:rsidP="009B6210">
      <w:pPr>
        <w:pStyle w:val="PStextX2space"/>
        <w:jc w:val="both"/>
      </w:pPr>
    </w:p>
    <w:p w14:paraId="59B3E30E" w14:textId="2B1CECBB" w:rsidR="00C7229B" w:rsidRPr="00703821" w:rsidRDefault="004D4856" w:rsidP="009B6210">
      <w:pPr>
        <w:pStyle w:val="PSHead3"/>
        <w:keepNext/>
        <w:spacing w:line="480" w:lineRule="auto"/>
        <w:jc w:val="both"/>
        <w:rPr>
          <w:b w:val="0"/>
        </w:rPr>
      </w:pPr>
      <w:r w:rsidRPr="00703821">
        <w:rPr>
          <w:b w:val="0"/>
        </w:rPr>
        <w:t xml:space="preserve">Russian </w:t>
      </w:r>
      <w:r w:rsidR="00C7229B" w:rsidRPr="00703821">
        <w:rPr>
          <w:b w:val="0"/>
        </w:rPr>
        <w:t>guidelines fo</w:t>
      </w:r>
      <w:r w:rsidRPr="00703821">
        <w:rPr>
          <w:b w:val="0"/>
        </w:rPr>
        <w:t>r initiation of insulin therapy</w:t>
      </w:r>
    </w:p>
    <w:p w14:paraId="437522B7" w14:textId="5F6B3CB2" w:rsidR="00C7229B" w:rsidRPr="00394FF7" w:rsidRDefault="004123D7" w:rsidP="009B6210">
      <w:pPr>
        <w:pStyle w:val="PStextX2space"/>
        <w:jc w:val="both"/>
        <w:rPr>
          <w:lang w:val="en-US"/>
        </w:rPr>
      </w:pPr>
      <w:r>
        <w:rPr>
          <w:lang w:val="en-US"/>
        </w:rPr>
        <w:t xml:space="preserve">Russian Diabetes Algorithms also recommends </w:t>
      </w:r>
      <w:r w:rsidR="00394FF7">
        <w:rPr>
          <w:lang w:val="en-US"/>
        </w:rPr>
        <w:t xml:space="preserve">that </w:t>
      </w:r>
      <w:r w:rsidR="00394FF7">
        <w:rPr>
          <w:color w:val="222222"/>
          <w:lang w:val="en"/>
        </w:rPr>
        <w:t xml:space="preserve">from the moment of diagnosis all patients should be informed about </w:t>
      </w:r>
      <w:r w:rsidR="00394FF7">
        <w:rPr>
          <w:lang w:val="en-US"/>
        </w:rPr>
        <w:t xml:space="preserve">the </w:t>
      </w:r>
      <w:r w:rsidR="00394FF7" w:rsidRPr="00394FF7">
        <w:rPr>
          <w:lang w:val="en-US"/>
        </w:rPr>
        <w:t>progressive nature of type</w:t>
      </w:r>
      <w:r w:rsidR="00394FF7">
        <w:rPr>
          <w:lang w:val="en-US"/>
        </w:rPr>
        <w:t xml:space="preserve"> </w:t>
      </w:r>
      <w:r w:rsidR="00394FF7" w:rsidRPr="00394FF7">
        <w:rPr>
          <w:lang w:val="en-US"/>
        </w:rPr>
        <w:t xml:space="preserve">2 diabetes </w:t>
      </w:r>
      <w:r w:rsidR="00394FF7">
        <w:rPr>
          <w:lang w:val="en-US"/>
        </w:rPr>
        <w:t xml:space="preserve">and </w:t>
      </w:r>
      <w:r w:rsidR="00394FF7">
        <w:rPr>
          <w:rStyle w:val="shorttext"/>
          <w:color w:val="222222"/>
          <w:lang w:val="en"/>
        </w:rPr>
        <w:t>possible insulin therapy</w:t>
      </w:r>
      <w:hyperlink w:anchor="Standards_2017" w:history="1">
        <w:r w:rsidR="00AF7F13" w:rsidRPr="00AF7F13">
          <w:rPr>
            <w:rStyle w:val="Hyperlink"/>
            <w:noProof/>
          </w:rPr>
          <w:t>[</w:t>
        </w:r>
        <w:r w:rsidR="00AF7F13" w:rsidRPr="00AF7F13">
          <w:rPr>
            <w:rStyle w:val="Hyperlink"/>
          </w:rPr>
          <w:t>10</w:t>
        </w:r>
        <w:r w:rsidR="00AF7F13" w:rsidRPr="00AF7F13">
          <w:rPr>
            <w:rStyle w:val="Hyperlink"/>
            <w:noProof/>
          </w:rPr>
          <w:t>]</w:t>
        </w:r>
      </w:hyperlink>
      <w:r w:rsidR="00394FF7">
        <w:rPr>
          <w:lang w:val="en-US"/>
        </w:rPr>
        <w:t xml:space="preserve"> </w:t>
      </w:r>
      <w:r w:rsidR="00DD33AA">
        <w:t xml:space="preserve">Diabetes care guidelines in Russia </w:t>
      </w:r>
      <w:r w:rsidR="00C008BB">
        <w:t>indicate</w:t>
      </w:r>
      <w:r w:rsidR="00E6136D">
        <w:t xml:space="preserve"> some groups of patients for whom insulin therapy should be prescribed. These</w:t>
      </w:r>
      <w:r w:rsidR="00E6136D" w:rsidRPr="00E6136D">
        <w:rPr>
          <w:lang w:val="en-US"/>
        </w:rPr>
        <w:t xml:space="preserve"> </w:t>
      </w:r>
      <w:r w:rsidR="00E6136D">
        <w:t>are</w:t>
      </w:r>
      <w:r w:rsidR="00E6136D" w:rsidRPr="00E6136D">
        <w:rPr>
          <w:lang w:val="en-US"/>
        </w:rPr>
        <w:t xml:space="preserve"> </w:t>
      </w:r>
      <w:r w:rsidR="00E6136D">
        <w:rPr>
          <w:lang w:val="en-US"/>
        </w:rPr>
        <w:t>the first</w:t>
      </w:r>
      <w:r w:rsidR="00E6136D" w:rsidRPr="00E6136D">
        <w:rPr>
          <w:lang w:val="en-US"/>
        </w:rPr>
        <w:t xml:space="preserve"> </w:t>
      </w:r>
      <w:r w:rsidR="00E6136D">
        <w:rPr>
          <w:lang w:val="en-US"/>
        </w:rPr>
        <w:t>diagnosed</w:t>
      </w:r>
      <w:r w:rsidR="00E6136D" w:rsidRPr="00E6136D">
        <w:rPr>
          <w:lang w:val="en-US"/>
        </w:rPr>
        <w:t xml:space="preserve"> </w:t>
      </w:r>
      <w:r w:rsidR="00E6136D">
        <w:rPr>
          <w:lang w:val="en-US"/>
        </w:rPr>
        <w:t>T</w:t>
      </w:r>
      <w:r w:rsidR="00E6136D" w:rsidRPr="00E6136D">
        <w:rPr>
          <w:lang w:val="en-US"/>
        </w:rPr>
        <w:t>2</w:t>
      </w:r>
      <w:r w:rsidR="00E6136D">
        <w:rPr>
          <w:lang w:val="en-US"/>
        </w:rPr>
        <w:t>DM</w:t>
      </w:r>
      <w:r w:rsidR="00E6136D" w:rsidRPr="00E6136D">
        <w:rPr>
          <w:lang w:val="en-US"/>
        </w:rPr>
        <w:t xml:space="preserve"> </w:t>
      </w:r>
      <w:r w:rsidR="00E6136D">
        <w:rPr>
          <w:lang w:val="en-US"/>
        </w:rPr>
        <w:t>patients</w:t>
      </w:r>
      <w:r w:rsidR="00E6136D" w:rsidRPr="00E6136D">
        <w:rPr>
          <w:lang w:val="en-US"/>
        </w:rPr>
        <w:t xml:space="preserve"> if</w:t>
      </w:r>
      <w:r w:rsidR="00E6136D">
        <w:rPr>
          <w:lang w:val="en-US"/>
        </w:rPr>
        <w:t xml:space="preserve"> their </w:t>
      </w:r>
      <w:r w:rsidR="00E6136D">
        <w:t>HbA</w:t>
      </w:r>
      <w:r w:rsidR="00E6136D" w:rsidRPr="00E6136D">
        <w:rPr>
          <w:lang w:val="en-US"/>
        </w:rPr>
        <w:t>1</w:t>
      </w:r>
      <w:r w:rsidR="00E6136D">
        <w:t>c</w:t>
      </w:r>
      <w:r w:rsidR="00E6136D">
        <w:rPr>
          <w:lang w:val="en-US"/>
        </w:rPr>
        <w:t xml:space="preserve"> &gt; 9 % (in this case </w:t>
      </w:r>
      <w:r w:rsidR="006747C1">
        <w:rPr>
          <w:lang w:val="en-US"/>
        </w:rPr>
        <w:t xml:space="preserve">insulin therapy </w:t>
      </w:r>
      <w:r w:rsidR="00C008BB">
        <w:rPr>
          <w:lang w:val="en-US"/>
        </w:rPr>
        <w:t>could be temporary</w:t>
      </w:r>
      <w:r w:rsidR="00E6136D">
        <w:rPr>
          <w:lang w:val="en-US"/>
        </w:rPr>
        <w:t>); patients</w:t>
      </w:r>
      <w:r w:rsidR="006747C1">
        <w:rPr>
          <w:lang w:val="en-US"/>
        </w:rPr>
        <w:t xml:space="preserve"> who do not achieve </w:t>
      </w:r>
      <w:r w:rsidR="00C008BB">
        <w:rPr>
          <w:lang w:val="en-US"/>
        </w:rPr>
        <w:t xml:space="preserve">the </w:t>
      </w:r>
      <w:r w:rsidR="006747C1">
        <w:rPr>
          <w:lang w:val="en-US"/>
        </w:rPr>
        <w:t>individual goal</w:t>
      </w:r>
      <w:r w:rsidR="00C008BB">
        <w:rPr>
          <w:lang w:val="en-US"/>
        </w:rPr>
        <w:t>s</w:t>
      </w:r>
      <w:r w:rsidR="006747C1">
        <w:rPr>
          <w:lang w:val="en-US"/>
        </w:rPr>
        <w:t xml:space="preserve"> on optimal doses </w:t>
      </w:r>
      <w:r w:rsidR="00390611">
        <w:rPr>
          <w:lang w:val="en-US"/>
        </w:rPr>
        <w:t xml:space="preserve">of </w:t>
      </w:r>
      <w:r w:rsidR="006747C1">
        <w:rPr>
          <w:lang w:val="en-US"/>
        </w:rPr>
        <w:t>non-insulin agents or their combinations; in case</w:t>
      </w:r>
      <w:r w:rsidR="005E7DE2">
        <w:rPr>
          <w:lang w:val="en-US"/>
        </w:rPr>
        <w:t>s</w:t>
      </w:r>
      <w:r w:rsidR="006747C1">
        <w:rPr>
          <w:lang w:val="en-US"/>
        </w:rPr>
        <w:t xml:space="preserve"> of ketoacidosis</w:t>
      </w:r>
      <w:r w:rsidR="006747C1" w:rsidRPr="00E6136D">
        <w:rPr>
          <w:lang w:val="en-US"/>
        </w:rPr>
        <w:t>.</w:t>
      </w:r>
      <w:r w:rsidR="003F0EB0">
        <w:rPr>
          <w:lang w:val="en-US"/>
        </w:rPr>
        <w:t xml:space="preserve"> General recommendations </w:t>
      </w:r>
      <w:r w:rsidR="002C05DC">
        <w:rPr>
          <w:lang w:val="en-US"/>
        </w:rPr>
        <w:t>for choosing</w:t>
      </w:r>
      <w:r w:rsidR="003F0EB0">
        <w:rPr>
          <w:lang w:val="en-US"/>
        </w:rPr>
        <w:t xml:space="preserve"> insulin therapy regimens </w:t>
      </w:r>
      <w:r w:rsidR="005E7DE2">
        <w:rPr>
          <w:lang w:val="en-US"/>
        </w:rPr>
        <w:t xml:space="preserve">are </w:t>
      </w:r>
      <w:r w:rsidR="003F0EB0">
        <w:rPr>
          <w:lang w:val="en-US"/>
        </w:rPr>
        <w:t xml:space="preserve">based on some factors such as lifestyle and </w:t>
      </w:r>
      <w:r w:rsidR="00A666AE">
        <w:rPr>
          <w:lang w:val="en-US"/>
        </w:rPr>
        <w:t>specific</w:t>
      </w:r>
      <w:r w:rsidR="005E7DE2">
        <w:rPr>
          <w:lang w:val="en-US"/>
        </w:rPr>
        <w:t>s</w:t>
      </w:r>
      <w:r w:rsidR="00A666AE">
        <w:rPr>
          <w:lang w:val="en-US"/>
        </w:rPr>
        <w:t xml:space="preserve"> of the disease. For patients</w:t>
      </w:r>
      <w:r w:rsidR="005E7DE2">
        <w:rPr>
          <w:lang w:val="en-US"/>
        </w:rPr>
        <w:t xml:space="preserve"> who have low physical activity and who</w:t>
      </w:r>
      <w:r w:rsidR="00A666AE">
        <w:rPr>
          <w:lang w:val="en-US"/>
        </w:rPr>
        <w:t xml:space="preserve"> prefer to use </w:t>
      </w:r>
      <w:r w:rsidR="005E7DE2">
        <w:rPr>
          <w:lang w:val="en-US"/>
        </w:rPr>
        <w:t xml:space="preserve">a </w:t>
      </w:r>
      <w:r w:rsidR="00A666AE">
        <w:rPr>
          <w:lang w:val="en-US"/>
        </w:rPr>
        <w:t>small number</w:t>
      </w:r>
      <w:r w:rsidR="005E7DE2">
        <w:rPr>
          <w:lang w:val="en-US"/>
        </w:rPr>
        <w:t xml:space="preserve"> of</w:t>
      </w:r>
      <w:r w:rsidR="00A666AE">
        <w:rPr>
          <w:lang w:val="en-US"/>
        </w:rPr>
        <w:t xml:space="preserve"> insulin </w:t>
      </w:r>
      <w:r w:rsidR="009C1750">
        <w:rPr>
          <w:lang w:val="en-US"/>
        </w:rPr>
        <w:t>injection</w:t>
      </w:r>
      <w:r w:rsidR="005E7DE2">
        <w:rPr>
          <w:lang w:val="en-US"/>
        </w:rPr>
        <w:t>s and</w:t>
      </w:r>
      <w:r w:rsidR="009C1750">
        <w:rPr>
          <w:lang w:val="en-US"/>
        </w:rPr>
        <w:t xml:space="preserve"> are not able to do multiple injections</w:t>
      </w:r>
      <w:r w:rsidR="005E7DE2">
        <w:rPr>
          <w:lang w:val="en-US"/>
        </w:rPr>
        <w:t>,</w:t>
      </w:r>
      <w:r w:rsidR="009C1750">
        <w:rPr>
          <w:lang w:val="en-US"/>
        </w:rPr>
        <w:t xml:space="preserve"> there are</w:t>
      </w:r>
      <w:r w:rsidR="00A666AE">
        <w:rPr>
          <w:lang w:val="en-US"/>
        </w:rPr>
        <w:t xml:space="preserve"> two options</w:t>
      </w:r>
      <w:r w:rsidR="005B2FB8">
        <w:rPr>
          <w:lang w:val="en-US"/>
        </w:rPr>
        <w:t xml:space="preserve"> for insulin therapy</w:t>
      </w:r>
      <w:r w:rsidR="00A666AE">
        <w:rPr>
          <w:lang w:val="en-US"/>
        </w:rPr>
        <w:t xml:space="preserve"> – basal </w:t>
      </w:r>
      <w:r w:rsidR="009C1750">
        <w:rPr>
          <w:lang w:val="en-US"/>
        </w:rPr>
        <w:t>or premixe</w:t>
      </w:r>
      <w:r w:rsidR="00390611">
        <w:rPr>
          <w:lang w:val="en-US"/>
        </w:rPr>
        <w:t>d insulin regimens. The choice</w:t>
      </w:r>
      <w:r w:rsidR="009C1750">
        <w:rPr>
          <w:lang w:val="en-US"/>
        </w:rPr>
        <w:t xml:space="preserve"> is based on the glycemic level: </w:t>
      </w:r>
      <w:r w:rsidR="009C1750">
        <w:t>I</w:t>
      </w:r>
      <w:r w:rsidR="00C7229B" w:rsidRPr="00745DC0">
        <w:t xml:space="preserve">f </w:t>
      </w:r>
      <w:r w:rsidR="00A666AE">
        <w:t xml:space="preserve">their </w:t>
      </w:r>
      <w:r w:rsidR="00C7229B" w:rsidRPr="00745DC0">
        <w:t>HbA</w:t>
      </w:r>
      <w:r w:rsidR="00C7229B" w:rsidRPr="003E7ABF">
        <w:rPr>
          <w:vertAlign w:val="subscript"/>
        </w:rPr>
        <w:t>1c</w:t>
      </w:r>
      <w:r w:rsidR="00C7229B" w:rsidRPr="00745DC0">
        <w:t xml:space="preserve"> differs from the target level by </w:t>
      </w:r>
      <w:r w:rsidR="00C7229B">
        <w:t xml:space="preserve">1% to </w:t>
      </w:r>
      <w:r w:rsidR="00C7229B" w:rsidRPr="00745DC0">
        <w:t>1.5%</w:t>
      </w:r>
      <w:r w:rsidR="00C7229B">
        <w:t>,</w:t>
      </w:r>
      <w:r w:rsidR="00DD33AA">
        <w:t xml:space="preserve"> </w:t>
      </w:r>
      <w:r w:rsidR="005E7DE2">
        <w:t>and fasting blood glucose  needs</w:t>
      </w:r>
      <w:r w:rsidR="009C1750">
        <w:t xml:space="preserve"> to be corrected </w:t>
      </w:r>
      <w:r w:rsidR="00C7229B">
        <w:t xml:space="preserve">basal insulin </w:t>
      </w:r>
      <w:r w:rsidR="00DD33AA">
        <w:t>should be initiated</w:t>
      </w:r>
      <w:r w:rsidR="00C6703D" w:rsidRPr="00C6703D">
        <w:rPr>
          <w:lang w:val="en-US"/>
        </w:rPr>
        <w:t xml:space="preserve"> </w:t>
      </w:r>
      <w:r w:rsidR="007212CB">
        <w:rPr>
          <w:lang w:val="en-US"/>
        </w:rPr>
        <w:t xml:space="preserve"> </w:t>
      </w:r>
      <w:r w:rsidR="009C1750">
        <w:t>f</w:t>
      </w:r>
      <w:r w:rsidR="00DD33AA">
        <w:t>urther, i</w:t>
      </w:r>
      <w:r w:rsidR="00C7229B">
        <w:t xml:space="preserve">f </w:t>
      </w:r>
      <w:r w:rsidR="00C7229B" w:rsidRPr="00745DC0">
        <w:t>HbA</w:t>
      </w:r>
      <w:r w:rsidR="00C7229B" w:rsidRPr="003E7ABF">
        <w:rPr>
          <w:vertAlign w:val="subscript"/>
        </w:rPr>
        <w:t>1c</w:t>
      </w:r>
      <w:r w:rsidR="00C7229B" w:rsidRPr="00745DC0">
        <w:t xml:space="preserve"> </w:t>
      </w:r>
      <w:r w:rsidR="00C7229B">
        <w:t>is &gt;</w:t>
      </w:r>
      <w:r w:rsidR="00C7229B" w:rsidRPr="00745DC0">
        <w:t>1.5%</w:t>
      </w:r>
      <w:r w:rsidR="00C7229B">
        <w:t xml:space="preserve"> of the target level</w:t>
      </w:r>
      <w:r w:rsidR="007D48D3">
        <w:rPr>
          <w:lang w:val="en-US"/>
        </w:rPr>
        <w:t>,</w:t>
      </w:r>
      <w:r w:rsidR="009C1750">
        <w:rPr>
          <w:lang w:val="en-US"/>
        </w:rPr>
        <w:t xml:space="preserve"> fasting and postprandial </w:t>
      </w:r>
      <w:r w:rsidR="005B2FB8">
        <w:rPr>
          <w:lang w:val="en-US"/>
        </w:rPr>
        <w:t>blood glucose</w:t>
      </w:r>
      <w:r w:rsidR="005E7DE2">
        <w:rPr>
          <w:lang w:val="en-US"/>
        </w:rPr>
        <w:t xml:space="preserve"> need </w:t>
      </w:r>
      <w:r w:rsidR="009C1750">
        <w:rPr>
          <w:lang w:val="en-US"/>
        </w:rPr>
        <w:t xml:space="preserve">to be corrected </w:t>
      </w:r>
      <w:r w:rsidR="00390611">
        <w:rPr>
          <w:lang w:val="en-US"/>
        </w:rPr>
        <w:t xml:space="preserve">and </w:t>
      </w:r>
      <w:r w:rsidR="00E26BF0">
        <w:t>premixed insulins</w:t>
      </w:r>
      <w:r w:rsidR="00C7229B">
        <w:t xml:space="preserve"> </w:t>
      </w:r>
      <w:r w:rsidR="00E26BF0">
        <w:t xml:space="preserve">are </w:t>
      </w:r>
      <w:r w:rsidR="00C7229B">
        <w:t>recommended.</w:t>
      </w:r>
      <w:r w:rsidR="00DD33AA">
        <w:t xml:space="preserve">  </w:t>
      </w:r>
      <w:r w:rsidR="005B2FB8">
        <w:t xml:space="preserve">In all other cases for T2DM patients </w:t>
      </w:r>
      <w:r w:rsidR="00F916C8">
        <w:t>if their</w:t>
      </w:r>
      <w:r w:rsidR="005B2FB8">
        <w:t xml:space="preserve"> </w:t>
      </w:r>
      <w:r w:rsidR="00F916C8" w:rsidRPr="00745DC0">
        <w:t>HbA</w:t>
      </w:r>
      <w:r w:rsidR="00F916C8" w:rsidRPr="003E7ABF">
        <w:rPr>
          <w:vertAlign w:val="subscript"/>
        </w:rPr>
        <w:t>1c</w:t>
      </w:r>
      <w:r w:rsidR="00F916C8" w:rsidRPr="00745DC0">
        <w:t xml:space="preserve"> </w:t>
      </w:r>
      <w:r w:rsidR="00F916C8">
        <w:t>is &gt;</w:t>
      </w:r>
      <w:r w:rsidR="00F916C8" w:rsidRPr="00745DC0">
        <w:t>1.5%</w:t>
      </w:r>
      <w:r w:rsidR="00F916C8">
        <w:t xml:space="preserve"> of the target but they have</w:t>
      </w:r>
      <w:r w:rsidR="005B2FB8">
        <w:t xml:space="preserve"> </w:t>
      </w:r>
      <w:r w:rsidR="005E7DE2">
        <w:t>an active life style and a</w:t>
      </w:r>
      <w:r w:rsidR="00DD5704">
        <w:t>re</w:t>
      </w:r>
      <w:r w:rsidR="005E7DE2">
        <w:t xml:space="preserve"> </w:t>
      </w:r>
      <w:r w:rsidR="005B2FB8">
        <w:t>mo</w:t>
      </w:r>
      <w:r w:rsidR="005E7DE2">
        <w:t>tivated to self-monitor</w:t>
      </w:r>
      <w:r w:rsidR="005B2FB8">
        <w:t xml:space="preserve"> blood glucose level</w:t>
      </w:r>
      <w:r w:rsidR="005E7DE2">
        <w:t xml:space="preserve">s and </w:t>
      </w:r>
      <w:r w:rsidR="005B2FB8">
        <w:t>ready to do multiple insulin injection</w:t>
      </w:r>
      <w:r w:rsidR="005E7DE2">
        <w:t>s</w:t>
      </w:r>
      <w:r w:rsidR="00DD5704">
        <w:t>,</w:t>
      </w:r>
      <w:r w:rsidR="005B2FB8">
        <w:t xml:space="preserve"> basal-bolus insulin therapy should be prescribed. </w:t>
      </w:r>
      <w:r w:rsidR="00DD33AA">
        <w:t xml:space="preserve">Glycemic targets should be individualized based on age, life expectancy, absence or presence of </w:t>
      </w:r>
      <w:r w:rsidR="00DD33AA">
        <w:rPr>
          <w:rFonts w:eastAsia="Arial Unicode MS"/>
          <w:color w:val="000000"/>
          <w:kern w:val="24"/>
          <w:lang w:val="en-US" w:eastAsia="ru-RU"/>
        </w:rPr>
        <w:t xml:space="preserve">macrovascular complications, </w:t>
      </w:r>
      <w:r w:rsidR="004D4856">
        <w:rPr>
          <w:rFonts w:eastAsia="Arial Unicode MS"/>
          <w:color w:val="000000"/>
          <w:kern w:val="24"/>
          <w:lang w:val="en-US" w:eastAsia="ru-RU"/>
        </w:rPr>
        <w:t>and</w:t>
      </w:r>
      <w:r w:rsidR="00DD33AA">
        <w:rPr>
          <w:rFonts w:eastAsia="Arial Unicode MS"/>
          <w:color w:val="000000"/>
          <w:kern w:val="24"/>
          <w:lang w:val="en-US" w:eastAsia="ru-RU"/>
        </w:rPr>
        <w:t xml:space="preserve"> risk of hypoglycemia</w:t>
      </w:r>
      <w:r w:rsidR="00AD3514">
        <w:rPr>
          <w:rFonts w:eastAsia="Arial Unicode MS"/>
          <w:color w:val="000000"/>
          <w:kern w:val="24"/>
          <w:lang w:val="en-US" w:eastAsia="ru-RU"/>
        </w:rPr>
        <w:t xml:space="preserve"> </w:t>
      </w:r>
      <w:hyperlink w:anchor="Standards_2017" w:history="1">
        <w:r w:rsidR="00AF7F13" w:rsidRPr="00AF7F13">
          <w:rPr>
            <w:rStyle w:val="Hyperlink"/>
            <w:noProof/>
          </w:rPr>
          <w:t>[</w:t>
        </w:r>
        <w:r w:rsidR="00AF7F13" w:rsidRPr="00AF7F13">
          <w:rPr>
            <w:rStyle w:val="Hyperlink"/>
          </w:rPr>
          <w:t>10</w:t>
        </w:r>
        <w:r w:rsidR="00AF7F13" w:rsidRPr="00AF7F13">
          <w:rPr>
            <w:rStyle w:val="Hyperlink"/>
            <w:noProof/>
          </w:rPr>
          <w:t>]</w:t>
        </w:r>
      </w:hyperlink>
      <w:r w:rsidR="00DD33AA">
        <w:t>.</w:t>
      </w:r>
    </w:p>
    <w:p w14:paraId="23026DC2" w14:textId="77777777" w:rsidR="00C7229B" w:rsidRPr="002A4E11" w:rsidRDefault="00C7229B" w:rsidP="009B6210">
      <w:pPr>
        <w:pStyle w:val="PStextX2space"/>
        <w:jc w:val="both"/>
        <w:rPr>
          <w:lang w:val="en-US"/>
        </w:rPr>
      </w:pPr>
    </w:p>
    <w:p w14:paraId="2F3960E7" w14:textId="161F532B" w:rsidR="00C7229B" w:rsidRPr="002A4E11" w:rsidRDefault="000408FE" w:rsidP="009B6210">
      <w:pPr>
        <w:pStyle w:val="PSHead2"/>
        <w:spacing w:line="480" w:lineRule="auto"/>
        <w:jc w:val="both"/>
        <w:rPr>
          <w:lang w:val="en-AU"/>
        </w:rPr>
      </w:pPr>
      <w:r>
        <w:t>I</w:t>
      </w:r>
      <w:r w:rsidR="005E7DE2">
        <w:t>nitiating</w:t>
      </w:r>
      <w:r>
        <w:t xml:space="preserve"> insulin therapy</w:t>
      </w:r>
      <w:r w:rsidR="002A4E11" w:rsidRPr="002A4E11">
        <w:t xml:space="preserve"> </w:t>
      </w:r>
      <w:r w:rsidR="002A4E11" w:rsidRPr="004D4856">
        <w:t>in T2DM</w:t>
      </w:r>
      <w:r w:rsidR="002A4E11">
        <w:t xml:space="preserve"> </w:t>
      </w:r>
    </w:p>
    <w:p w14:paraId="74BF27CE" w14:textId="025DFD55" w:rsidR="00413751" w:rsidRDefault="00802DB6" w:rsidP="009B6210">
      <w:pPr>
        <w:pStyle w:val="PStextX2space"/>
        <w:jc w:val="both"/>
      </w:pPr>
      <w:r>
        <w:rPr>
          <w:lang w:val="en-US"/>
        </w:rPr>
        <w:lastRenderedPageBreak/>
        <w:t>Based on Russian a</w:t>
      </w:r>
      <w:r w:rsidR="000408FE">
        <w:rPr>
          <w:lang w:val="en-US"/>
        </w:rPr>
        <w:t>lgorithm</w:t>
      </w:r>
      <w:r>
        <w:rPr>
          <w:lang w:val="en-US"/>
        </w:rPr>
        <w:t xml:space="preserve">s </w:t>
      </w:r>
      <w:r w:rsidR="000408FE">
        <w:rPr>
          <w:lang w:val="en-US"/>
        </w:rPr>
        <w:t xml:space="preserve">management </w:t>
      </w:r>
      <w:r>
        <w:rPr>
          <w:lang w:val="en-US"/>
        </w:rPr>
        <w:t xml:space="preserve">of </w:t>
      </w:r>
      <w:r w:rsidR="000408FE">
        <w:rPr>
          <w:lang w:val="en-US"/>
        </w:rPr>
        <w:t>T2DM there are different options for initiation of insulin therapy</w:t>
      </w:r>
      <w:hyperlink w:anchor="Standards_2017" w:history="1">
        <w:r w:rsidR="00AF7F13" w:rsidRPr="00AF7F13">
          <w:rPr>
            <w:rStyle w:val="Hyperlink"/>
            <w:noProof/>
          </w:rPr>
          <w:t>[</w:t>
        </w:r>
        <w:r w:rsidR="00AF7F13" w:rsidRPr="00AF7F13">
          <w:rPr>
            <w:rStyle w:val="Hyperlink"/>
          </w:rPr>
          <w:t>10</w:t>
        </w:r>
        <w:r w:rsidR="00AF7F13" w:rsidRPr="00AF7F13">
          <w:rPr>
            <w:rStyle w:val="Hyperlink"/>
            <w:noProof/>
          </w:rPr>
          <w:t>]</w:t>
        </w:r>
      </w:hyperlink>
      <w:r w:rsidR="000408FE">
        <w:rPr>
          <w:lang w:val="en-US"/>
        </w:rPr>
        <w:t xml:space="preserve">. </w:t>
      </w:r>
      <w:r w:rsidR="004D4856">
        <w:t xml:space="preserve"> </w:t>
      </w:r>
      <w:r w:rsidR="000408FE">
        <w:rPr>
          <w:lang w:val="en-US"/>
        </w:rPr>
        <w:t xml:space="preserve">In fact, in real practice basal insulin is </w:t>
      </w:r>
      <w:r>
        <w:rPr>
          <w:lang w:val="en-US"/>
        </w:rPr>
        <w:t xml:space="preserve">the </w:t>
      </w:r>
      <w:r w:rsidR="00DD5704">
        <w:rPr>
          <w:lang w:val="en-US"/>
        </w:rPr>
        <w:t xml:space="preserve">most </w:t>
      </w:r>
      <w:r w:rsidR="000408FE">
        <w:rPr>
          <w:lang w:val="en-US"/>
        </w:rPr>
        <w:t xml:space="preserve">commonly used regimen </w:t>
      </w:r>
      <w:r>
        <w:rPr>
          <w:lang w:val="en-US"/>
        </w:rPr>
        <w:t xml:space="preserve">to </w:t>
      </w:r>
      <w:r w:rsidR="008502CF">
        <w:rPr>
          <w:lang w:val="en-US"/>
        </w:rPr>
        <w:t>initiate</w:t>
      </w:r>
      <w:r w:rsidR="000408FE">
        <w:rPr>
          <w:lang w:val="en-US"/>
        </w:rPr>
        <w:t xml:space="preserve"> insulin therapy</w:t>
      </w:r>
      <w:r w:rsidR="00741DEE">
        <w:rPr>
          <w:lang w:val="en-US"/>
        </w:rPr>
        <w:t xml:space="preserve"> and </w:t>
      </w:r>
      <w:r w:rsidR="00741DEE">
        <w:t>many patients may remain on this regimen for many years, despite suboptimal glycemic control</w:t>
      </w:r>
      <w:r w:rsidR="000408FE">
        <w:rPr>
          <w:lang w:val="en-US"/>
        </w:rPr>
        <w:t xml:space="preserve">. </w:t>
      </w:r>
      <w:r w:rsidR="00413751">
        <w:t xml:space="preserve">Several studies </w:t>
      </w:r>
      <w:r w:rsidR="008502CF">
        <w:t xml:space="preserve">have </w:t>
      </w:r>
      <w:r w:rsidR="00413751">
        <w:t xml:space="preserve">demonstrated the </w:t>
      </w:r>
      <w:r>
        <w:t xml:space="preserve">results of the </w:t>
      </w:r>
      <w:r w:rsidR="00413751">
        <w:t xml:space="preserve">patients </w:t>
      </w:r>
      <w:r>
        <w:t xml:space="preserve">who remained </w:t>
      </w:r>
      <w:r w:rsidR="00413751">
        <w:t xml:space="preserve">on </w:t>
      </w:r>
      <w:r w:rsidR="008502CF">
        <w:t>the</w:t>
      </w:r>
      <w:r w:rsidR="00413751">
        <w:t xml:space="preserve"> </w:t>
      </w:r>
      <w:r w:rsidR="008502CF">
        <w:t xml:space="preserve">initial </w:t>
      </w:r>
      <w:r w:rsidR="00413751">
        <w:t xml:space="preserve">insulin therapy regimen despite not achieving glycemic goals; these studies are described below. </w:t>
      </w:r>
    </w:p>
    <w:p w14:paraId="6E03E451" w14:textId="77777777" w:rsidR="004D4856" w:rsidRDefault="004D4856" w:rsidP="009B6210">
      <w:pPr>
        <w:pStyle w:val="PStextX2space"/>
        <w:jc w:val="both"/>
      </w:pPr>
    </w:p>
    <w:p w14:paraId="392DCA9C" w14:textId="0B1B1C7B" w:rsidR="00635DBC" w:rsidRDefault="004D4856" w:rsidP="009B6210">
      <w:pPr>
        <w:pStyle w:val="PStextX2space"/>
        <w:jc w:val="both"/>
      </w:pPr>
      <w:r>
        <w:t>In a</w:t>
      </w:r>
      <w:r w:rsidR="00C7229B">
        <w:t xml:space="preserve"> 10-year retrospective study (1995 to 2005) of patients with T2DM in the United Kingdom (UK) who were prescribed OADs and/or insulin</w:t>
      </w:r>
      <w:r>
        <w:t>,</w:t>
      </w:r>
      <w:r w:rsidR="00C7229B">
        <w:t xml:space="preserve"> the majority (73.4%) of the 1,513 patients had </w:t>
      </w:r>
      <w:r w:rsidR="00C7229B" w:rsidRPr="00745DC0">
        <w:t>HbA</w:t>
      </w:r>
      <w:r w:rsidR="00C7229B" w:rsidRPr="003E7ABF">
        <w:rPr>
          <w:vertAlign w:val="subscript"/>
        </w:rPr>
        <w:t>1c</w:t>
      </w:r>
      <w:r w:rsidR="00C7229B">
        <w:rPr>
          <w:vertAlign w:val="subscript"/>
        </w:rPr>
        <w:t xml:space="preserve"> </w:t>
      </w:r>
      <w:r w:rsidR="00C7229B">
        <w:t>≥7</w:t>
      </w:r>
      <w:r w:rsidR="00C7229B" w:rsidRPr="00745DC0">
        <w:t>.5%</w:t>
      </w:r>
      <w:r w:rsidR="00C7229B">
        <w:t xml:space="preserve"> more than 6 months after initiating insulin therapy (ie, approximately 25% achieved adequate glycemic control)</w:t>
      </w:r>
      <w:r w:rsidR="002A4E11">
        <w:t>.</w:t>
      </w:r>
      <w:r w:rsidR="00C7229B">
        <w:t xml:space="preserve"> </w:t>
      </w:r>
      <w:r w:rsidR="00635DBC">
        <w:t>This</w:t>
      </w:r>
      <w:r w:rsidR="00635DBC" w:rsidRPr="00640E66">
        <w:t xml:space="preserve"> study found that patients had low levels of </w:t>
      </w:r>
      <w:r w:rsidR="008502CF">
        <w:t>faith</w:t>
      </w:r>
      <w:r w:rsidR="00635DBC">
        <w:t xml:space="preserve"> in the potential efficacy of </w:t>
      </w:r>
      <w:r w:rsidR="00635DBC" w:rsidRPr="00640E66">
        <w:t>insulin, and high self-blame for having to take insulin. Professionals may be guilty of clinical inertia leading to suboptimal dosing and lack of treatment intensification; however, it is difficult to determine clinical behaviour with the current data</w:t>
      </w:r>
      <w:r w:rsidR="002A4E11" w:rsidRPr="002A4E11">
        <w:t xml:space="preserve"> </w:t>
      </w:r>
      <w:hyperlink w:anchor="Calvert" w:history="1">
        <w:r w:rsidR="00A465E4" w:rsidRPr="00781556">
          <w:rPr>
            <w:rStyle w:val="Hyperlink"/>
            <w:noProof/>
          </w:rPr>
          <w:t>[</w:t>
        </w:r>
        <w:r w:rsidR="00A465E4">
          <w:rPr>
            <w:rStyle w:val="Hyperlink"/>
          </w:rPr>
          <w:t>11</w:t>
        </w:r>
        <w:r w:rsidR="00A465E4" w:rsidRPr="00781556">
          <w:rPr>
            <w:rStyle w:val="Hyperlink"/>
            <w:noProof/>
          </w:rPr>
          <w:t>]</w:t>
        </w:r>
      </w:hyperlink>
      <w:r w:rsidR="00C7229B">
        <w:t>.</w:t>
      </w:r>
      <w:r>
        <w:t xml:space="preserve">  </w:t>
      </w:r>
    </w:p>
    <w:p w14:paraId="2A203FED" w14:textId="77777777" w:rsidR="005D49C0" w:rsidRDefault="005D49C0" w:rsidP="009B6210">
      <w:pPr>
        <w:pStyle w:val="PStextX2space"/>
        <w:jc w:val="both"/>
      </w:pPr>
    </w:p>
    <w:p w14:paraId="7FCA12F5" w14:textId="5AC57689" w:rsidR="004D4856" w:rsidRDefault="00C35C36" w:rsidP="009B6210">
      <w:pPr>
        <w:pStyle w:val="PStextX2space"/>
        <w:jc w:val="both"/>
      </w:pPr>
      <w:r w:rsidRPr="00286E30">
        <w:t xml:space="preserve">Another retrospective observational study </w:t>
      </w:r>
      <w:r w:rsidR="002215B3">
        <w:t xml:space="preserve">was </w:t>
      </w:r>
      <w:r w:rsidRPr="00286E30">
        <w:t>conducted between 1999 and 2007, using data collected from 2,417 patients with T2DM in a US managed-care health network</w:t>
      </w:r>
      <w:r>
        <w:t>. In this study patients</w:t>
      </w:r>
      <w:r w:rsidRPr="000E57F9">
        <w:t xml:space="preserve"> were followed for up to 7 years after they started insulin. For this period, they were on different insulin regimens</w:t>
      </w:r>
      <w:r>
        <w:t>, at the beginning of the study the number of patients on basal insulins were 68,7% (66,8% NPH and 1.9% long acting insulin) and at the end 42,5%</w:t>
      </w:r>
      <w:r w:rsidR="00EE2962">
        <w:t xml:space="preserve"> (36,8% NPH and 5,7</w:t>
      </w:r>
      <w:r w:rsidR="009E540F">
        <w:t>%</w:t>
      </w:r>
      <w:r w:rsidR="00EE2962">
        <w:t xml:space="preserve"> long acting insuli</w:t>
      </w:r>
      <w:r w:rsidR="002215B3">
        <w:t>n</w:t>
      </w:r>
      <w:r w:rsidR="00EE2962">
        <w:t>)</w:t>
      </w:r>
      <w:r>
        <w:t>. The study</w:t>
      </w:r>
      <w:r w:rsidRPr="00286E30">
        <w:t xml:space="preserve"> found that only 30% to 37% of patients achieved HbA</w:t>
      </w:r>
      <w:r w:rsidRPr="00286E30">
        <w:rPr>
          <w:vertAlign w:val="subscript"/>
        </w:rPr>
        <w:t>1c</w:t>
      </w:r>
      <w:r w:rsidRPr="00286E30">
        <w:t xml:space="preserve"> &lt;7%</w:t>
      </w:r>
      <w:r w:rsidR="00C87994">
        <w:t xml:space="preserve">. Analysing </w:t>
      </w:r>
      <w:r w:rsidR="00C87994" w:rsidRPr="00C87994">
        <w:t>the</w:t>
      </w:r>
      <w:r w:rsidR="00C87994">
        <w:t xml:space="preserve"> results of the study authors noted that o</w:t>
      </w:r>
      <w:r w:rsidR="00C87994" w:rsidRPr="000662CD">
        <w:t>bservational data cannot reveal why so many patients did not seek, or were unable to achieve good control. Many patients fear injections, and busy doctors may avoid the complexity of insulin initiation</w:t>
      </w:r>
      <w:hyperlink w:anchor="Nichols" w:history="1">
        <w:r w:rsidR="008846E6" w:rsidRPr="00781556">
          <w:rPr>
            <w:rStyle w:val="Hyperlink"/>
            <w:noProof/>
          </w:rPr>
          <w:t>[</w:t>
        </w:r>
        <w:r w:rsidR="008846E6">
          <w:rPr>
            <w:rStyle w:val="Hyperlink"/>
          </w:rPr>
          <w:t>12</w:t>
        </w:r>
        <w:r w:rsidR="008846E6" w:rsidRPr="00781556">
          <w:rPr>
            <w:rStyle w:val="Hyperlink"/>
            <w:noProof/>
          </w:rPr>
          <w:t>]</w:t>
        </w:r>
      </w:hyperlink>
      <w:r w:rsidR="00A465E4">
        <w:rPr>
          <w:rStyle w:val="Hyperlink"/>
          <w:noProof/>
        </w:rPr>
        <w:t>.</w:t>
      </w:r>
    </w:p>
    <w:p w14:paraId="760D5C10" w14:textId="77777777" w:rsidR="00C35C36" w:rsidRDefault="00C35C36" w:rsidP="009B6210">
      <w:pPr>
        <w:pStyle w:val="PStextX2space"/>
        <w:jc w:val="both"/>
      </w:pPr>
    </w:p>
    <w:p w14:paraId="0A3153B9" w14:textId="3EC31042" w:rsidR="002E3362" w:rsidRPr="00D170DA" w:rsidRDefault="00C7229B" w:rsidP="009B6210">
      <w:pPr>
        <w:spacing w:line="480" w:lineRule="auto"/>
        <w:jc w:val="both"/>
        <w:rPr>
          <w:rFonts w:ascii="Arial" w:hAnsi="Arial" w:cs="Arial"/>
          <w:sz w:val="22"/>
          <w:szCs w:val="22"/>
        </w:rPr>
      </w:pPr>
      <w:r w:rsidRPr="00C35C36">
        <w:rPr>
          <w:rFonts w:ascii="Arial" w:hAnsi="Arial" w:cs="Arial"/>
          <w:sz w:val="22"/>
          <w:szCs w:val="22"/>
        </w:rPr>
        <w:t xml:space="preserve">In the </w:t>
      </w:r>
      <w:r w:rsidR="004D4856" w:rsidRPr="00C35C36">
        <w:rPr>
          <w:rFonts w:ascii="Arial" w:hAnsi="Arial" w:cs="Arial"/>
          <w:sz w:val="22"/>
          <w:szCs w:val="22"/>
        </w:rPr>
        <w:t xml:space="preserve">randomized, controlled </w:t>
      </w:r>
      <w:r w:rsidRPr="00C35C36">
        <w:rPr>
          <w:rFonts w:ascii="Arial" w:hAnsi="Arial" w:cs="Arial"/>
          <w:sz w:val="22"/>
          <w:szCs w:val="22"/>
        </w:rPr>
        <w:t>Treat-to-Target trial of 756 patients with T2DM with inadequate glycemic control (HbA1c &gt;7.5%) taking 1 or 2 OADs, patients were randomized to insulin glargine o</w:t>
      </w:r>
      <w:r w:rsidR="002215B3">
        <w:rPr>
          <w:rFonts w:ascii="Arial" w:hAnsi="Arial" w:cs="Arial"/>
          <w:sz w:val="22"/>
          <w:szCs w:val="22"/>
        </w:rPr>
        <w:t xml:space="preserve">r NPH once </w:t>
      </w:r>
      <w:r w:rsidRPr="00C35C36">
        <w:rPr>
          <w:rFonts w:ascii="Arial" w:hAnsi="Arial" w:cs="Arial"/>
          <w:sz w:val="22"/>
          <w:szCs w:val="22"/>
        </w:rPr>
        <w:t>daily</w:t>
      </w:r>
      <w:r w:rsidR="002E3362" w:rsidRPr="00D170DA">
        <w:rPr>
          <w:rFonts w:ascii="Arial" w:hAnsi="Arial" w:cs="Arial"/>
          <w:sz w:val="22"/>
          <w:szCs w:val="22"/>
        </w:rPr>
        <w:t xml:space="preserve"> </w:t>
      </w:r>
      <w:r w:rsidR="002E3362" w:rsidRPr="00D170DA">
        <w:rPr>
          <w:rStyle w:val="Hyperlink"/>
          <w:noProof/>
        </w:rPr>
        <w:fldChar w:fldCharType="begin"/>
      </w:r>
      <w:r w:rsidR="002E3362" w:rsidRPr="00D170DA">
        <w:rPr>
          <w:rStyle w:val="Hyperlink"/>
          <w:noProof/>
        </w:rPr>
        <w:instrText xml:space="preserve"> ADDIN EN.CITE &lt;EndNote&gt;&lt;Cite&gt;&lt;Author&gt;Riddle&lt;/Author&gt;&lt;Year&gt;2003&lt;/Year&gt;&lt;RecNum&gt;39&lt;/RecNum&gt;&lt;DisplayText&gt;[15]&lt;/DisplayText&gt;&lt;record&gt;&lt;rec-number&gt;39&lt;/rec-number&gt;&lt;foreign-keys&gt;&lt;key app="EN" db-id="e2ssafx9o00edpefpetxwrvjxwrvt5drfx95"&gt;39&lt;/key&gt;&lt;/foreign-keys&gt;&lt;ref-type name="Journal Article"&gt;17&lt;/ref-type&gt;&lt;contributors&gt;&lt;authors&gt;&lt;author&gt;Riddle, M. C.&lt;/author&gt;&lt;author&gt;Rosenstock, J.&lt;/author&gt;&lt;author&gt;Gerich, J.&lt;/author&gt;&lt;/authors&gt;&lt;/contributors&gt;&lt;titles&gt;&lt;title&gt;The treat-to-target trial: randomized addition of glargine or human NPH insulin to oral therapy of type 2 diabetic patients&lt;/title&gt;&lt;secondary-title&gt;Diabetes Care.&lt;/secondary-title&gt;&lt;/titles&gt;&lt;periodical&gt;&lt;full-title&gt;Diabetes Care.&lt;/full-title&gt;&lt;/periodical&gt;&lt;pages&gt;3080-6.&lt;/pages&gt;&lt;volume&gt;26&lt;/volume&gt;&lt;number&gt;11&lt;/number&gt;&lt;keywords&gt;&lt;keyword&gt;Administration, Oral&lt;/keyword&gt;&lt;keyword&gt;Adult&lt;/keyword&gt;&lt;keyword&gt;Aged&lt;/keyword&gt;&lt;keyword&gt;Algorithms&lt;/keyword&gt;&lt;keyword&gt;Blood Glucose/drug effects&lt;/keyword&gt;&lt;keyword&gt;Body Weight&lt;/keyword&gt;&lt;keyword&gt;Diabetes Mellitus, Type 2/*drug therapy&lt;/keyword&gt;&lt;keyword&gt;Drug Therapy, Combination&lt;/keyword&gt;&lt;keyword&gt;Female&lt;/keyword&gt;&lt;keyword&gt;Humans&lt;/keyword&gt;&lt;keyword&gt;Hypoglycemia/chemically induced&lt;/keyword&gt;&lt;keyword&gt;Hypoglycemic Agents/*administration &amp;amp; dosage/adverse effects&lt;/keyword&gt;&lt;keyword&gt;Insulin/*administration &amp;amp; dosage/adverse effects/*analogs &amp;amp; derivatives&lt;/keyword&gt;&lt;keyword&gt;Insulin, Isophane/*administration &amp;amp; dosage/adverse effects&lt;/keyword&gt;&lt;keyword&gt;Insulin, Long-Acting&lt;/keyword&gt;&lt;keyword&gt;Male&lt;/keyword&gt;&lt;keyword&gt;Middle Aged&lt;/keyword&gt;&lt;keyword&gt;Treatment Outcome&lt;/keyword&gt;&lt;/keywords&gt;&lt;dates&gt;&lt;year&gt;2003&lt;/year&gt;&lt;/dates&gt;&lt;urls&gt;&lt;/urls&gt;&lt;/record&gt;&lt;/Cite&gt;&lt;/EndNote&gt;</w:instrText>
      </w:r>
      <w:r w:rsidR="002E3362" w:rsidRPr="00D170DA">
        <w:rPr>
          <w:rStyle w:val="Hyperlink"/>
          <w:noProof/>
        </w:rPr>
        <w:fldChar w:fldCharType="separate"/>
      </w:r>
      <w:hyperlink w:anchor="Riddle" w:history="1">
        <w:r w:rsidR="009745D2" w:rsidRPr="00D170DA">
          <w:rPr>
            <w:rStyle w:val="Hyperlink"/>
            <w:rFonts w:ascii="Arial" w:hAnsi="Arial" w:cs="Arial"/>
            <w:noProof/>
            <w:sz w:val="22"/>
            <w:szCs w:val="22"/>
          </w:rPr>
          <w:t>[13]</w:t>
        </w:r>
      </w:hyperlink>
      <w:r w:rsidR="009745D2" w:rsidRPr="00D170DA">
        <w:rPr>
          <w:rStyle w:val="Hyperlink"/>
          <w:rFonts w:ascii="Arial" w:hAnsi="Arial" w:cs="Arial"/>
          <w:noProof/>
          <w:sz w:val="22"/>
          <w:szCs w:val="22"/>
        </w:rPr>
        <w:t xml:space="preserve"> </w:t>
      </w:r>
      <w:r w:rsidR="002E3362" w:rsidRPr="00D170DA">
        <w:rPr>
          <w:rStyle w:val="Hyperlink"/>
          <w:noProof/>
        </w:rPr>
        <w:fldChar w:fldCharType="end"/>
      </w:r>
      <w:r w:rsidR="009745D2" w:rsidRPr="00D170DA">
        <w:rPr>
          <w:rFonts w:ascii="Arial" w:hAnsi="Arial" w:cs="Arial"/>
          <w:sz w:val="22"/>
          <w:szCs w:val="22"/>
        </w:rPr>
        <w:t>.</w:t>
      </w:r>
      <w:r w:rsidRPr="00D170DA">
        <w:rPr>
          <w:rFonts w:ascii="Arial" w:hAnsi="Arial" w:cs="Arial"/>
          <w:sz w:val="22"/>
          <w:szCs w:val="22"/>
        </w:rPr>
        <w:t xml:space="preserve">  </w:t>
      </w:r>
      <w:r w:rsidR="00C35C36" w:rsidRPr="00D170DA">
        <w:rPr>
          <w:rFonts w:ascii="Arial" w:hAnsi="Arial" w:cs="Arial"/>
          <w:sz w:val="22"/>
          <w:szCs w:val="22"/>
        </w:rPr>
        <w:t>In this study the number of patients who achieved the target HbA1c ≤7% were higher  than in most other studies but not all patient</w:t>
      </w:r>
      <w:r w:rsidR="002215B3" w:rsidRPr="00D170DA">
        <w:rPr>
          <w:rFonts w:ascii="Arial" w:hAnsi="Arial" w:cs="Arial"/>
          <w:sz w:val="22"/>
          <w:szCs w:val="22"/>
        </w:rPr>
        <w:t>s</w:t>
      </w:r>
      <w:r w:rsidR="00C35C36" w:rsidRPr="00D170DA">
        <w:rPr>
          <w:rFonts w:ascii="Arial" w:hAnsi="Arial" w:cs="Arial"/>
          <w:sz w:val="22"/>
          <w:szCs w:val="22"/>
        </w:rPr>
        <w:t xml:space="preserve"> reached treatment goals after 24 weeks of </w:t>
      </w:r>
      <w:r w:rsidR="00C35C36" w:rsidRPr="00D170DA">
        <w:rPr>
          <w:rFonts w:ascii="Arial" w:hAnsi="Arial" w:cs="Arial"/>
          <w:sz w:val="22"/>
          <w:szCs w:val="22"/>
        </w:rPr>
        <w:lastRenderedPageBreak/>
        <w:t>treatment, only 58.0% of those randomized to glargine and 57.3% to NPH achieved the target of HbA1c ≤7%. Analysi</w:t>
      </w:r>
      <w:r w:rsidR="009E540F">
        <w:rPr>
          <w:rFonts w:ascii="Arial" w:hAnsi="Arial" w:cs="Arial"/>
          <w:sz w:val="22"/>
          <w:szCs w:val="22"/>
        </w:rPr>
        <w:t>s of</w:t>
      </w:r>
      <w:r w:rsidR="00C35C36" w:rsidRPr="00D170DA">
        <w:rPr>
          <w:rFonts w:ascii="Arial" w:hAnsi="Arial" w:cs="Arial"/>
          <w:sz w:val="22"/>
          <w:szCs w:val="22"/>
        </w:rPr>
        <w:t xml:space="preserve"> the results of using basal insulin in this study </w:t>
      </w:r>
      <w:r w:rsidR="002215B3" w:rsidRPr="00D170DA">
        <w:rPr>
          <w:rFonts w:ascii="Arial" w:hAnsi="Arial" w:cs="Arial"/>
          <w:sz w:val="22"/>
          <w:szCs w:val="22"/>
        </w:rPr>
        <w:t>reve</w:t>
      </w:r>
      <w:r w:rsidR="008502CF" w:rsidRPr="00D170DA">
        <w:rPr>
          <w:rFonts w:ascii="Arial" w:hAnsi="Arial" w:cs="Arial"/>
          <w:sz w:val="22"/>
          <w:szCs w:val="22"/>
        </w:rPr>
        <w:t>a</w:t>
      </w:r>
      <w:r w:rsidR="002215B3" w:rsidRPr="00D170DA">
        <w:rPr>
          <w:rFonts w:ascii="Arial" w:hAnsi="Arial" w:cs="Arial"/>
          <w:sz w:val="22"/>
          <w:szCs w:val="22"/>
        </w:rPr>
        <w:t xml:space="preserve">led </w:t>
      </w:r>
      <w:r w:rsidR="009E540F">
        <w:rPr>
          <w:rFonts w:ascii="Arial" w:hAnsi="Arial" w:cs="Arial"/>
          <w:sz w:val="22"/>
          <w:szCs w:val="22"/>
        </w:rPr>
        <w:t xml:space="preserve">that </w:t>
      </w:r>
      <w:r w:rsidR="00C35C36" w:rsidRPr="00D170DA">
        <w:rPr>
          <w:rFonts w:ascii="Arial" w:hAnsi="Arial" w:cs="Arial"/>
          <w:sz w:val="22"/>
          <w:szCs w:val="22"/>
        </w:rPr>
        <w:t>several factors probably contributed. The titration target was ambitiously low (100 mg/dl [5.6 mmol/l] using a plas</w:t>
      </w:r>
      <w:r w:rsidR="002215B3" w:rsidRPr="00D170DA">
        <w:rPr>
          <w:rFonts w:ascii="Arial" w:hAnsi="Arial" w:cs="Arial"/>
          <w:sz w:val="22"/>
          <w:szCs w:val="22"/>
        </w:rPr>
        <w:t>ma-referenced system</w:t>
      </w:r>
      <w:r w:rsidR="004E3BA4">
        <w:rPr>
          <w:rFonts w:ascii="Arial" w:hAnsi="Arial" w:cs="Arial"/>
          <w:sz w:val="22"/>
          <w:szCs w:val="22"/>
        </w:rPr>
        <w:t>;</w:t>
      </w:r>
      <w:r w:rsidR="002215B3" w:rsidRPr="00D170DA">
        <w:rPr>
          <w:rFonts w:ascii="Arial" w:hAnsi="Arial" w:cs="Arial"/>
          <w:sz w:val="22"/>
          <w:szCs w:val="22"/>
        </w:rPr>
        <w:t xml:space="preserve"> despite</w:t>
      </w:r>
      <w:r w:rsidR="00C35C36" w:rsidRPr="00D170DA">
        <w:rPr>
          <w:rFonts w:ascii="Arial" w:hAnsi="Arial" w:cs="Arial"/>
          <w:sz w:val="22"/>
          <w:szCs w:val="22"/>
        </w:rPr>
        <w:t xml:space="preserve"> significantly </w:t>
      </w:r>
      <w:r w:rsidR="002215B3" w:rsidRPr="00D170DA">
        <w:rPr>
          <w:rFonts w:ascii="Arial" w:hAnsi="Arial" w:cs="Arial"/>
          <w:sz w:val="22"/>
          <w:szCs w:val="22"/>
        </w:rPr>
        <w:t xml:space="preserve">fewer </w:t>
      </w:r>
      <w:r w:rsidR="00C35C36" w:rsidRPr="00D170DA">
        <w:rPr>
          <w:rFonts w:ascii="Arial" w:hAnsi="Arial" w:cs="Arial"/>
          <w:sz w:val="22"/>
          <w:szCs w:val="22"/>
        </w:rPr>
        <w:t xml:space="preserve">patients </w:t>
      </w:r>
      <w:r w:rsidR="002215B3" w:rsidRPr="00D170DA">
        <w:rPr>
          <w:rFonts w:ascii="Arial" w:hAnsi="Arial" w:cs="Arial"/>
          <w:sz w:val="22"/>
          <w:szCs w:val="22"/>
        </w:rPr>
        <w:t xml:space="preserve">who </w:t>
      </w:r>
      <w:r w:rsidR="00C35C36" w:rsidRPr="00D170DA">
        <w:rPr>
          <w:rFonts w:ascii="Arial" w:hAnsi="Arial" w:cs="Arial"/>
          <w:sz w:val="22"/>
          <w:szCs w:val="22"/>
        </w:rPr>
        <w:t xml:space="preserve">experienced </w:t>
      </w:r>
      <w:r w:rsidR="002215B3" w:rsidRPr="00D170DA">
        <w:rPr>
          <w:rFonts w:ascii="Arial" w:hAnsi="Arial" w:cs="Arial"/>
          <w:sz w:val="22"/>
          <w:szCs w:val="22"/>
        </w:rPr>
        <w:t>hypoglycaemia</w:t>
      </w:r>
      <w:r w:rsidR="00C35C36" w:rsidRPr="00D170DA">
        <w:rPr>
          <w:rFonts w:ascii="Arial" w:hAnsi="Arial" w:cs="Arial"/>
          <w:sz w:val="22"/>
          <w:szCs w:val="22"/>
        </w:rPr>
        <w:t xml:space="preserve"> with glargine group,</w:t>
      </w:r>
      <w:r w:rsidR="008502CF" w:rsidRPr="00D170DA">
        <w:rPr>
          <w:rFonts w:ascii="Arial" w:hAnsi="Arial" w:cs="Arial"/>
          <w:sz w:val="22"/>
          <w:szCs w:val="22"/>
        </w:rPr>
        <w:t xml:space="preserve"> the</w:t>
      </w:r>
      <w:r w:rsidR="00C35C36" w:rsidRPr="00D170DA">
        <w:rPr>
          <w:rFonts w:ascii="Arial" w:hAnsi="Arial" w:cs="Arial"/>
          <w:sz w:val="22"/>
          <w:szCs w:val="22"/>
        </w:rPr>
        <w:t xml:space="preserve"> risk-benefit balance can be the barrier for the dose titration to</w:t>
      </w:r>
      <w:r w:rsidR="002215B3" w:rsidRPr="00D170DA">
        <w:rPr>
          <w:rFonts w:ascii="Arial" w:hAnsi="Arial" w:cs="Arial"/>
          <w:sz w:val="22"/>
          <w:szCs w:val="22"/>
        </w:rPr>
        <w:t xml:space="preserve"> reach</w:t>
      </w:r>
      <w:r w:rsidR="00C35C36" w:rsidRPr="00D170DA">
        <w:rPr>
          <w:rFonts w:ascii="Arial" w:hAnsi="Arial" w:cs="Arial"/>
          <w:sz w:val="22"/>
          <w:szCs w:val="22"/>
        </w:rPr>
        <w:t xml:space="preserve"> the target. Also some important questions are not addressed by these findings. For example, which subgroups of patients are most likely to reach </w:t>
      </w:r>
      <w:r w:rsidR="008502CF" w:rsidRPr="00D170DA">
        <w:rPr>
          <w:rFonts w:ascii="Arial" w:hAnsi="Arial" w:cs="Arial"/>
          <w:sz w:val="22"/>
          <w:szCs w:val="22"/>
        </w:rPr>
        <w:t xml:space="preserve">the </w:t>
      </w:r>
      <w:r w:rsidR="00C35C36" w:rsidRPr="00D170DA">
        <w:rPr>
          <w:rFonts w:ascii="Arial" w:hAnsi="Arial" w:cs="Arial"/>
          <w:sz w:val="22"/>
          <w:szCs w:val="22"/>
        </w:rPr>
        <w:t xml:space="preserve">target with </w:t>
      </w:r>
      <w:r w:rsidR="008502CF" w:rsidRPr="00D170DA">
        <w:rPr>
          <w:rFonts w:ascii="Arial" w:hAnsi="Arial" w:cs="Arial"/>
          <w:sz w:val="22"/>
          <w:szCs w:val="22"/>
        </w:rPr>
        <w:t xml:space="preserve">a </w:t>
      </w:r>
      <w:r w:rsidR="00C35C36" w:rsidRPr="00D170DA">
        <w:rPr>
          <w:rFonts w:ascii="Arial" w:hAnsi="Arial" w:cs="Arial"/>
          <w:sz w:val="22"/>
          <w:szCs w:val="22"/>
        </w:rPr>
        <w:t xml:space="preserve">basal insulin regimen, if patients are less strongly encouraged to increase insulin after mild </w:t>
      </w:r>
      <w:r w:rsidR="002215B3" w:rsidRPr="00D170DA">
        <w:rPr>
          <w:rFonts w:ascii="Arial" w:hAnsi="Arial" w:cs="Arial"/>
          <w:sz w:val="22"/>
          <w:szCs w:val="22"/>
        </w:rPr>
        <w:t>hypoglycaemia</w:t>
      </w:r>
      <w:r w:rsidR="008502CF" w:rsidRPr="00D170DA">
        <w:rPr>
          <w:rFonts w:ascii="Arial" w:hAnsi="Arial" w:cs="Arial"/>
          <w:sz w:val="22"/>
          <w:szCs w:val="22"/>
        </w:rPr>
        <w:t>?</w:t>
      </w:r>
      <w:r w:rsidR="00C35C36" w:rsidRPr="00D170DA">
        <w:rPr>
          <w:rFonts w:ascii="Arial" w:hAnsi="Arial" w:cs="Arial"/>
          <w:sz w:val="22"/>
          <w:szCs w:val="22"/>
        </w:rPr>
        <w:t xml:space="preserve"> </w:t>
      </w:r>
      <w:r w:rsidR="008502CF" w:rsidRPr="00D170DA">
        <w:rPr>
          <w:rFonts w:ascii="Arial" w:hAnsi="Arial" w:cs="Arial"/>
          <w:sz w:val="22"/>
          <w:szCs w:val="22"/>
        </w:rPr>
        <w:t>W</w:t>
      </w:r>
      <w:r w:rsidR="00C35C36" w:rsidRPr="00D170DA">
        <w:rPr>
          <w:rFonts w:ascii="Arial" w:hAnsi="Arial" w:cs="Arial"/>
          <w:sz w:val="22"/>
          <w:szCs w:val="22"/>
        </w:rPr>
        <w:t xml:space="preserve">ill they have higher HbA1c and how should patients not reaching or maintaining the HbA1c target with a single basal insulin injection subsequently advance to intensified therapy including </w:t>
      </w:r>
      <w:r w:rsidR="002215B3" w:rsidRPr="00D170DA">
        <w:rPr>
          <w:rFonts w:ascii="Arial" w:hAnsi="Arial" w:cs="Arial"/>
          <w:sz w:val="22"/>
          <w:szCs w:val="22"/>
        </w:rPr>
        <w:t xml:space="preserve">mealtime rapid </w:t>
      </w:r>
      <w:r w:rsidR="00C35C36" w:rsidRPr="00D170DA">
        <w:rPr>
          <w:rFonts w:ascii="Arial" w:hAnsi="Arial" w:cs="Arial"/>
          <w:sz w:val="22"/>
          <w:szCs w:val="22"/>
        </w:rPr>
        <w:t>acting insulin</w:t>
      </w:r>
      <w:r w:rsidR="008502CF" w:rsidRPr="00D170DA">
        <w:rPr>
          <w:rFonts w:ascii="Arial" w:hAnsi="Arial" w:cs="Arial"/>
          <w:sz w:val="22"/>
          <w:szCs w:val="22"/>
        </w:rPr>
        <w:t>?</w:t>
      </w:r>
      <w:r w:rsidR="00D170DA" w:rsidRPr="00D170DA">
        <w:rPr>
          <w:rStyle w:val="Hyperlink"/>
          <w:noProof/>
        </w:rPr>
        <w:t xml:space="preserve"> </w:t>
      </w:r>
      <w:hyperlink w:anchor="Riddle" w:history="1">
        <w:r w:rsidR="00D51EF5" w:rsidRPr="00D170DA">
          <w:rPr>
            <w:rStyle w:val="Hyperlink"/>
            <w:rFonts w:ascii="Arial" w:hAnsi="Arial" w:cs="Arial"/>
            <w:noProof/>
            <w:sz w:val="22"/>
            <w:szCs w:val="22"/>
          </w:rPr>
          <w:t>[13]</w:t>
        </w:r>
      </w:hyperlink>
      <w:r w:rsidRPr="00D170DA">
        <w:rPr>
          <w:rStyle w:val="Hyperlink"/>
          <w:noProof/>
        </w:rPr>
        <w:t>.</w:t>
      </w:r>
    </w:p>
    <w:p w14:paraId="49D0743A" w14:textId="77777777" w:rsidR="00A72534" w:rsidRPr="00D170DA" w:rsidRDefault="00A72534" w:rsidP="009B6210">
      <w:pPr>
        <w:spacing w:line="480" w:lineRule="auto"/>
        <w:jc w:val="both"/>
        <w:rPr>
          <w:rFonts w:ascii="Arial" w:hAnsi="Arial" w:cs="Arial"/>
          <w:sz w:val="22"/>
          <w:szCs w:val="22"/>
        </w:rPr>
      </w:pPr>
    </w:p>
    <w:p w14:paraId="17FC319C" w14:textId="65F5E394" w:rsidR="00A72534" w:rsidRPr="00586375" w:rsidRDefault="00A72534" w:rsidP="009B6210">
      <w:pPr>
        <w:pStyle w:val="PStextX2space"/>
        <w:jc w:val="both"/>
      </w:pPr>
      <w:r w:rsidRPr="00580664">
        <w:t xml:space="preserve">The cross-sectional study </w:t>
      </w:r>
      <w:r w:rsidR="00A901C4">
        <w:t>including</w:t>
      </w:r>
      <w:r w:rsidRPr="00580664">
        <w:t xml:space="preserve"> a population of 126 811 T2DM subjects, 9899 </w:t>
      </w:r>
      <w:r w:rsidR="00C0707A">
        <w:t xml:space="preserve">of which </w:t>
      </w:r>
      <w:r w:rsidRPr="00580664">
        <w:t>were treated at least 6 months prior to the beginning of the study with basal insulin, aged 31–90 years registered in the SIDIAPQ primary healthcare electronic database during 2010, demonstrated that one-quarter of T2DM patients treated with basal insulin (23.5% (n = 2322)) have difficulties attaining the recommended HbA1c goal despite adequate FPG levels</w:t>
      </w:r>
      <w:r w:rsidR="00D51EF5">
        <w:t xml:space="preserve"> </w:t>
      </w:r>
      <w:hyperlink w:anchor="Mata_Cases" w:history="1">
        <w:r w:rsidR="00D51EF5" w:rsidRPr="009745D2">
          <w:rPr>
            <w:rStyle w:val="Hyperlink"/>
            <w:noProof/>
          </w:rPr>
          <w:t>[</w:t>
        </w:r>
        <w:r w:rsidR="00D51EF5">
          <w:rPr>
            <w:rStyle w:val="Hyperlink"/>
            <w:noProof/>
          </w:rPr>
          <w:t>14</w:t>
        </w:r>
        <w:r w:rsidR="00D51EF5" w:rsidRPr="009745D2">
          <w:rPr>
            <w:rStyle w:val="Hyperlink"/>
            <w:noProof/>
          </w:rPr>
          <w:t>]</w:t>
        </w:r>
      </w:hyperlink>
      <w:r w:rsidR="00D51EF5">
        <w:rPr>
          <w:rStyle w:val="Hyperlink"/>
          <w:noProof/>
        </w:rPr>
        <w:t xml:space="preserve">. </w:t>
      </w:r>
      <w:r w:rsidRPr="00580664">
        <w:t>Most patients (51.3%) did not achieve any of the optimal targets.</w:t>
      </w:r>
      <w:r>
        <w:t xml:space="preserve"> </w:t>
      </w:r>
      <w:r w:rsidRPr="00A72534">
        <w:t>Among the uncontrolled HbA1c patients, those achieving the FPG target (&lt;130 mg/dL) were significantly older, had a longer duration of diabetes, and had lower mean HbA1c, BMI, DBP, and LDL-C values than those who did not achieve the FPG target. In those patients, after intensification of treatment with basal insulin, PPG elevations contributed &gt;60% to hyperglycemia in people with HbA1c &gt;7</w:t>
      </w:r>
      <w:r w:rsidR="003C507E" w:rsidRPr="00A72534">
        <w:t>%. Thus</w:t>
      </w:r>
      <w:r w:rsidRPr="00A72534">
        <w:t>, in individuals in whom basal insulin has been conscientiously titrated, it is the postprandial hyperglycemia that drives the continued elevation of HbA1c levels, regardless of FPG level.</w:t>
      </w:r>
      <w:r w:rsidR="00586375">
        <w:t xml:space="preserve"> </w:t>
      </w:r>
      <w:r w:rsidR="002C05DC">
        <w:t>The finding the p</w:t>
      </w:r>
      <w:r w:rsidR="00586375">
        <w:t xml:space="preserve">atients treated with basal insulin </w:t>
      </w:r>
      <w:r w:rsidR="002C05DC">
        <w:t>could not be</w:t>
      </w:r>
      <w:r w:rsidR="00586375">
        <w:t xml:space="preserve"> controlled </w:t>
      </w:r>
      <w:r w:rsidR="002C05DC">
        <w:t xml:space="preserve">could be </w:t>
      </w:r>
      <w:r w:rsidR="00586375">
        <w:t>related to the fact that therapeutic changes</w:t>
      </w:r>
      <w:r w:rsidR="002C05DC">
        <w:t xml:space="preserve">, such as insulin intensification, </w:t>
      </w:r>
      <w:r w:rsidR="00586375">
        <w:t xml:space="preserve">are sometimes introduced after several years of inadequate glycemic control. Guidelines propose an early introduction and progression in the combination of drugs to prevent the worsening of glycemic control, but physicians usually adopt a stepwise approach, which often results in patients spending more than 10 years with an HbA1c &gt;7% (53 mmol/mol) and 5 years with an HbA1c &gt;8% (64 mmol/mol) before insulin is started. Patients’ perceptions of physician engagement and </w:t>
      </w:r>
      <w:r w:rsidR="00586375">
        <w:lastRenderedPageBreak/>
        <w:t xml:space="preserve">attentiveness, the quality of explanation about medical </w:t>
      </w:r>
      <w:r w:rsidR="00A901C4">
        <w:t>tests and their results</w:t>
      </w:r>
      <w:r w:rsidR="00586375">
        <w:t xml:space="preserve"> and discussion around the prescribed treatment regimen </w:t>
      </w:r>
      <w:r w:rsidR="00586375" w:rsidRPr="00586375">
        <w:t>were directly associated with insulin adherence behavior</w:t>
      </w:r>
      <w:r w:rsidR="009745D2">
        <w:t xml:space="preserve"> </w:t>
      </w:r>
      <w:hyperlink w:anchor="Mata_Cases" w:history="1">
        <w:r w:rsidR="00D51EF5" w:rsidRPr="009745D2">
          <w:rPr>
            <w:rStyle w:val="Hyperlink"/>
            <w:noProof/>
          </w:rPr>
          <w:t>[</w:t>
        </w:r>
        <w:r w:rsidR="00D51EF5">
          <w:rPr>
            <w:rStyle w:val="Hyperlink"/>
            <w:noProof/>
          </w:rPr>
          <w:t>14</w:t>
        </w:r>
        <w:r w:rsidR="00D51EF5" w:rsidRPr="009745D2">
          <w:rPr>
            <w:rStyle w:val="Hyperlink"/>
            <w:noProof/>
          </w:rPr>
          <w:t>]</w:t>
        </w:r>
      </w:hyperlink>
      <w:r w:rsidR="00D51EF5">
        <w:rPr>
          <w:rStyle w:val="Hyperlink"/>
          <w:noProof/>
        </w:rPr>
        <w:t>.</w:t>
      </w:r>
    </w:p>
    <w:p w14:paraId="657F3F28" w14:textId="77777777" w:rsidR="00635DBC" w:rsidRDefault="00635DBC" w:rsidP="009B6210">
      <w:pPr>
        <w:pStyle w:val="PStextX2space"/>
        <w:jc w:val="both"/>
      </w:pPr>
    </w:p>
    <w:p w14:paraId="4983A213" w14:textId="5D2FDAA2" w:rsidR="00A72534" w:rsidRDefault="00A72534" w:rsidP="009B6210">
      <w:pPr>
        <w:pStyle w:val="PStextX2space"/>
        <w:jc w:val="both"/>
      </w:pPr>
      <w:r>
        <w:t xml:space="preserve">There </w:t>
      </w:r>
      <w:r w:rsidR="00635DBC">
        <w:t xml:space="preserve">are </w:t>
      </w:r>
      <w:r>
        <w:t xml:space="preserve">some studies that evaluated different </w:t>
      </w:r>
      <w:r w:rsidRPr="00F4136B">
        <w:t>ap</w:t>
      </w:r>
      <w:r>
        <w:t xml:space="preserve">proaches for initiating insulin </w:t>
      </w:r>
      <w:r w:rsidRPr="00F4136B">
        <w:t>therapy in type 2 diabetic pat</w:t>
      </w:r>
      <w:r>
        <w:t xml:space="preserve">ients who </w:t>
      </w:r>
      <w:r w:rsidRPr="00F4136B">
        <w:t xml:space="preserve">have failed to </w:t>
      </w:r>
      <w:r>
        <w:t xml:space="preserve">achieve target glycemic control </w:t>
      </w:r>
      <w:r w:rsidRPr="00F4136B">
        <w:t>goals on OAD therapy.</w:t>
      </w:r>
      <w:r>
        <w:t xml:space="preserve"> </w:t>
      </w:r>
    </w:p>
    <w:p w14:paraId="0FE3589D" w14:textId="77777777" w:rsidR="00D170DA" w:rsidRDefault="00D170DA" w:rsidP="009B6210">
      <w:pPr>
        <w:pStyle w:val="PStextX2space"/>
        <w:jc w:val="both"/>
      </w:pPr>
    </w:p>
    <w:p w14:paraId="2A731217" w14:textId="4233971E" w:rsidR="00C7229B" w:rsidRPr="00A72534" w:rsidRDefault="004D4856" w:rsidP="009B6210">
      <w:pPr>
        <w:spacing w:line="480" w:lineRule="auto"/>
        <w:jc w:val="both"/>
        <w:rPr>
          <w:rFonts w:ascii="Arial" w:hAnsi="Arial" w:cs="Arial"/>
        </w:rPr>
      </w:pPr>
      <w:r w:rsidRPr="00A72534">
        <w:rPr>
          <w:rFonts w:ascii="Arial" w:hAnsi="Arial" w:cs="Arial"/>
          <w:sz w:val="22"/>
          <w:szCs w:val="22"/>
        </w:rPr>
        <w:t xml:space="preserve">In the INITIATE study, </w:t>
      </w:r>
      <w:r w:rsidR="00C7229B" w:rsidRPr="00A72534">
        <w:rPr>
          <w:rFonts w:ascii="Arial" w:hAnsi="Arial" w:cs="Arial"/>
          <w:sz w:val="22"/>
          <w:szCs w:val="22"/>
        </w:rPr>
        <w:t>233 insulin-naive patients with T2DM and poor glycemic control taking metformin alone or in combination with other OADs were randomized to receive either insulin glargine or biphasic premixed insulin containing basal and rapid-acting insulin analogs (</w:t>
      </w:r>
      <w:r w:rsidR="006C5519" w:rsidRPr="00A72534">
        <w:rPr>
          <w:rFonts w:ascii="Arial" w:hAnsi="Arial" w:cs="Arial"/>
          <w:sz w:val="22"/>
          <w:szCs w:val="22"/>
        </w:rPr>
        <w:t xml:space="preserve">biphasic insulin aspart </w:t>
      </w:r>
      <w:r w:rsidR="00C7229B" w:rsidRPr="00A72534">
        <w:rPr>
          <w:rFonts w:ascii="Arial" w:hAnsi="Arial" w:cs="Arial"/>
          <w:sz w:val="22"/>
          <w:szCs w:val="22"/>
        </w:rPr>
        <w:t>70/30</w:t>
      </w:r>
      <w:r w:rsidR="00C061D9" w:rsidRPr="00A72534">
        <w:rPr>
          <w:rFonts w:ascii="Arial" w:hAnsi="Arial" w:cs="Arial"/>
          <w:sz w:val="22"/>
          <w:szCs w:val="22"/>
        </w:rPr>
        <w:t xml:space="preserve">: </w:t>
      </w:r>
      <w:r w:rsidR="00C7229B" w:rsidRPr="00A72534">
        <w:rPr>
          <w:rFonts w:ascii="Arial" w:hAnsi="Arial" w:cs="Arial"/>
          <w:sz w:val="22"/>
          <w:szCs w:val="22"/>
        </w:rPr>
        <w:t>70% insulin aspart protamine/30% insulin aspart)</w:t>
      </w:r>
      <w:r w:rsidR="002E3362" w:rsidRPr="00A72534">
        <w:rPr>
          <w:rFonts w:ascii="Arial" w:hAnsi="Arial" w:cs="Arial"/>
          <w:sz w:val="22"/>
          <w:szCs w:val="22"/>
        </w:rPr>
        <w:t xml:space="preserve"> </w:t>
      </w:r>
      <w:r w:rsidR="002E3362" w:rsidRPr="00A72534">
        <w:rPr>
          <w:rFonts w:ascii="Arial" w:hAnsi="Arial" w:cs="Arial"/>
          <w:sz w:val="22"/>
          <w:szCs w:val="22"/>
        </w:rPr>
        <w:fldChar w:fldCharType="begin"/>
      </w:r>
      <w:r w:rsidR="00BF195E" w:rsidRPr="00A72534">
        <w:rPr>
          <w:rFonts w:ascii="Arial" w:hAnsi="Arial" w:cs="Arial"/>
          <w:sz w:val="22"/>
          <w:szCs w:val="22"/>
        </w:rPr>
        <w:instrText xml:space="preserve"> ADDIN EN.CITE &lt;EndNote&gt;&lt;Cite&gt;&lt;Author&gt;Raskin&lt;/Author&gt;&lt;Year&gt;2005&lt;/Year&gt;&lt;RecNum&gt;40&lt;/RecNum&gt;&lt;DisplayText&gt;[16]&lt;/DisplayText&gt;&lt;record&gt;&lt;rec-number&gt;40&lt;/rec-number&gt;&lt;foreign-keys&gt;&lt;key app="EN" db-id="e2ssafx9o00edpefpetxwrvjxwrvt5drfx95"&gt;40&lt;/key&gt;&lt;/foreign-keys&gt;&lt;ref-type name="Journal Article"&gt;17&lt;/ref-type&gt;&lt;contributors&gt;&lt;authors&gt;&lt;author&gt;Raskin, P.&lt;/author&gt;&lt;author&gt;Allen, E.&lt;/author&gt;&lt;author&gt;Hollander, P.&lt;/author&gt;&lt;author&gt;Lewin, A.&lt;/author&gt;&lt;author&gt;Gabbay, R. A.&lt;/author&gt;&lt;author&gt;Hu, P.&lt;/author&gt;&lt;author&gt;Bode, B.&lt;/author&gt;&lt;author&gt;Garber, A.&lt;/author&gt;&lt;/authors&gt;&lt;/contributors&gt;&lt;titles&gt;&lt;title&gt;Initiating insulin therapy in type 2 diabetes: a comparison of biphasic and basal insulin analogs&lt;/title&gt;&lt;secondary-title&gt;Diabetes Care.&lt;/secondary-title&gt;&lt;/titles&gt;&lt;periodical&gt;&lt;full-title&gt;Diabetes Care.&lt;/full-title&gt;&lt;/periodical&gt;&lt;pages&gt;260-5.&lt;/pages&gt;&lt;volume&gt;28&lt;/volume&gt;&lt;number&gt;2&lt;/number&gt;&lt;keywords&gt;&lt;keyword&gt;Adult&lt;/keyword&gt;&lt;keyword&gt;Blood Glucose/drug effects&lt;/keyword&gt;&lt;keyword&gt;Body Weight/drug effects&lt;/keyword&gt;&lt;keyword&gt;Diabetes Mellitus, Type 2/*drug therapy&lt;/keyword&gt;&lt;keyword&gt;Drug Therapy, Combination&lt;/keyword&gt;&lt;keyword&gt;Female&lt;/keyword&gt;&lt;keyword&gt;Hemoglobin A, Glycosylated/metabolism&lt;/keyword&gt;&lt;keyword&gt;Humans&lt;/keyword&gt;&lt;keyword&gt;Hypoglycemic Agents/*administration &amp;amp; dosage&lt;/keyword&gt;&lt;keyword&gt;Insulin/*administration &amp;amp; dosage/*analogs &amp;amp; derivatives&lt;/keyword&gt;&lt;keyword&gt;Insulin Aspart&lt;/keyword&gt;&lt;keyword&gt;Insulin, Long-Acting&lt;/keyword&gt;&lt;keyword&gt;Male&lt;/keyword&gt;&lt;keyword&gt;Metformin/administration &amp;amp; dosage&lt;/keyword&gt;&lt;keyword&gt;Middle Aged&lt;/keyword&gt;&lt;keyword&gt;Treatment Outcome&lt;/keyword&gt;&lt;/keywords&gt;&lt;dates&gt;&lt;year&gt;2005&lt;/year&gt;&lt;/dates&gt;&lt;urls&gt;&lt;/urls&gt;&lt;/record&gt;&lt;/Cite&gt;&lt;/EndNote&gt;</w:instrText>
      </w:r>
      <w:r w:rsidR="002E3362" w:rsidRPr="00A72534">
        <w:rPr>
          <w:rFonts w:ascii="Arial" w:hAnsi="Arial" w:cs="Arial"/>
          <w:sz w:val="22"/>
          <w:szCs w:val="22"/>
        </w:rPr>
        <w:fldChar w:fldCharType="separate"/>
      </w:r>
      <w:r w:rsidR="002E3362" w:rsidRPr="00A72534">
        <w:rPr>
          <w:rFonts w:ascii="Arial" w:hAnsi="Arial" w:cs="Arial"/>
          <w:sz w:val="22"/>
          <w:szCs w:val="22"/>
        </w:rPr>
        <w:t>[</w:t>
      </w:r>
      <w:hyperlink w:anchor="_ENREF_16" w:tooltip="Raskin, 2005 #40" w:history="1">
        <w:r w:rsidR="00E7475F">
          <w:rPr>
            <w:rFonts w:ascii="Arial" w:hAnsi="Arial" w:cs="Arial"/>
            <w:sz w:val="22"/>
            <w:szCs w:val="22"/>
          </w:rPr>
          <w:t>15</w:t>
        </w:r>
      </w:hyperlink>
      <w:r w:rsidR="002E3362" w:rsidRPr="00A72534">
        <w:rPr>
          <w:rFonts w:ascii="Arial" w:hAnsi="Arial" w:cs="Arial"/>
          <w:sz w:val="22"/>
          <w:szCs w:val="22"/>
        </w:rPr>
        <w:t>]</w:t>
      </w:r>
      <w:r w:rsidR="002E3362" w:rsidRPr="00A72534">
        <w:rPr>
          <w:rFonts w:ascii="Arial" w:hAnsi="Arial" w:cs="Arial"/>
          <w:sz w:val="22"/>
          <w:szCs w:val="22"/>
        </w:rPr>
        <w:fldChar w:fldCharType="end"/>
      </w:r>
      <w:r w:rsidR="00E7475F">
        <w:rPr>
          <w:rFonts w:ascii="Arial" w:hAnsi="Arial" w:cs="Arial"/>
          <w:sz w:val="22"/>
          <w:szCs w:val="22"/>
        </w:rPr>
        <w:t xml:space="preserve">. </w:t>
      </w:r>
      <w:r w:rsidR="00C7229B" w:rsidRPr="00A72534">
        <w:rPr>
          <w:rFonts w:ascii="Arial" w:hAnsi="Arial" w:cs="Arial"/>
          <w:sz w:val="22"/>
          <w:szCs w:val="22"/>
        </w:rPr>
        <w:t xml:space="preserve">After 28 weeks of treatment, only 66% in the </w:t>
      </w:r>
      <w:r w:rsidR="00C061D9" w:rsidRPr="00A72534">
        <w:rPr>
          <w:rFonts w:ascii="Arial" w:hAnsi="Arial" w:cs="Arial"/>
          <w:sz w:val="22"/>
          <w:szCs w:val="22"/>
        </w:rPr>
        <w:t xml:space="preserve">biphasic insulin aspart </w:t>
      </w:r>
      <w:r w:rsidR="00C7229B" w:rsidRPr="00A72534">
        <w:rPr>
          <w:rFonts w:ascii="Arial" w:hAnsi="Arial" w:cs="Arial"/>
          <w:sz w:val="22"/>
          <w:szCs w:val="22"/>
        </w:rPr>
        <w:t>70/30 group and 40% in the glargine group reached the HbA1c &lt;7% target</w:t>
      </w:r>
      <w:r w:rsidR="00C0707A">
        <w:rPr>
          <w:rFonts w:ascii="Arial" w:hAnsi="Arial" w:cs="Arial"/>
          <w:sz w:val="22"/>
          <w:szCs w:val="22"/>
        </w:rPr>
        <w:t xml:space="preserve"> a</w:t>
      </w:r>
      <w:r w:rsidR="00A72534" w:rsidRPr="00A72534">
        <w:rPr>
          <w:rFonts w:ascii="Arial" w:hAnsi="Arial" w:cs="Arial"/>
          <w:sz w:val="22"/>
          <w:szCs w:val="22"/>
        </w:rPr>
        <w:t>fter 28 weeks of treat</w:t>
      </w:r>
      <w:r w:rsidR="00A72534">
        <w:rPr>
          <w:rFonts w:ascii="Arial" w:hAnsi="Arial" w:cs="Arial"/>
        </w:rPr>
        <w:t>ment</w:t>
      </w:r>
      <w:r w:rsidR="00E7475F">
        <w:rPr>
          <w:rFonts w:ascii="Arial" w:hAnsi="Arial" w:cs="Arial"/>
          <w:sz w:val="22"/>
          <w:szCs w:val="22"/>
        </w:rPr>
        <w:t>. Even thou</w:t>
      </w:r>
      <w:r w:rsidR="00C0707A">
        <w:rPr>
          <w:rFonts w:ascii="Arial" w:hAnsi="Arial" w:cs="Arial"/>
          <w:sz w:val="22"/>
          <w:szCs w:val="22"/>
        </w:rPr>
        <w:t>gh</w:t>
      </w:r>
      <w:r w:rsidR="00E7475F">
        <w:rPr>
          <w:rFonts w:ascii="Arial" w:hAnsi="Arial" w:cs="Arial"/>
          <w:sz w:val="22"/>
          <w:szCs w:val="22"/>
        </w:rPr>
        <w:t xml:space="preserve"> </w:t>
      </w:r>
      <w:r w:rsidR="00A72534" w:rsidRPr="00D170DA">
        <w:rPr>
          <w:rFonts w:ascii="Arial" w:hAnsi="Arial" w:cs="Arial"/>
          <w:sz w:val="22"/>
          <w:szCs w:val="22"/>
        </w:rPr>
        <w:t xml:space="preserve"> minor hypoglycaemia (episodes/year) was greater in the BIAsp 70/30 group than in the glargine group (3.4 ± 6.6 and 0.7 ± 2.0, respectively; P ˂ 0.05) and weight gain and daily insulin dose at study end were greater for BIAsp 70/30 – treated subjects than for glargine-treated subjects (weight gain: 5.4 ± 4.8 vs. 3.5 ± 4.5 kg, P ˂ 0.01; insulin dose: 78.5 ± 39.5 and 51.3 ± 26.7 units/day, respectively),  BIAsp 70/30 was significantly more effective than insulin glargine in reducing HbA1c for subjects who entered the present study with HbA1c values ≥ 8.5%. This is consistent with the fact that as b-cell function declines, HbA1c rises, and basal insulin replacement alone is insufficient to control postprandial hyperglycemia</w:t>
      </w:r>
      <w:r w:rsidR="00C7229B">
        <w:t xml:space="preserve"> </w:t>
      </w:r>
      <w:r w:rsidR="009745D2" w:rsidRPr="009745D2">
        <w:rPr>
          <w:rStyle w:val="Hyperlink"/>
          <w:rFonts w:ascii="Arial" w:hAnsi="Arial" w:cs="Arial"/>
          <w:noProof/>
          <w:sz w:val="22"/>
          <w:szCs w:val="22"/>
        </w:rPr>
        <w:t xml:space="preserve"> </w:t>
      </w:r>
      <w:r w:rsidR="00D51EF5" w:rsidRPr="00A72534">
        <w:rPr>
          <w:rFonts w:ascii="Arial" w:hAnsi="Arial" w:cs="Arial"/>
          <w:sz w:val="22"/>
          <w:szCs w:val="22"/>
        </w:rPr>
        <w:fldChar w:fldCharType="begin"/>
      </w:r>
      <w:r w:rsidR="00D51EF5" w:rsidRPr="00A72534">
        <w:rPr>
          <w:rFonts w:ascii="Arial" w:hAnsi="Arial" w:cs="Arial"/>
          <w:sz w:val="22"/>
          <w:szCs w:val="22"/>
        </w:rPr>
        <w:instrText xml:space="preserve"> ADDIN EN.CITE &lt;EndNote&gt;&lt;Cite&gt;&lt;Author&gt;Raskin&lt;/Author&gt;&lt;Year&gt;2005&lt;/Year&gt;&lt;RecNum&gt;40&lt;/RecNum&gt;&lt;DisplayText&gt;[16]&lt;/DisplayText&gt;&lt;record&gt;&lt;rec-number&gt;40&lt;/rec-number&gt;&lt;foreign-keys&gt;&lt;key app="EN" db-id="e2ssafx9o00edpefpetxwrvjxwrvt5drfx95"&gt;40&lt;/key&gt;&lt;/foreign-keys&gt;&lt;ref-type name="Journal Article"&gt;17&lt;/ref-type&gt;&lt;contributors&gt;&lt;authors&gt;&lt;author&gt;Raskin, P.&lt;/author&gt;&lt;author&gt;Allen, E.&lt;/author&gt;&lt;author&gt;Hollander, P.&lt;/author&gt;&lt;author&gt;Lewin, A.&lt;/author&gt;&lt;author&gt;Gabbay, R. A.&lt;/author&gt;&lt;author&gt;Hu, P.&lt;/author&gt;&lt;author&gt;Bode, B.&lt;/author&gt;&lt;author&gt;Garber, A.&lt;/author&gt;&lt;/authors&gt;&lt;/contributors&gt;&lt;titles&gt;&lt;title&gt;Initiating insulin therapy in type 2 diabetes: a comparison of biphasic and basal insulin analogs&lt;/title&gt;&lt;secondary-title&gt;Diabetes Care.&lt;/secondary-title&gt;&lt;/titles&gt;&lt;periodical&gt;&lt;full-title&gt;Diabetes Care.&lt;/full-title&gt;&lt;/periodical&gt;&lt;pages&gt;260-5.&lt;/pages&gt;&lt;volume&gt;28&lt;/volume&gt;&lt;number&gt;2&lt;/number&gt;&lt;keywords&gt;&lt;keyword&gt;Adult&lt;/keyword&gt;&lt;keyword&gt;Blood Glucose/drug effects&lt;/keyword&gt;&lt;keyword&gt;Body Weight/drug effects&lt;/keyword&gt;&lt;keyword&gt;Diabetes Mellitus, Type 2/*drug therapy&lt;/keyword&gt;&lt;keyword&gt;Drug Therapy, Combination&lt;/keyword&gt;&lt;keyword&gt;Female&lt;/keyword&gt;&lt;keyword&gt;Hemoglobin A, Glycosylated/metabolism&lt;/keyword&gt;&lt;keyword&gt;Humans&lt;/keyword&gt;&lt;keyword&gt;Hypoglycemic Agents/*administration &amp;amp; dosage&lt;/keyword&gt;&lt;keyword&gt;Insulin/*administration &amp;amp; dosage/*analogs &amp;amp; derivatives&lt;/keyword&gt;&lt;keyword&gt;Insulin Aspart&lt;/keyword&gt;&lt;keyword&gt;Insulin, Long-Acting&lt;/keyword&gt;&lt;keyword&gt;Male&lt;/keyword&gt;&lt;keyword&gt;Metformin/administration &amp;amp; dosage&lt;/keyword&gt;&lt;keyword&gt;Middle Aged&lt;/keyword&gt;&lt;keyword&gt;Treatment Outcome&lt;/keyword&gt;&lt;/keywords&gt;&lt;dates&gt;&lt;year&gt;2005&lt;/year&gt;&lt;/dates&gt;&lt;urls&gt;&lt;/urls&gt;&lt;/record&gt;&lt;/Cite&gt;&lt;/EndNote&gt;</w:instrText>
      </w:r>
      <w:r w:rsidR="00D51EF5" w:rsidRPr="00A72534">
        <w:rPr>
          <w:rFonts w:ascii="Arial" w:hAnsi="Arial" w:cs="Arial"/>
          <w:sz w:val="22"/>
          <w:szCs w:val="22"/>
        </w:rPr>
        <w:fldChar w:fldCharType="separate"/>
      </w:r>
      <w:r w:rsidR="00D51EF5" w:rsidRPr="00A72534">
        <w:rPr>
          <w:rFonts w:ascii="Arial" w:hAnsi="Arial" w:cs="Arial"/>
          <w:sz w:val="22"/>
          <w:szCs w:val="22"/>
        </w:rPr>
        <w:t>[</w:t>
      </w:r>
      <w:hyperlink w:anchor="_ENREF_16" w:tooltip="Raskin, 2005 #40" w:history="1">
        <w:r w:rsidR="00D51EF5">
          <w:rPr>
            <w:rFonts w:ascii="Arial" w:hAnsi="Arial" w:cs="Arial"/>
            <w:sz w:val="22"/>
            <w:szCs w:val="22"/>
          </w:rPr>
          <w:t>15</w:t>
        </w:r>
      </w:hyperlink>
      <w:r w:rsidR="00D51EF5" w:rsidRPr="00A72534">
        <w:rPr>
          <w:rFonts w:ascii="Arial" w:hAnsi="Arial" w:cs="Arial"/>
          <w:sz w:val="22"/>
          <w:szCs w:val="22"/>
        </w:rPr>
        <w:t>]</w:t>
      </w:r>
      <w:r w:rsidR="00D51EF5" w:rsidRPr="00A72534">
        <w:rPr>
          <w:rFonts w:ascii="Arial" w:hAnsi="Arial" w:cs="Arial"/>
          <w:sz w:val="22"/>
          <w:szCs w:val="22"/>
        </w:rPr>
        <w:fldChar w:fldCharType="end"/>
      </w:r>
      <w:r w:rsidR="00C7229B" w:rsidRPr="009745D2">
        <w:rPr>
          <w:rStyle w:val="Hyperlink"/>
          <w:noProof/>
          <w:sz w:val="22"/>
          <w:szCs w:val="22"/>
        </w:rPr>
        <w:t>.</w:t>
      </w:r>
    </w:p>
    <w:p w14:paraId="5BE5962C" w14:textId="3C4F91D5" w:rsidR="009745D2" w:rsidRPr="00200F82" w:rsidRDefault="009745D2" w:rsidP="009B6210">
      <w:pPr>
        <w:pStyle w:val="PStextX2space"/>
        <w:spacing w:line="360" w:lineRule="auto"/>
        <w:jc w:val="both"/>
        <w:rPr>
          <w:lang w:val="en-US"/>
        </w:rPr>
      </w:pPr>
    </w:p>
    <w:p w14:paraId="7CD0DE25" w14:textId="0139F9CC" w:rsidR="00C7229B" w:rsidRDefault="00E7475F" w:rsidP="009B6210">
      <w:pPr>
        <w:pStyle w:val="PStextX2space"/>
        <w:jc w:val="both"/>
      </w:pPr>
      <w:r>
        <w:t>A UK-based</w:t>
      </w:r>
      <w:r w:rsidR="00C7229B">
        <w:t xml:space="preserve"> retrospective</w:t>
      </w:r>
      <w:r>
        <w:t xml:space="preserve"> </w:t>
      </w:r>
      <w:r w:rsidR="00C7229B">
        <w:t>36</w:t>
      </w:r>
      <w:r>
        <w:t>-month</w:t>
      </w:r>
      <w:r w:rsidR="00C7229B">
        <w:t xml:space="preserve"> observational study was conducted using data collected from 2002 to 2006 from The Health Improvement Network (THIN) database</w:t>
      </w:r>
      <w:r w:rsidR="00DA524E">
        <w:t xml:space="preserve"> </w:t>
      </w:r>
      <w:hyperlink w:anchor="Gordon" w:history="1">
        <w:r w:rsidR="0090287B" w:rsidRPr="00D51EF5">
          <w:rPr>
            <w:rStyle w:val="Hyperlink"/>
          </w:rPr>
          <w:t>[16]</w:t>
        </w:r>
        <w:r w:rsidR="00C7229B" w:rsidRPr="00D51EF5">
          <w:rPr>
            <w:rStyle w:val="Hyperlink"/>
          </w:rPr>
          <w:t>.</w:t>
        </w:r>
      </w:hyperlink>
      <w:r>
        <w:t xml:space="preserve"> </w:t>
      </w:r>
      <w:r w:rsidR="00C7229B">
        <w:t>The study included 8,009 patients with T2DM with poor glyc</w:t>
      </w:r>
      <w:r w:rsidR="004D4856">
        <w:t xml:space="preserve">emic control (baseline [mean ± </w:t>
      </w:r>
      <w:r w:rsidR="00C7229B">
        <w:t xml:space="preserve">standard deviation (SD)] </w:t>
      </w:r>
      <w:r w:rsidR="00C7229B" w:rsidRPr="00745DC0">
        <w:t>HbA</w:t>
      </w:r>
      <w:r w:rsidR="00C7229B" w:rsidRPr="00D170DA">
        <w:t>1c</w:t>
      </w:r>
      <w:r w:rsidR="00C7229B">
        <w:t>: 9.5 ± 1.</w:t>
      </w:r>
      <w:r w:rsidR="00B860FE">
        <w:t>6</w:t>
      </w:r>
      <w:r w:rsidR="00C7229B">
        <w:t>%)</w:t>
      </w:r>
      <w:r w:rsidR="004D4856">
        <w:t>.  The patients</w:t>
      </w:r>
      <w:r w:rsidR="00C7229B">
        <w:t xml:space="preserve"> were </w:t>
      </w:r>
      <w:r w:rsidR="004D4856">
        <w:t xml:space="preserve">prescribed </w:t>
      </w:r>
      <w:r w:rsidR="00C7229B">
        <w:t>OADs and/or lifestyle management and were initiated on either basal insulin (ie, NPH, detemir, or glargine) or premixed insulin during the data collection period.</w:t>
      </w:r>
      <w:r w:rsidR="004D4856">
        <w:t xml:space="preserve">  </w:t>
      </w:r>
      <w:r w:rsidR="00C7229B">
        <w:t>Although all insulin therapies resulted in a significant decrease (</w:t>
      </w:r>
      <w:r w:rsidR="00C7229B" w:rsidRPr="00D170DA">
        <w:t>P</w:t>
      </w:r>
      <w:r w:rsidR="00E1557C" w:rsidRPr="00D170DA">
        <w:t xml:space="preserve"> </w:t>
      </w:r>
      <w:r w:rsidR="00C7229B">
        <w:t xml:space="preserve">&lt;0.001) in </w:t>
      </w:r>
      <w:r w:rsidR="00C7229B" w:rsidRPr="00B56187">
        <w:t>HbA</w:t>
      </w:r>
      <w:r w:rsidR="00C7229B" w:rsidRPr="00D170DA">
        <w:t>1c</w:t>
      </w:r>
      <w:r w:rsidR="00C7229B">
        <w:t xml:space="preserve"> after 12 months of treatment, the mean</w:t>
      </w:r>
      <w:r w:rsidR="00E1557C">
        <w:t xml:space="preserve"> (± SD)</w:t>
      </w:r>
      <w:r w:rsidR="00C7229B">
        <w:t xml:space="preserve"> </w:t>
      </w:r>
      <w:r w:rsidR="00C7229B" w:rsidRPr="00B56187">
        <w:t>HbA</w:t>
      </w:r>
      <w:r w:rsidR="00C7229B" w:rsidRPr="00D170DA">
        <w:t>1c</w:t>
      </w:r>
      <w:r w:rsidR="00C7229B">
        <w:t xml:space="preserve"> (8.4 ± 1.5%) did not meet best-practice recommended targets for </w:t>
      </w:r>
      <w:r w:rsidR="00C7229B" w:rsidRPr="00B56187">
        <w:t>HbA</w:t>
      </w:r>
      <w:r w:rsidR="00C7229B" w:rsidRPr="00D170DA">
        <w:t>1c</w:t>
      </w:r>
      <w:r w:rsidR="00C7229B">
        <w:t>.</w:t>
      </w:r>
      <w:r w:rsidR="004D4856">
        <w:t xml:space="preserve">  </w:t>
      </w:r>
      <w:r w:rsidR="00C7229B" w:rsidRPr="00E223C3">
        <w:t xml:space="preserve">Despite not achieving optimal glycemic control, 75% of patients persisted with </w:t>
      </w:r>
      <w:r w:rsidR="00C7229B" w:rsidRPr="00E223C3">
        <w:lastRenderedPageBreak/>
        <w:t>NPH, 78% with detemir, 83% with glargine, and 92% with premix</w:t>
      </w:r>
      <w:r w:rsidR="00C7229B">
        <w:t>ed insulin over the first 12 months of treatment</w:t>
      </w:r>
      <w:r w:rsidR="00C7229B" w:rsidRPr="00E223C3">
        <w:t>.</w:t>
      </w:r>
      <w:r w:rsidR="004D4856">
        <w:t xml:space="preserve">  </w:t>
      </w:r>
      <w:r w:rsidR="00C7229B">
        <w:t xml:space="preserve">At 36 months, patients </w:t>
      </w:r>
      <w:r w:rsidR="004D4856">
        <w:t xml:space="preserve">who were </w:t>
      </w:r>
      <w:r w:rsidR="00C7229B">
        <w:t>treated with premixed insulin still had the highest level of persistence (83%), followed by glargine (67%) and NPH (57%) (</w:t>
      </w:r>
      <w:r w:rsidR="00C22733">
        <w:t xml:space="preserve">note: </w:t>
      </w:r>
      <w:r w:rsidR="00C7229B">
        <w:t>36-month data were not available for detemir as it was licensed in the UK later than the other insulins)</w:t>
      </w:r>
      <w:r w:rsidR="00D51EF5" w:rsidRPr="00D51EF5">
        <w:t xml:space="preserve"> </w:t>
      </w:r>
      <w:hyperlink w:anchor="Gordon" w:history="1">
        <w:r w:rsidR="00D51EF5" w:rsidRPr="00D51EF5">
          <w:rPr>
            <w:rStyle w:val="Hyperlink"/>
          </w:rPr>
          <w:t>[16]</w:t>
        </w:r>
        <w:r w:rsidR="00C7229B" w:rsidRPr="00D51EF5">
          <w:rPr>
            <w:rStyle w:val="Hyperlink"/>
          </w:rPr>
          <w:t>.</w:t>
        </w:r>
      </w:hyperlink>
    </w:p>
    <w:p w14:paraId="0E33ABEE" w14:textId="77777777" w:rsidR="004D4856" w:rsidRDefault="004D4856" w:rsidP="009B6210">
      <w:pPr>
        <w:pStyle w:val="PStextX2space"/>
        <w:spacing w:line="360" w:lineRule="auto"/>
        <w:jc w:val="both"/>
      </w:pPr>
    </w:p>
    <w:p w14:paraId="3133702C" w14:textId="33A56845" w:rsidR="00C7229B" w:rsidRDefault="00C7229B" w:rsidP="009B6210">
      <w:pPr>
        <w:pStyle w:val="PStextX2space"/>
        <w:jc w:val="both"/>
      </w:pPr>
      <w:r>
        <w:t>In another retrospective observational study of UK patients with T2DM using the THIN database, data were collected from 2004 to 2006 to investigate the treatment patterns of patients with suboptimal glycemic control (</w:t>
      </w:r>
      <w:r w:rsidR="00E1557C">
        <w:t xml:space="preserve">mean </w:t>
      </w:r>
      <w:r w:rsidRPr="00B56187">
        <w:t>HbA</w:t>
      </w:r>
      <w:r w:rsidRPr="00B56187">
        <w:rPr>
          <w:vertAlign w:val="subscript"/>
        </w:rPr>
        <w:t>1c</w:t>
      </w:r>
      <w:r w:rsidR="00E1557C" w:rsidRPr="001448A0">
        <w:t xml:space="preserve"> </w:t>
      </w:r>
      <w:r w:rsidR="006C5519" w:rsidRPr="001448A0">
        <w:t>[</w:t>
      </w:r>
      <w:r w:rsidR="00E1557C">
        <w:t>± SD</w:t>
      </w:r>
      <w:r w:rsidR="006C5519">
        <w:t>]</w:t>
      </w:r>
      <w:r w:rsidR="00E1557C">
        <w:rPr>
          <w:vertAlign w:val="subscript"/>
        </w:rPr>
        <w:t xml:space="preserve"> </w:t>
      </w:r>
      <w:r>
        <w:t>:</w:t>
      </w:r>
      <w:r w:rsidR="00C22733">
        <w:t xml:space="preserve"> </w:t>
      </w:r>
      <w:r>
        <w:t xml:space="preserve">9.6 ± </w:t>
      </w:r>
      <w:r w:rsidR="00096EE0">
        <w:t>2</w:t>
      </w:r>
      <w:r>
        <w:t xml:space="preserve">.0%) </w:t>
      </w:r>
      <w:r w:rsidRPr="00B56187">
        <w:t>initiating</w:t>
      </w:r>
      <w:r>
        <w:t xml:space="preserve"> insulin therapy</w:t>
      </w:r>
      <w:r w:rsidR="00C22733">
        <w:t xml:space="preserve"> </w:t>
      </w:r>
      <w:r w:rsidR="00D170DA">
        <w:fldChar w:fldCharType="begin"/>
      </w:r>
      <w:r w:rsidR="00D170DA">
        <w:instrText xml:space="preserve"> ADDIN EN.CITE &lt;EndNote&gt;&lt;Cite&gt;&lt;Author&gt;Blak&lt;/Author&gt;&lt;Year&gt;2012&lt;/Year&gt;&lt;RecNum&gt;43&lt;/RecNum&gt;&lt;DisplayText&gt;[18]&lt;/DisplayText&gt;&lt;record&gt;&lt;rec-number&gt;43&lt;/rec-number&gt;&lt;foreign-keys&gt;&lt;key app="EN" db-id="e2ssafx9o00edpefpetxwrvjxwrvt5drfx95"&gt;43&lt;/key&gt;&lt;/foreign-keys&gt;&lt;ref-type name="Journal Article"&gt;17&lt;/ref-type&gt;&lt;contributors&gt;&lt;authors&gt;&lt;author&gt;Blak, B. T.&lt;/author&gt;&lt;author&gt;Smith, H. T.&lt;/author&gt;&lt;author&gt;Hards, M.&lt;/author&gt;&lt;author&gt;Maguire, A.&lt;/author&gt;&lt;author&gt;Gimeno, V.&lt;/author&gt;&lt;/authors&gt;&lt;/contributors&gt;&lt;titles&gt;&lt;title&gt;A retrospective database study of insulin initiation in patients with Type 2 diabetes in UK primary care&lt;/title&gt;&lt;secondary-title&gt;Diabet Med.&lt;/secondary-title&gt;&lt;/titles&gt;&lt;periodical&gt;&lt;full-title&gt;Diabet Med.&lt;/full-title&gt;&lt;/periodical&gt;&lt;pages&gt;e191-8.&lt;/pages&gt;&lt;volume&gt;29&lt;/volume&gt;&lt;number&gt;8&lt;/number&gt;&lt;keywords&gt;&lt;keyword&gt;Aged&lt;/keyword&gt;&lt;keyword&gt;Body Mass Index&lt;/keyword&gt;&lt;keyword&gt;Body Weight&lt;/keyword&gt;&lt;keyword&gt;Databases, Factual&lt;/keyword&gt;&lt;keyword&gt;Diabetes Mellitus, Type 2/blood/*drug therapy&lt;/keyword&gt;&lt;keyword&gt;Drug Substitution&lt;/keyword&gt;&lt;keyword&gt;Family Practice/statistics &amp;amp; numerical data&lt;/keyword&gt;&lt;keyword&gt;Female&lt;/keyword&gt;&lt;keyword&gt;Great Britain&lt;/keyword&gt;&lt;keyword&gt;Health Resources/utilization&lt;/keyword&gt;&lt;keyword&gt;Hemoglobin A, Glycosylated/metabolism&lt;/keyword&gt;&lt;keyword&gt;Humans&lt;/keyword&gt;&lt;keyword&gt;Hypoglycemic Agents/*therapeutic use&lt;/keyword&gt;&lt;keyword&gt;Insulin/*therapeutic use&lt;/keyword&gt;&lt;keyword&gt;Male&lt;/keyword&gt;&lt;keyword&gt;Middle Aged&lt;/keyword&gt;&lt;keyword&gt;Patient Acceptance of Health Care/statistics &amp;amp; numerical data&lt;/keyword&gt;&lt;keyword&gt;Retrospective Studies&lt;/keyword&gt;&lt;/keywords&gt;&lt;dates&gt;&lt;year&gt;2012&lt;/year&gt;&lt;/dates&gt;&lt;urls&gt;&lt;/urls&gt;&lt;/record&gt;&lt;/Cite&gt;&lt;/EndNote&gt;</w:instrText>
      </w:r>
      <w:r w:rsidR="00D170DA">
        <w:fldChar w:fldCharType="separate"/>
      </w:r>
      <w:hyperlink w:anchor="Blak" w:history="1">
        <w:r w:rsidR="00D170DA" w:rsidRPr="009745D2">
          <w:rPr>
            <w:rStyle w:val="Hyperlink"/>
            <w:noProof/>
          </w:rPr>
          <w:t>[</w:t>
        </w:r>
        <w:r w:rsidR="00D170DA">
          <w:rPr>
            <w:rStyle w:val="Hyperlink"/>
            <w:noProof/>
          </w:rPr>
          <w:t>17</w:t>
        </w:r>
        <w:r w:rsidR="00D170DA" w:rsidRPr="009745D2">
          <w:rPr>
            <w:rStyle w:val="Hyperlink"/>
            <w:noProof/>
          </w:rPr>
          <w:t>]</w:t>
        </w:r>
      </w:hyperlink>
      <w:r w:rsidR="00D170DA">
        <w:rPr>
          <w:rStyle w:val="Hyperlink"/>
          <w:noProof/>
        </w:rPr>
        <w:t xml:space="preserve"> </w:t>
      </w:r>
      <w:r w:rsidR="00D170DA">
        <w:fldChar w:fldCharType="end"/>
      </w:r>
      <w:r>
        <w:t xml:space="preserve">.  A total of 4,045 patients were included in the study, of which 52.4% initiated basal insulin only, </w:t>
      </w:r>
      <w:r w:rsidRPr="00B84AFC">
        <w:t>41.6%</w:t>
      </w:r>
      <w:r>
        <w:t xml:space="preserve"> initiated premixed insulin only, 4.0% initiated basal-bolus insulin only, and 2.1% initiated prandial insulin only.</w:t>
      </w:r>
      <w:r w:rsidR="004D4856">
        <w:t xml:space="preserve">  </w:t>
      </w:r>
      <w:r>
        <w:t xml:space="preserve">For those patients with 6 months of </w:t>
      </w:r>
      <w:r w:rsidR="006C5519">
        <w:t>follow</w:t>
      </w:r>
      <w:r w:rsidR="006C5519">
        <w:rPr>
          <w:rStyle w:val="CommentReference"/>
          <w:rFonts w:cs="Times New Roman"/>
        </w:rPr>
        <w:t>-</w:t>
      </w:r>
      <w:r>
        <w:t xml:space="preserve">up, the mean </w:t>
      </w:r>
      <w:r w:rsidR="006C5519">
        <w:t>(</w:t>
      </w:r>
      <w:r>
        <w:t>± SD</w:t>
      </w:r>
      <w:r w:rsidR="006C5519">
        <w:t>)</w:t>
      </w:r>
      <w:r>
        <w:t xml:space="preserve"> </w:t>
      </w:r>
      <w:r w:rsidRPr="00B56187">
        <w:t>HbA</w:t>
      </w:r>
      <w:r w:rsidRPr="00B56187">
        <w:rPr>
          <w:vertAlign w:val="subscript"/>
        </w:rPr>
        <w:t>1c</w:t>
      </w:r>
      <w:r>
        <w:t xml:space="preserve"> was 8.3 ± 1.6% and the mean </w:t>
      </w:r>
      <w:r w:rsidR="006C5519">
        <w:t xml:space="preserve">(± SD) </w:t>
      </w:r>
      <w:r>
        <w:t xml:space="preserve">change in </w:t>
      </w:r>
      <w:r w:rsidRPr="00B56187">
        <w:t>HbA</w:t>
      </w:r>
      <w:r w:rsidRPr="00B56187">
        <w:rPr>
          <w:vertAlign w:val="subscript"/>
        </w:rPr>
        <w:t>1c</w:t>
      </w:r>
      <w:r>
        <w:t xml:space="preserve"> was -1.27</w:t>
      </w:r>
      <w:r w:rsidR="00261524">
        <w:t xml:space="preserve"> ± 2.02</w:t>
      </w:r>
      <w:r>
        <w:t xml:space="preserve">% (n=2,881); only 17.3% (n=3,024) patients achieved </w:t>
      </w:r>
      <w:r w:rsidRPr="00B56187">
        <w:t>HbA</w:t>
      </w:r>
      <w:r w:rsidRPr="00B56187">
        <w:rPr>
          <w:vertAlign w:val="subscript"/>
        </w:rPr>
        <w:t>1c</w:t>
      </w:r>
      <w:r>
        <w:t xml:space="preserve"> &lt;7%.</w:t>
      </w:r>
      <w:r w:rsidR="004D4856">
        <w:t xml:space="preserve">  </w:t>
      </w:r>
      <w:r>
        <w:t xml:space="preserve">Overall, among those patients with at least 6 months </w:t>
      </w:r>
      <w:r w:rsidR="006C5519">
        <w:t>follow</w:t>
      </w:r>
      <w:r w:rsidR="006C5519">
        <w:rPr>
          <w:rStyle w:val="CommentReference"/>
          <w:rFonts w:cs="Times New Roman"/>
        </w:rPr>
        <w:t>-</w:t>
      </w:r>
      <w:r>
        <w:t xml:space="preserve">up, 75.1% of patients persisted with the same insulin regimen, 13.7% discontinued insulin, 7.0% switched regimens, </w:t>
      </w:r>
      <w:r w:rsidRPr="008020C1">
        <w:t>and 4.7%</w:t>
      </w:r>
      <w:r>
        <w:t xml:space="preserve"> received insulin intensification.</w:t>
      </w:r>
      <w:r w:rsidR="004D4856">
        <w:t xml:space="preserve">  </w:t>
      </w:r>
      <w:r>
        <w:t>For those patients</w:t>
      </w:r>
      <w:r w:rsidR="00703821">
        <w:t xml:space="preserve"> initiated on basal insulin</w:t>
      </w:r>
      <w:r w:rsidR="004D4856">
        <w:t>, basal-bolus insulin, or premixed insulin</w:t>
      </w:r>
      <w:r w:rsidR="004D4856" w:rsidRPr="005B127F">
        <w:t xml:space="preserve"> </w:t>
      </w:r>
      <w:r w:rsidR="004D4856">
        <w:t xml:space="preserve">only, 5.8%, 0.6%, and 2.3% of patients, respectively, </w:t>
      </w:r>
      <w:r>
        <w:t>underwent insulin intensification and 8.1%</w:t>
      </w:r>
      <w:r w:rsidR="004D4856">
        <w:t xml:space="preserve">, 4.5%, and 5.2%, respectively, </w:t>
      </w:r>
      <w:r>
        <w:t>switched their insulin regimen</w:t>
      </w:r>
      <w:r w:rsidR="004D4856">
        <w:t>s</w:t>
      </w:r>
      <w:r w:rsidR="002E26C4">
        <w:t xml:space="preserve">. The authors of this study indicated </w:t>
      </w:r>
      <w:r w:rsidR="00E7475F">
        <w:t xml:space="preserve">the </w:t>
      </w:r>
      <w:r w:rsidR="002E26C4">
        <w:t>t</w:t>
      </w:r>
      <w:r w:rsidR="002E26C4" w:rsidRPr="00640E66">
        <w:t>wo potential problems associated with insuli</w:t>
      </w:r>
      <w:r w:rsidR="002E26C4">
        <w:t>n treatment are weight gain</w:t>
      </w:r>
      <w:r w:rsidR="002E26C4" w:rsidRPr="00640E66">
        <w:t xml:space="preserve"> and </w:t>
      </w:r>
      <w:r w:rsidR="002E26C4">
        <w:t xml:space="preserve">hypoglycaemia. </w:t>
      </w:r>
      <w:r w:rsidR="002E26C4" w:rsidRPr="00640E66">
        <w:t>Clinical studies have shown mean increases in weight gain of up to 3 kg over 6 months when insulin was added to OAD therapy in Type 2 diabetes, although the magnitude of weight gain may differ between different ty</w:t>
      </w:r>
      <w:r w:rsidR="002E26C4">
        <w:t>pes of insulin.</w:t>
      </w:r>
      <w:r w:rsidR="00C22733">
        <w:fldChar w:fldCharType="begin"/>
      </w:r>
      <w:r w:rsidR="00C22733">
        <w:instrText xml:space="preserve"> ADDIN EN.CITE &lt;EndNote&gt;&lt;Cite&gt;&lt;Author&gt;Blak&lt;/Author&gt;&lt;Year&gt;2012&lt;/Year&gt;&lt;RecNum&gt;43&lt;/RecNum&gt;&lt;DisplayText&gt;[18]&lt;/DisplayText&gt;&lt;record&gt;&lt;rec-number&gt;43&lt;/rec-number&gt;&lt;foreign-keys&gt;&lt;key app="EN" db-id="e2ssafx9o00edpefpetxwrvjxwrvt5drfx95"&gt;43&lt;/key&gt;&lt;/foreign-keys&gt;&lt;ref-type name="Journal Article"&gt;17&lt;/ref-type&gt;&lt;contributors&gt;&lt;authors&gt;&lt;author&gt;Blak, B. T.&lt;/author&gt;&lt;author&gt;Smith, H. T.&lt;/author&gt;&lt;author&gt;Hards, M.&lt;/author&gt;&lt;author&gt;Maguire, A.&lt;/author&gt;&lt;author&gt;Gimeno, V.&lt;/author&gt;&lt;/authors&gt;&lt;/contributors&gt;&lt;titles&gt;&lt;title&gt;A retrospective database study of insulin initiation in patients with Type 2 diabetes in UK primary care&lt;/title&gt;&lt;secondary-title&gt;Diabet Med.&lt;/secondary-title&gt;&lt;/titles&gt;&lt;periodical&gt;&lt;full-title&gt;Diabet Med.&lt;/full-title&gt;&lt;/periodical&gt;&lt;pages&gt;e191-8.&lt;/pages&gt;&lt;volume&gt;29&lt;/volume&gt;&lt;number&gt;8&lt;/number&gt;&lt;keywords&gt;&lt;keyword&gt;Aged&lt;/keyword&gt;&lt;keyword&gt;Body Mass Index&lt;/keyword&gt;&lt;keyword&gt;Body Weight&lt;/keyword&gt;&lt;keyword&gt;Databases, Factual&lt;/keyword&gt;&lt;keyword&gt;Diabetes Mellitus, Type 2/blood/*drug therapy&lt;/keyword&gt;&lt;keyword&gt;Drug Substitution&lt;/keyword&gt;&lt;keyword&gt;Family Practice/statistics &amp;amp; numerical data&lt;/keyword&gt;&lt;keyword&gt;Female&lt;/keyword&gt;&lt;keyword&gt;Great Britain&lt;/keyword&gt;&lt;keyword&gt;Health Resources/utilization&lt;/keyword&gt;&lt;keyword&gt;Hemoglobin A, Glycosylated/metabolism&lt;/keyword&gt;&lt;keyword&gt;Humans&lt;/keyword&gt;&lt;keyword&gt;Hypoglycemic Agents/*therapeutic use&lt;/keyword&gt;&lt;keyword&gt;Insulin/*therapeutic use&lt;/keyword&gt;&lt;keyword&gt;Male&lt;/keyword&gt;&lt;keyword&gt;Middle Aged&lt;/keyword&gt;&lt;keyword&gt;Patient Acceptance of Health Care/statistics &amp;amp; numerical data&lt;/keyword&gt;&lt;keyword&gt;Retrospective Studies&lt;/keyword&gt;&lt;/keywords&gt;&lt;dates&gt;&lt;year&gt;2012&lt;/year&gt;&lt;/dates&gt;&lt;urls&gt;&lt;/urls&gt;&lt;/record&gt;&lt;/Cite&gt;&lt;/EndNote&gt;</w:instrText>
      </w:r>
      <w:r w:rsidR="00C22733">
        <w:fldChar w:fldCharType="separate"/>
      </w:r>
      <w:hyperlink w:anchor="Blak" w:history="1">
        <w:r w:rsidR="003C507E" w:rsidRPr="009745D2">
          <w:rPr>
            <w:rStyle w:val="Hyperlink"/>
            <w:noProof/>
          </w:rPr>
          <w:t>[</w:t>
        </w:r>
        <w:r w:rsidR="003C507E">
          <w:rPr>
            <w:rStyle w:val="Hyperlink"/>
            <w:noProof/>
          </w:rPr>
          <w:t>17</w:t>
        </w:r>
        <w:r w:rsidR="003C507E" w:rsidRPr="009745D2">
          <w:rPr>
            <w:rStyle w:val="Hyperlink"/>
            <w:noProof/>
          </w:rPr>
          <w:t>]</w:t>
        </w:r>
      </w:hyperlink>
      <w:r w:rsidR="00D170DA">
        <w:rPr>
          <w:rStyle w:val="Hyperlink"/>
          <w:noProof/>
        </w:rPr>
        <w:t xml:space="preserve"> </w:t>
      </w:r>
      <w:r w:rsidR="00C22733">
        <w:fldChar w:fldCharType="end"/>
      </w:r>
      <w:r>
        <w:t>.</w:t>
      </w:r>
    </w:p>
    <w:p w14:paraId="0D39FFBC" w14:textId="77777777" w:rsidR="00650114" w:rsidRDefault="00650114" w:rsidP="009B6210">
      <w:pPr>
        <w:pStyle w:val="PStextX2space"/>
        <w:jc w:val="both"/>
        <w:rPr>
          <w:lang w:val="en-US"/>
        </w:rPr>
      </w:pPr>
    </w:p>
    <w:p w14:paraId="2E9E3A5F" w14:textId="263A7988" w:rsidR="00650114" w:rsidRPr="001D4715" w:rsidRDefault="0090287B" w:rsidP="009B6210">
      <w:pPr>
        <w:pStyle w:val="PStextX2space"/>
        <w:jc w:val="both"/>
        <w:rPr>
          <w:lang w:val="en-US"/>
        </w:rPr>
      </w:pPr>
      <w:r>
        <w:rPr>
          <w:lang w:val="en-US"/>
        </w:rPr>
        <w:t>O</w:t>
      </w:r>
      <w:r w:rsidR="002B2E97">
        <w:rPr>
          <w:lang w:val="en-US"/>
        </w:rPr>
        <w:t>ne of the latest studies</w:t>
      </w:r>
      <w:r>
        <w:rPr>
          <w:lang w:val="en-US"/>
        </w:rPr>
        <w:t xml:space="preserve"> </w:t>
      </w:r>
      <w:r w:rsidR="00E7475F">
        <w:rPr>
          <w:lang w:val="en-US"/>
        </w:rPr>
        <w:t xml:space="preserve">the </w:t>
      </w:r>
      <w:r w:rsidR="00650114" w:rsidRPr="00515DB0">
        <w:rPr>
          <w:lang w:val="en-US"/>
        </w:rPr>
        <w:t>Multinational Observational Study Assessing Insulin Use</w:t>
      </w:r>
      <w:r w:rsidR="00650114">
        <w:rPr>
          <w:lang w:val="en-US"/>
        </w:rPr>
        <w:t xml:space="preserve"> (</w:t>
      </w:r>
      <w:r w:rsidR="00650114">
        <w:t>MOSA1c study)</w:t>
      </w:r>
      <w:r w:rsidR="00694FC0">
        <w:t>,</w:t>
      </w:r>
      <w:r w:rsidR="00650114">
        <w:t xml:space="preserve"> with </w:t>
      </w:r>
      <w:r w:rsidR="00650114" w:rsidRPr="00231C74">
        <w:rPr>
          <w:lang w:val="en-US"/>
        </w:rPr>
        <w:t>4,341</w:t>
      </w:r>
      <w:r w:rsidR="00650114" w:rsidRPr="00231C74">
        <w:t xml:space="preserve"> </w:t>
      </w:r>
      <w:r w:rsidR="00650114">
        <w:t xml:space="preserve">participants from 18 countries assessed the </w:t>
      </w:r>
      <w:r w:rsidR="00650114">
        <w:rPr>
          <w:lang w:val="en-US"/>
        </w:rPr>
        <w:t>c</w:t>
      </w:r>
      <w:r w:rsidR="00650114" w:rsidRPr="00231C74">
        <w:rPr>
          <w:lang w:val="en-US"/>
        </w:rPr>
        <w:t xml:space="preserve">hallenges </w:t>
      </w:r>
      <w:r w:rsidR="00650114">
        <w:rPr>
          <w:lang w:val="en-US"/>
        </w:rPr>
        <w:t>associated with progression of insulin t</w:t>
      </w:r>
      <w:r w:rsidR="00650114" w:rsidRPr="00231C74">
        <w:rPr>
          <w:lang w:val="en-US"/>
        </w:rPr>
        <w:t>herapy</w:t>
      </w:r>
      <w:r w:rsidR="00650114" w:rsidRPr="00231C74">
        <w:t xml:space="preserve"> </w:t>
      </w:r>
      <w:r w:rsidR="00574E85">
        <w:t xml:space="preserve">and </w:t>
      </w:r>
      <w:r w:rsidR="00650114">
        <w:t xml:space="preserve">demonstrated that </w:t>
      </w:r>
      <w:r w:rsidR="009C6CBD">
        <w:t>b</w:t>
      </w:r>
      <w:r w:rsidRPr="0090287B">
        <w:t>aseline insulin regimens are different around the world</w:t>
      </w:r>
      <w:r w:rsidR="00694FC0">
        <w:t>:</w:t>
      </w:r>
      <w:r>
        <w:t xml:space="preserve"> </w:t>
      </w:r>
      <w:r w:rsidR="009C6CBD">
        <w:t>in Germany basal and mixed insulins are e</w:t>
      </w:r>
      <w:r w:rsidR="009C6CBD" w:rsidRPr="009C6CBD">
        <w:t>qually used at the start</w:t>
      </w:r>
      <w:r w:rsidR="009C6CBD">
        <w:t xml:space="preserve"> of insulin therapy</w:t>
      </w:r>
      <w:r w:rsidR="00B321C1">
        <w:t>,</w:t>
      </w:r>
      <w:r w:rsidR="009C6CBD">
        <w:t xml:space="preserve"> these are 4</w:t>
      </w:r>
      <w:r w:rsidR="006D7F4D">
        <w:t>4</w:t>
      </w:r>
      <w:r w:rsidR="009C6CBD">
        <w:t xml:space="preserve">% </w:t>
      </w:r>
      <w:r w:rsidR="006D7F4D">
        <w:t>basal and 44</w:t>
      </w:r>
      <w:r w:rsidR="00B321C1">
        <w:t>% mixed insulins;</w:t>
      </w:r>
      <w:r w:rsidR="00694FC0">
        <w:t xml:space="preserve"> in China</w:t>
      </w:r>
      <w:r w:rsidR="009C6CBD">
        <w:t xml:space="preserve"> </w:t>
      </w:r>
      <w:r w:rsidR="006D7F4D">
        <w:t>16</w:t>
      </w:r>
      <w:r w:rsidR="009C6CBD">
        <w:t xml:space="preserve">% of patients start with basal insulins and </w:t>
      </w:r>
      <w:r w:rsidR="006D7F4D">
        <w:t>66</w:t>
      </w:r>
      <w:r w:rsidR="009C6CBD">
        <w:t xml:space="preserve">% </w:t>
      </w:r>
      <w:r w:rsidR="006D7F4D">
        <w:t xml:space="preserve">of patients start </w:t>
      </w:r>
      <w:r w:rsidR="009C6CBD">
        <w:t>with mixed insulins</w:t>
      </w:r>
      <w:r w:rsidR="00B321C1">
        <w:t>;</w:t>
      </w:r>
      <w:r w:rsidR="009C6CBD">
        <w:t xml:space="preserve"> in </w:t>
      </w:r>
      <w:r w:rsidR="00694FC0">
        <w:t xml:space="preserve">the </w:t>
      </w:r>
      <w:r w:rsidR="009C6CBD">
        <w:t xml:space="preserve">US </w:t>
      </w:r>
      <w:r w:rsidR="006D7F4D">
        <w:t>the situation</w:t>
      </w:r>
      <w:r w:rsidR="00694FC0">
        <w:t xml:space="preserve"> is opposite</w:t>
      </w:r>
      <w:r w:rsidR="002B2E97">
        <w:t>,</w:t>
      </w:r>
      <w:r w:rsidR="006D7F4D">
        <w:t xml:space="preserve"> </w:t>
      </w:r>
      <w:r w:rsidR="009C6CBD">
        <w:t>6</w:t>
      </w:r>
      <w:r w:rsidR="006D7F4D">
        <w:t>6</w:t>
      </w:r>
      <w:r w:rsidR="009C6CBD">
        <w:t xml:space="preserve">% of patients start with basal insulins </w:t>
      </w:r>
      <w:r w:rsidR="006D7F4D">
        <w:t>and 17</w:t>
      </w:r>
      <w:r w:rsidR="009C6CBD">
        <w:t xml:space="preserve">% </w:t>
      </w:r>
      <w:r w:rsidR="00B321C1">
        <w:t xml:space="preserve">with mixed insulins; </w:t>
      </w:r>
      <w:r w:rsidR="009C6CBD">
        <w:t xml:space="preserve">Russia </w:t>
      </w:r>
      <w:r w:rsidR="00B321C1">
        <w:t xml:space="preserve">is the leader of using </w:t>
      </w:r>
      <w:r w:rsidR="009C6CBD">
        <w:t>basal</w:t>
      </w:r>
      <w:r>
        <w:t xml:space="preserve"> </w:t>
      </w:r>
      <w:r w:rsidR="00B321C1">
        <w:t xml:space="preserve">insulin </w:t>
      </w:r>
      <w:r w:rsidR="00694FC0">
        <w:t xml:space="preserve">to initiate </w:t>
      </w:r>
      <w:r w:rsidR="00B321C1">
        <w:t xml:space="preserve"> </w:t>
      </w:r>
      <w:r w:rsidR="00B321C1">
        <w:lastRenderedPageBreak/>
        <w:t xml:space="preserve">insulin therapy, </w:t>
      </w:r>
      <w:r w:rsidR="006D7F4D">
        <w:t>82</w:t>
      </w:r>
      <w:r w:rsidR="00B321C1">
        <w:t>% of patients start insulin therapy with basal insulins</w:t>
      </w:r>
      <w:r w:rsidR="006D7F4D">
        <w:t xml:space="preserve"> and only 8% </w:t>
      </w:r>
      <w:r w:rsidR="002B2E97">
        <w:t xml:space="preserve">of </w:t>
      </w:r>
      <w:r w:rsidR="006D7F4D">
        <w:t>patients star</w:t>
      </w:r>
      <w:r w:rsidR="00694FC0">
        <w:t>t</w:t>
      </w:r>
      <w:r w:rsidR="006D7F4D">
        <w:t xml:space="preserve"> with mixed insulins</w:t>
      </w:r>
      <w:r w:rsidR="00D51EF5">
        <w:t xml:space="preserve"> </w:t>
      </w:r>
      <w:hyperlink w:anchor="Polinski" w:history="1">
        <w:r w:rsidR="00D51EF5" w:rsidRPr="009745D2">
          <w:rPr>
            <w:rStyle w:val="Hyperlink"/>
            <w:noProof/>
          </w:rPr>
          <w:t>[</w:t>
        </w:r>
        <w:r w:rsidR="00D51EF5">
          <w:rPr>
            <w:rStyle w:val="Hyperlink"/>
            <w:noProof/>
          </w:rPr>
          <w:t>18</w:t>
        </w:r>
        <w:r w:rsidR="00D51EF5" w:rsidRPr="009745D2">
          <w:rPr>
            <w:rStyle w:val="Hyperlink"/>
            <w:noProof/>
          </w:rPr>
          <w:t>]</w:t>
        </w:r>
      </w:hyperlink>
      <w:r w:rsidR="00D51EF5" w:rsidRPr="00413751">
        <w:rPr>
          <w:rStyle w:val="Hyperlink"/>
          <w:noProof/>
          <w:lang w:val="en-US"/>
        </w:rPr>
        <w:t>.</w:t>
      </w:r>
      <w:r w:rsidR="006D7F4D">
        <w:t xml:space="preserve"> </w:t>
      </w:r>
      <w:r w:rsidR="00115B48">
        <w:t xml:space="preserve">All patients who were included in </w:t>
      </w:r>
      <w:r w:rsidR="00694FC0">
        <w:t>this study took different regimens</w:t>
      </w:r>
      <w:r w:rsidR="00115B48">
        <w:t xml:space="preserve"> of insulin therapy except intensive basal-bolus </w:t>
      </w:r>
      <w:r w:rsidR="00115B48">
        <w:rPr>
          <w:rFonts w:ascii="Helvetica" w:hAnsi="Helvetica"/>
          <w:color w:val="333333"/>
          <w:lang w:val="en"/>
        </w:rPr>
        <w:t>for </w:t>
      </w:r>
      <w:r w:rsidR="001D4715" w:rsidRPr="00115B48">
        <w:rPr>
          <w:bCs/>
        </w:rPr>
        <w:t xml:space="preserve">more </w:t>
      </w:r>
      <w:r w:rsidR="001D4715">
        <w:rPr>
          <w:rFonts w:ascii="Helvetica" w:hAnsi="Helvetica"/>
          <w:color w:val="333333"/>
          <w:lang w:val="en"/>
        </w:rPr>
        <w:t>than</w:t>
      </w:r>
      <w:r w:rsidR="00115B48">
        <w:rPr>
          <w:rFonts w:ascii="Helvetica" w:hAnsi="Helvetica"/>
          <w:color w:val="333333"/>
          <w:lang w:val="en"/>
        </w:rPr>
        <w:t xml:space="preserve"> 3 months </w:t>
      </w:r>
      <w:r w:rsidR="001D4715">
        <w:rPr>
          <w:rFonts w:ascii="Helvetica" w:hAnsi="Helvetica"/>
          <w:color w:val="333333"/>
          <w:lang w:val="en"/>
        </w:rPr>
        <w:t>and differences</w:t>
      </w:r>
      <w:r w:rsidR="006D7F4D" w:rsidRPr="006D7F4D">
        <w:rPr>
          <w:lang w:val="en-US"/>
        </w:rPr>
        <w:t xml:space="preserve"> </w:t>
      </w:r>
      <w:r w:rsidR="00115B48">
        <w:rPr>
          <w:lang w:val="en-US"/>
        </w:rPr>
        <w:t xml:space="preserve">exist </w:t>
      </w:r>
      <w:r w:rsidR="006D7F4D" w:rsidRPr="006D7F4D">
        <w:rPr>
          <w:lang w:val="en-US"/>
        </w:rPr>
        <w:t>between patient HbA</w:t>
      </w:r>
      <w:r w:rsidR="006D7F4D" w:rsidRPr="006D7F4D">
        <w:rPr>
          <w:vertAlign w:val="subscript"/>
          <w:lang w:val="en-US"/>
        </w:rPr>
        <w:t>1c</w:t>
      </w:r>
      <w:r w:rsidR="006D7F4D" w:rsidRPr="006D7F4D">
        <w:rPr>
          <w:lang w:val="en-US"/>
        </w:rPr>
        <w:t xml:space="preserve"> and physician’s target at study entry</w:t>
      </w:r>
      <w:r w:rsidR="00115B48">
        <w:rPr>
          <w:lang w:val="en-US"/>
        </w:rPr>
        <w:t xml:space="preserve">. </w:t>
      </w:r>
      <w:r w:rsidR="00694FC0">
        <w:rPr>
          <w:lang w:val="en-US"/>
        </w:rPr>
        <w:t xml:space="preserve">The </w:t>
      </w:r>
      <w:r w:rsidR="00115B48">
        <w:rPr>
          <w:lang w:val="en-US"/>
        </w:rPr>
        <w:t>M</w:t>
      </w:r>
      <w:r w:rsidR="001D4715">
        <w:rPr>
          <w:lang w:val="en-US"/>
        </w:rPr>
        <w:t>OSA1c</w:t>
      </w:r>
      <w:r w:rsidR="00115B48">
        <w:rPr>
          <w:lang w:val="en-US"/>
        </w:rPr>
        <w:t xml:space="preserve"> study found that p</w:t>
      </w:r>
      <w:r w:rsidR="005D7182" w:rsidRPr="00115B48">
        <w:rPr>
          <w:lang w:val="en-US"/>
        </w:rPr>
        <w:t>atient-physician interactions, as well as diabetes distress, influence insulin adherence</w:t>
      </w:r>
      <w:r w:rsidR="00694FC0">
        <w:rPr>
          <w:lang w:val="en-US"/>
        </w:rPr>
        <w:t>. C</w:t>
      </w:r>
      <w:r w:rsidR="005D7182" w:rsidRPr="00115B48">
        <w:rPr>
          <w:lang w:val="en-US"/>
        </w:rPr>
        <w:t>ommunication and diabetes distress show a direct relationship with glycaemic control</w:t>
      </w:r>
      <w:r w:rsidR="00115B48">
        <w:rPr>
          <w:lang w:val="en-US"/>
        </w:rPr>
        <w:t>.</w:t>
      </w:r>
      <w:hyperlink w:anchor="_ENREF_18" w:history="1">
        <w:r w:rsidR="00650114" w:rsidRPr="009745D2">
          <w:rPr>
            <w:rStyle w:val="Hyperlink"/>
            <w:noProof/>
          </w:rPr>
          <w:t>[</w:t>
        </w:r>
        <w:r w:rsidR="00650114">
          <w:rPr>
            <w:rStyle w:val="Hyperlink"/>
            <w:noProof/>
          </w:rPr>
          <w:t>18</w:t>
        </w:r>
        <w:r w:rsidR="00650114" w:rsidRPr="009745D2">
          <w:rPr>
            <w:rStyle w:val="Hyperlink"/>
            <w:noProof/>
          </w:rPr>
          <w:t>]</w:t>
        </w:r>
      </w:hyperlink>
      <w:r w:rsidR="00650114" w:rsidRPr="00413751">
        <w:rPr>
          <w:rStyle w:val="Hyperlink"/>
          <w:noProof/>
          <w:lang w:val="en-US"/>
        </w:rPr>
        <w:t xml:space="preserve">. </w:t>
      </w:r>
    </w:p>
    <w:p w14:paraId="145BB085" w14:textId="77777777" w:rsidR="00D52311" w:rsidRDefault="00D52311" w:rsidP="009B6210">
      <w:pPr>
        <w:pStyle w:val="PStextX2space"/>
        <w:jc w:val="both"/>
      </w:pPr>
    </w:p>
    <w:p w14:paraId="5BB79BDC" w14:textId="03D53409" w:rsidR="00D52311" w:rsidRDefault="00D52311" w:rsidP="009B6210">
      <w:pPr>
        <w:pStyle w:val="PStextX2space"/>
        <w:jc w:val="both"/>
        <w:rPr>
          <w:color w:val="222222"/>
          <w:lang w:val="en"/>
        </w:rPr>
      </w:pPr>
    </w:p>
    <w:p w14:paraId="64A360EA" w14:textId="77777777" w:rsidR="00D52311" w:rsidRPr="005B7E1E" w:rsidRDefault="00D52311" w:rsidP="009B6210">
      <w:pPr>
        <w:pStyle w:val="PStextX2space"/>
        <w:jc w:val="both"/>
        <w:rPr>
          <w:lang w:val="en"/>
        </w:rPr>
      </w:pPr>
    </w:p>
    <w:p w14:paraId="0706E456" w14:textId="4B0AA4A0" w:rsidR="00C7229B" w:rsidRDefault="00C7229B" w:rsidP="009B6210">
      <w:pPr>
        <w:pStyle w:val="PStextX2space"/>
        <w:jc w:val="both"/>
      </w:pPr>
      <w:r>
        <w:t xml:space="preserve">The treatment patterns and trends for insulin initiation and intensification among US patients with T2DM </w:t>
      </w:r>
      <w:r w:rsidR="00841E17">
        <w:t xml:space="preserve">were </w:t>
      </w:r>
      <w:r>
        <w:t>assessed in a retrospective observational study using data collected from patients in a private health insurer database</w:t>
      </w:r>
      <w:r w:rsidR="00703821">
        <w:t xml:space="preserve"> </w:t>
      </w:r>
      <w:r w:rsidR="00703821">
        <w:fldChar w:fldCharType="begin"/>
      </w:r>
      <w:r w:rsidR="00703821">
        <w:instrText xml:space="preserve"> ADDIN EN.CITE &lt;EndNote&gt;&lt;Cite&gt;&lt;Author&gt;Patrick&lt;/Author&gt;&lt;Year&gt;2014&lt;/Year&gt;&lt;RecNum&gt;42&lt;/RecNum&gt;&lt;DisplayText&gt;[19]&lt;/DisplayText&gt;&lt;record&gt;&lt;rec-number&gt;42&lt;/rec-number&gt;&lt;foreign-keys&gt;&lt;key app="EN" db-id="e2ssafx9o00edpefpetxwrvjxwrvt5drfx95"&gt;42&lt;/key&gt;&lt;/foreign-keys&gt;&lt;ref-type name="Journal Article"&gt;17&lt;/ref-type&gt;&lt;contributors&gt;&lt;authors&gt;&lt;author&gt;Patrick, A. R.&lt;/author&gt;&lt;author&gt;Fischer, M. A.&lt;/author&gt;&lt;author&gt;Choudhry, N. K.&lt;/author&gt;&lt;author&gt;Shrank, W. H.&lt;/author&gt;&lt;author&gt;Seeger, J. D.&lt;/author&gt;&lt;author&gt;Liu, J.&lt;/author&gt;&lt;author&gt;Avorn, J.&lt;/author&gt;&lt;author&gt;Polinski, J. M.&lt;/author&gt;&lt;/authors&gt;&lt;/contributors&gt;&lt;titles&gt;&lt;title&gt;Trends in insulin initiation and treatment intensification among patients with type 2 diabetes&lt;/title&gt;&lt;secondary-title&gt;J Gen Intern Med.&lt;/secondary-title&gt;&lt;/titles&gt;&lt;periodical&gt;&lt;full-title&gt;J Gen Intern Med.&lt;/full-title&gt;&lt;/periodical&gt;&lt;pages&gt;320-7.&lt;/pages&gt;&lt;volume&gt;29&lt;/volume&gt;&lt;number&gt;2&lt;/number&gt;&lt;keywords&gt;&lt;keyword&gt;Adolescent&lt;/keyword&gt;&lt;keyword&gt;Adult&lt;/keyword&gt;&lt;keyword&gt;Blue Cross Blue Shield Insurance Plans/*trends&lt;/keyword&gt;&lt;keyword&gt;Cohort Studies&lt;/keyword&gt;&lt;keyword&gt;Databases, Factual/*trends&lt;/keyword&gt;&lt;keyword&gt;Diabetes Mellitus, Type 2/diagnosis/*drug therapy/epidemiology&lt;/keyword&gt;&lt;keyword&gt;Drug Therapy, Combination&lt;/keyword&gt;&lt;keyword&gt;Female&lt;/keyword&gt;&lt;keyword&gt;Humans&lt;/keyword&gt;&lt;keyword&gt;Hypoglycemic Agents/*administration &amp;amp; dosage&lt;/keyword&gt;&lt;keyword&gt;Insulin/*administration &amp;amp; dosage&lt;/keyword&gt;&lt;keyword&gt;Longitudinal Studies&lt;/keyword&gt;&lt;keyword&gt;Male&lt;/keyword&gt;&lt;keyword&gt;Metformin/administration &amp;amp; dosage&lt;/keyword&gt;&lt;keyword&gt;Middle Aged&lt;/keyword&gt;&lt;keyword&gt;New Jersey/epidemiology&lt;/keyword&gt;&lt;keyword&gt;Practice Guidelines as Topic/standards&lt;/keyword&gt;&lt;keyword&gt;Treatment Outcome&lt;/keyword&gt;&lt;keyword&gt;Young Adult&lt;/keyword&gt;&lt;/keywords&gt;&lt;dates&gt;&lt;year&gt;2014&lt;/year&gt;&lt;/dates&gt;&lt;urls&gt;&lt;/urls&gt;&lt;/record&gt;&lt;/Cite&gt;&lt;/EndNote&gt;</w:instrText>
      </w:r>
      <w:r w:rsidR="00703821">
        <w:fldChar w:fldCharType="separate"/>
      </w:r>
      <w:r w:rsidR="00703821">
        <w:rPr>
          <w:noProof/>
        </w:rPr>
        <w:t>[</w:t>
      </w:r>
      <w:hyperlink w:anchor="_ENREF_19" w:tooltip="Patrick, 2014 #42" w:history="1">
        <w:r w:rsidR="006A31CA">
          <w:rPr>
            <w:noProof/>
          </w:rPr>
          <w:t>19</w:t>
        </w:r>
      </w:hyperlink>
      <w:r w:rsidR="00703821">
        <w:rPr>
          <w:noProof/>
        </w:rPr>
        <w:t>]</w:t>
      </w:r>
      <w:r w:rsidR="00703821">
        <w:fldChar w:fldCharType="end"/>
      </w:r>
      <w:r>
        <w:t>.  A total of 7,932 patients initiating insulin between 2003 and 2008 were included in the analysis</w:t>
      </w:r>
      <w:r w:rsidR="00703821">
        <w:t>.  O</w:t>
      </w:r>
      <w:r>
        <w:t xml:space="preserve">f these, 61% initiated basal insulin only, 14% mixed insulin, 13% basal plus prandial, </w:t>
      </w:r>
      <w:r w:rsidR="00897D78">
        <w:t>11</w:t>
      </w:r>
      <w:r>
        <w:t xml:space="preserve">% prandial only, and 1% </w:t>
      </w:r>
      <w:r w:rsidR="004D4856">
        <w:t xml:space="preserve">initiated </w:t>
      </w:r>
      <w:r>
        <w:t>combinations of prandial plus mixed, basal plus mixed, or all 3 insulin types.</w:t>
      </w:r>
      <w:r w:rsidR="004D4856">
        <w:t xml:space="preserve">  </w:t>
      </w:r>
      <w:r>
        <w:t xml:space="preserve">Of the </w:t>
      </w:r>
      <w:r w:rsidR="00703821">
        <w:t>5</w:t>
      </w:r>
      <w:r>
        <w:t>,</w:t>
      </w:r>
      <w:r w:rsidR="00703821">
        <w:t>5</w:t>
      </w:r>
      <w:r>
        <w:t xml:space="preserve">70 with follow-up data 6 months after initiation of insulin, only </w:t>
      </w:r>
      <w:r w:rsidRPr="008020C1">
        <w:t>38.1%</w:t>
      </w:r>
      <w:r>
        <w:t xml:space="preserve"> had evidence of insulin intensification.  </w:t>
      </w:r>
      <w:r w:rsidR="008A1736">
        <w:t xml:space="preserve">Of those, 22.9% increased the insulin dose or frequency, 5.7% added prandial insulin, and 1.2% added premixed insulin.  Overall, 11.8% discontinued all diabetes medications, and 10.0% continued noninsulin medications only.  </w:t>
      </w:r>
      <w:r>
        <w:t xml:space="preserve">Rates of intensification </w:t>
      </w:r>
      <w:r w:rsidR="008A1736">
        <w:t xml:space="preserve">and discontinuation </w:t>
      </w:r>
      <w:r>
        <w:t>were similar across patients initiating basal only, mixed, and basal plus prandial insulin regimens</w:t>
      </w:r>
      <w:r w:rsidR="00635DBC">
        <w:t>. The low rates of treatment intensification and high rates of insulin discontinuation observed in this study suggest that patients remain at risk of inadequate glycemic control following insulin initiation</w:t>
      </w:r>
      <w:r>
        <w:t xml:space="preserve"> </w:t>
      </w:r>
      <w:r w:rsidRPr="00D52311">
        <w:rPr>
          <w:rStyle w:val="Hyperlink"/>
          <w:noProof/>
        </w:rPr>
        <w:fldChar w:fldCharType="begin"/>
      </w:r>
      <w:r w:rsidR="008E4592" w:rsidRPr="00D52311">
        <w:rPr>
          <w:rStyle w:val="Hyperlink"/>
          <w:noProof/>
        </w:rPr>
        <w:instrText xml:space="preserve"> ADDIN EN.CITE &lt;EndNote&gt;&lt;Cite&gt;&lt;Author&gt;Patrick&lt;/Author&gt;&lt;Year&gt;2014&lt;/Year&gt;&lt;RecNum&gt;42&lt;/RecNum&gt;&lt;DisplayText&gt;[19]&lt;/DisplayText&gt;&lt;record&gt;&lt;rec-number&gt;42&lt;/rec-number&gt;&lt;foreign-keys&gt;&lt;key app="EN" db-id="e2ssafx9o00edpefpetxwrvjxwrvt5drfx95"&gt;42&lt;/key&gt;&lt;/foreign-keys&gt;&lt;ref-type name="Journal Article"&gt;17&lt;/ref-type&gt;&lt;contributors&gt;&lt;authors&gt;&lt;author&gt;Patrick, A. R.&lt;/author&gt;&lt;author&gt;Fischer, M. A.&lt;/author&gt;&lt;author&gt;Choudhry, N. K.&lt;/author&gt;&lt;author&gt;Shrank, W. H.&lt;/author&gt;&lt;author&gt;Seeger, J. D.&lt;/author&gt;&lt;author&gt;Liu, J.&lt;/author&gt;&lt;author&gt;Avorn, J.&lt;/author&gt;&lt;author&gt;Polinski, J. M.&lt;/author&gt;&lt;/authors&gt;&lt;/contributors&gt;&lt;titles&gt;&lt;title&gt;Trends in insulin initiation and treatment intensification among patients with type 2 diabetes&lt;/title&gt;&lt;secondary-title&gt;J Gen Intern Med.&lt;/secondary-title&gt;&lt;/titles&gt;&lt;periodical&gt;&lt;full-title&gt;J Gen Intern Med.&lt;/full-title&gt;&lt;/periodical&gt;&lt;pages&gt;320-7.&lt;/pages&gt;&lt;volume&gt;29&lt;/volume&gt;&lt;number&gt;2&lt;/number&gt;&lt;keywords&gt;&lt;keyword&gt;Adolescent&lt;/keyword&gt;&lt;keyword&gt;Adult&lt;/keyword&gt;&lt;keyword&gt;Blue Cross Blue Shield Insurance Plans/*trends&lt;/keyword&gt;&lt;keyword&gt;Cohort Studies&lt;/keyword&gt;&lt;keyword&gt;Databases, Factual/*trends&lt;/keyword&gt;&lt;keyword&gt;Diabetes Mellitus, Type 2/diagnosis/*drug therapy/epidemiology&lt;/keyword&gt;&lt;keyword&gt;Drug Therapy, Combination&lt;/keyword&gt;&lt;keyword&gt;Female&lt;/keyword&gt;&lt;keyword&gt;Humans&lt;/keyword&gt;&lt;keyword&gt;Hypoglycemic Agents/*administration &amp;amp; dosage&lt;/keyword&gt;&lt;keyword&gt;Insulin/*administration &amp;amp; dosage&lt;/keyword&gt;&lt;keyword&gt;Longitudinal Studies&lt;/keyword&gt;&lt;keyword&gt;Male&lt;/keyword&gt;&lt;keyword&gt;Metformin/administration &amp;amp; dosage&lt;/keyword&gt;&lt;keyword&gt;Middle Aged&lt;/keyword&gt;&lt;keyword&gt;New Jersey/epidemiology&lt;/keyword&gt;&lt;keyword&gt;Practice Guidelines as Topic/standards&lt;/keyword&gt;&lt;keyword&gt;Treatment Outcome&lt;/keyword&gt;&lt;keyword&gt;Young Adult&lt;/keyword&gt;&lt;/keywords&gt;&lt;dates&gt;&lt;year&gt;2014&lt;/year&gt;&lt;/dates&gt;&lt;urls&gt;&lt;/urls&gt;&lt;/record&gt;&lt;/Cite&gt;&lt;/EndNote&gt;</w:instrText>
      </w:r>
      <w:r w:rsidRPr="00D52311">
        <w:rPr>
          <w:rStyle w:val="Hyperlink"/>
          <w:noProof/>
        </w:rPr>
        <w:fldChar w:fldCharType="separate"/>
      </w:r>
      <w:r w:rsidR="008E4592" w:rsidRPr="00D52311">
        <w:rPr>
          <w:rStyle w:val="Hyperlink"/>
        </w:rPr>
        <w:t>[</w:t>
      </w:r>
      <w:hyperlink w:anchor="_ENREF_19" w:tooltip="Patrick, 2014 #42" w:history="1">
        <w:r w:rsidR="006A31CA" w:rsidRPr="00D52311">
          <w:rPr>
            <w:rStyle w:val="Hyperlink"/>
          </w:rPr>
          <w:t>19</w:t>
        </w:r>
      </w:hyperlink>
      <w:r w:rsidR="008E4592" w:rsidRPr="00D52311">
        <w:rPr>
          <w:rStyle w:val="Hyperlink"/>
        </w:rPr>
        <w:t>]</w:t>
      </w:r>
      <w:r w:rsidRPr="00D52311">
        <w:rPr>
          <w:rStyle w:val="Hyperlink"/>
          <w:noProof/>
        </w:rPr>
        <w:fldChar w:fldCharType="end"/>
      </w:r>
      <w:r w:rsidRPr="00D52311">
        <w:rPr>
          <w:rStyle w:val="Hyperlink"/>
          <w:noProof/>
        </w:rPr>
        <w:t>.</w:t>
      </w:r>
    </w:p>
    <w:p w14:paraId="330E8717" w14:textId="4B088B14" w:rsidR="009745D2" w:rsidRPr="00C87994" w:rsidRDefault="009745D2" w:rsidP="009B6210">
      <w:pPr>
        <w:pStyle w:val="PStextX2space"/>
        <w:jc w:val="both"/>
        <w:rPr>
          <w:lang w:val="en-US"/>
        </w:rPr>
      </w:pPr>
    </w:p>
    <w:p w14:paraId="7DEE8994" w14:textId="7133FB73" w:rsidR="00C7229B" w:rsidRDefault="00C7229B" w:rsidP="009B6210">
      <w:pPr>
        <w:pStyle w:val="PStextX2space"/>
        <w:jc w:val="both"/>
      </w:pPr>
      <w:r>
        <w:t>Data from these observational studies assessing “real</w:t>
      </w:r>
      <w:r w:rsidR="00841E17">
        <w:t>-</w:t>
      </w:r>
      <w:r>
        <w:t>life” clinical practices for insulin intensification indicate that approximately 5% to 40% of patients</w:t>
      </w:r>
      <w:r w:rsidRPr="00B5225C">
        <w:t xml:space="preserve"> </w:t>
      </w:r>
      <w:r>
        <w:t>with poor glycemic control had evidence of insulin intensification.</w:t>
      </w:r>
      <w:r w:rsidR="00345B18">
        <w:t xml:space="preserve">  </w:t>
      </w:r>
      <w:r>
        <w:t xml:space="preserve">This reflects the findings </w:t>
      </w:r>
      <w:r w:rsidR="00DA524E">
        <w:t xml:space="preserve">presented earlier </w:t>
      </w:r>
      <w:r>
        <w:t xml:space="preserve">that </w:t>
      </w:r>
      <w:r w:rsidR="00DA524E">
        <w:t>approximately 30% to 70%</w:t>
      </w:r>
      <w:r>
        <w:t xml:space="preserve"> of patients who initiate basal insulin therapy do not achieve glycemic targets and persist with basal insulin for at least 6</w:t>
      </w:r>
      <w:r w:rsidR="00841E17">
        <w:t xml:space="preserve"> to </w:t>
      </w:r>
      <w:r>
        <w:t>12 months, despite poor glycemic control.</w:t>
      </w:r>
      <w:r w:rsidR="00345B18">
        <w:t xml:space="preserve">  </w:t>
      </w:r>
      <w:r w:rsidR="00BE3A37">
        <w:rPr>
          <w:color w:val="222222"/>
          <w:lang w:val="en"/>
        </w:rPr>
        <w:t xml:space="preserve">At the same time, there is another option for initiating insulin therapy such as premixed insulin having some advantages in comparison with basal </w:t>
      </w:r>
      <w:r w:rsidR="00BE3A37">
        <w:rPr>
          <w:color w:val="222222"/>
          <w:lang w:val="en"/>
        </w:rPr>
        <w:lastRenderedPageBreak/>
        <w:t xml:space="preserve">insulin. In Russia this regimen is not sufficiently used despite the </w:t>
      </w:r>
      <w:r w:rsidR="00BE3A37">
        <w:rPr>
          <w:color w:val="222222"/>
          <w:lang w:val="en-US"/>
        </w:rPr>
        <w:t xml:space="preserve">recommendation of </w:t>
      </w:r>
      <w:r w:rsidR="00BE3A37">
        <w:rPr>
          <w:color w:val="222222"/>
          <w:lang w:val="en"/>
        </w:rPr>
        <w:t xml:space="preserve">Russian algorithms for treatment of patients with T2DM. </w:t>
      </w:r>
      <w:r>
        <w:t xml:space="preserve">Together, these data support the </w:t>
      </w:r>
      <w:r w:rsidR="00C22733">
        <w:t>view</w:t>
      </w:r>
      <w:r>
        <w:t xml:space="preserve"> that the majority of patients </w:t>
      </w:r>
      <w:r w:rsidR="00345B18">
        <w:t xml:space="preserve">with T2DM </w:t>
      </w:r>
      <w:r>
        <w:t>who may require insulin intensification are not receiving optimal therapy</w:t>
      </w:r>
      <w:r w:rsidR="00345B18">
        <w:t>.</w:t>
      </w:r>
    </w:p>
    <w:p w14:paraId="11A3E6F2" w14:textId="77777777" w:rsidR="00D52311" w:rsidRDefault="00D52311" w:rsidP="009B6210">
      <w:pPr>
        <w:pStyle w:val="PStextX2space"/>
        <w:jc w:val="both"/>
        <w:rPr>
          <w:color w:val="222222"/>
          <w:lang w:val="en"/>
        </w:rPr>
      </w:pPr>
    </w:p>
    <w:p w14:paraId="718BDAE6" w14:textId="76C1B20C" w:rsidR="00D52311" w:rsidRDefault="00BA6F0F" w:rsidP="009B6210">
      <w:pPr>
        <w:pStyle w:val="PStextX2space"/>
        <w:jc w:val="both"/>
      </w:pPr>
      <w:r>
        <w:rPr>
          <w:color w:val="222222"/>
          <w:lang w:val="en"/>
        </w:rPr>
        <w:t>W</w:t>
      </w:r>
      <w:r w:rsidR="00D52311">
        <w:rPr>
          <w:color w:val="222222"/>
          <w:lang w:val="en"/>
        </w:rPr>
        <w:t xml:space="preserve">hy T2DM patients remain on the initial schemes of insulin therapy </w:t>
      </w:r>
      <w:r w:rsidR="00D52311">
        <w:t>despite not achieving their individual treatment goals</w:t>
      </w:r>
      <w:r w:rsidR="002B2E97">
        <w:t xml:space="preserve"> has been a question for many years.</w:t>
      </w:r>
      <w:r w:rsidR="00D52311">
        <w:t xml:space="preserve"> </w:t>
      </w:r>
      <w:r w:rsidR="00D52311" w:rsidRPr="00640E66">
        <w:t xml:space="preserve">One </w:t>
      </w:r>
      <w:r w:rsidR="00D52311">
        <w:t xml:space="preserve">major reason for not achieving targets of therapy </w:t>
      </w:r>
      <w:r w:rsidR="00D52311" w:rsidRPr="00640E66">
        <w:t>is ‘clinical inertia’, defined as ‘failure of healthcare providers to initiate or intensify therapy when indicated’</w:t>
      </w:r>
      <w:hyperlink w:anchor="Sachin_Khunti" w:history="1">
        <w:r w:rsidR="00D52311" w:rsidRPr="009745D2">
          <w:rPr>
            <w:rStyle w:val="Hyperlink"/>
            <w:noProof/>
          </w:rPr>
          <w:t>[</w:t>
        </w:r>
        <w:r w:rsidR="00D52311">
          <w:rPr>
            <w:rStyle w:val="Hyperlink"/>
            <w:noProof/>
          </w:rPr>
          <w:t>20</w:t>
        </w:r>
        <w:r w:rsidR="00D52311" w:rsidRPr="009745D2">
          <w:rPr>
            <w:rStyle w:val="Hyperlink"/>
            <w:noProof/>
          </w:rPr>
          <w:t>]</w:t>
        </w:r>
      </w:hyperlink>
      <w:r w:rsidR="009B6210">
        <w:rPr>
          <w:rStyle w:val="Hyperlink"/>
          <w:noProof/>
        </w:rPr>
        <w:t>.</w:t>
      </w:r>
      <w:r w:rsidR="00D52311" w:rsidRPr="00DC4992">
        <w:rPr>
          <w:lang w:val="en-US"/>
        </w:rPr>
        <w:t xml:space="preserve"> The reasons for clinical inertia are </w:t>
      </w:r>
      <w:r w:rsidR="00D52311">
        <w:rPr>
          <w:lang w:val="en-US"/>
        </w:rPr>
        <w:t>complex, and include provider-,</w:t>
      </w:r>
      <w:r w:rsidR="00D52311" w:rsidRPr="00DC4992">
        <w:rPr>
          <w:lang w:val="en-US"/>
        </w:rPr>
        <w:t>patient-, and system-level ba</w:t>
      </w:r>
      <w:r w:rsidR="00D52311">
        <w:rPr>
          <w:lang w:val="en-US"/>
        </w:rPr>
        <w:t>rriers. Provider-level barriers</w:t>
      </w:r>
      <w:r w:rsidR="00D52311" w:rsidRPr="00DC4992">
        <w:rPr>
          <w:lang w:val="en-US"/>
        </w:rPr>
        <w:t xml:space="preserve"> include i</w:t>
      </w:r>
      <w:r>
        <w:rPr>
          <w:lang w:val="en-US"/>
        </w:rPr>
        <w:t>nertia related to clinicians</w:t>
      </w:r>
      <w:r w:rsidR="002B2E97">
        <w:rPr>
          <w:lang w:val="en-US"/>
        </w:rPr>
        <w:t xml:space="preserve"> specialists,</w:t>
      </w:r>
      <w:r w:rsidR="00D52311" w:rsidRPr="00DC4992">
        <w:rPr>
          <w:lang w:val="en-US"/>
        </w:rPr>
        <w:t xml:space="preserve"> time constraints</w:t>
      </w:r>
      <w:r w:rsidR="00D52311">
        <w:rPr>
          <w:lang w:val="en-US"/>
        </w:rPr>
        <w:t>,</w:t>
      </w:r>
      <w:r w:rsidR="00D52311" w:rsidRPr="00DC4992">
        <w:rPr>
          <w:lang w:val="en-US"/>
        </w:rPr>
        <w:t xml:space="preserve"> lack of knowledge, potential risks of hypoglycemia</w:t>
      </w:r>
      <w:r w:rsidR="00D52311">
        <w:rPr>
          <w:lang w:val="en-US"/>
        </w:rPr>
        <w:t>,</w:t>
      </w:r>
      <w:r w:rsidR="00D52311" w:rsidRPr="00DC4992">
        <w:rPr>
          <w:lang w:val="en-US"/>
        </w:rPr>
        <w:t xml:space="preserve"> and variations in guideline</w:t>
      </w:r>
      <w:r w:rsidR="00D52311">
        <w:rPr>
          <w:lang w:val="en-US"/>
        </w:rPr>
        <w:t xml:space="preserve"> recommendations. Patient-level</w:t>
      </w:r>
      <w:r w:rsidR="00D52311" w:rsidRPr="00DC4992">
        <w:rPr>
          <w:lang w:val="en-US"/>
        </w:rPr>
        <w:t xml:space="preserve"> barriers include non-adherence a</w:t>
      </w:r>
      <w:r w:rsidR="00D52311">
        <w:rPr>
          <w:lang w:val="en-US"/>
        </w:rPr>
        <w:t>nd concerns about hypoglycaemia</w:t>
      </w:r>
      <w:r w:rsidR="00D52311" w:rsidRPr="00DC4992">
        <w:rPr>
          <w:lang w:val="en-US"/>
        </w:rPr>
        <w:t xml:space="preserve"> and weight gain. System</w:t>
      </w:r>
      <w:r w:rsidR="00D52311">
        <w:rPr>
          <w:lang w:val="en-US"/>
        </w:rPr>
        <w:t>-level barriers include inertia</w:t>
      </w:r>
      <w:r w:rsidR="00D52311" w:rsidRPr="00DC4992">
        <w:rPr>
          <w:lang w:val="en-US"/>
        </w:rPr>
        <w:t xml:space="preserve"> due to issues in healthcare, including costs of newer medications.</w:t>
      </w:r>
      <w:r w:rsidR="00D52311" w:rsidRPr="00640E66">
        <w:t xml:space="preserve"> A further study described physicians’ attitudes to the initiation of insulin in patients with type 2 diabetes and demonstrated reluctance i</w:t>
      </w:r>
      <w:r>
        <w:t>n initiating insulin related to</w:t>
      </w:r>
      <w:r w:rsidR="00D52311" w:rsidRPr="00640E66">
        <w:t xml:space="preserve"> attitudes regarding risks and benefits of insulin, patients’ fears about insulin initiation, and patients’ experiences of taking insulin.</w:t>
      </w:r>
    </w:p>
    <w:p w14:paraId="1D599335" w14:textId="6FE02A19" w:rsidR="00D52311" w:rsidRDefault="00D52311" w:rsidP="009B6210">
      <w:pPr>
        <w:pStyle w:val="PStextX2space"/>
        <w:jc w:val="both"/>
        <w:rPr>
          <w:rStyle w:val="Hyperlink"/>
          <w:noProof/>
        </w:rPr>
      </w:pPr>
      <w:r w:rsidRPr="00DC4992">
        <w:rPr>
          <w:lang w:val="en-US"/>
        </w:rPr>
        <w:t xml:space="preserve">These studies highlight the phenomenon of clinical inertia as a </w:t>
      </w:r>
      <w:r>
        <w:rPr>
          <w:lang w:val="en-US"/>
        </w:rPr>
        <w:t xml:space="preserve">continuing and significant </w:t>
      </w:r>
      <w:r w:rsidRPr="00DC4992">
        <w:rPr>
          <w:lang w:val="en-US"/>
        </w:rPr>
        <w:t>probl</w:t>
      </w:r>
      <w:r>
        <w:rPr>
          <w:lang w:val="en-US"/>
        </w:rPr>
        <w:t>em, despite the availability of</w:t>
      </w:r>
      <w:r w:rsidRPr="00DC4992">
        <w:rPr>
          <w:lang w:val="en-US"/>
        </w:rPr>
        <w:t xml:space="preserve"> clear guidelines proposing specific th</w:t>
      </w:r>
      <w:r>
        <w:rPr>
          <w:lang w:val="en-US"/>
        </w:rPr>
        <w:t>erapeutic targets. Implementing</w:t>
      </w:r>
      <w:r w:rsidRPr="00DC4992">
        <w:rPr>
          <w:lang w:val="en-US"/>
        </w:rPr>
        <w:t xml:space="preserve"> guideline recommen</w:t>
      </w:r>
      <w:r>
        <w:rPr>
          <w:lang w:val="en-US"/>
        </w:rPr>
        <w:t>dations would be valuable as an</w:t>
      </w:r>
      <w:r w:rsidRPr="00DC4992">
        <w:rPr>
          <w:lang w:val="en-US"/>
        </w:rPr>
        <w:t xml:space="preserve"> initial step, but the evidence show</w:t>
      </w:r>
      <w:r>
        <w:rPr>
          <w:lang w:val="en-US"/>
        </w:rPr>
        <w:t>s that clinical inertia has not</w:t>
      </w:r>
      <w:r w:rsidRPr="00DC4992">
        <w:rPr>
          <w:lang w:val="en-US"/>
        </w:rPr>
        <w:t xml:space="preserve"> improved significantly over the </w:t>
      </w:r>
      <w:r>
        <w:rPr>
          <w:lang w:val="en-US"/>
        </w:rPr>
        <w:t>years, despite good evidence of</w:t>
      </w:r>
      <w:r w:rsidRPr="00DC4992">
        <w:rPr>
          <w:lang w:val="en-US"/>
        </w:rPr>
        <w:t xml:space="preserve"> tight glycaemic control</w:t>
      </w:r>
      <w:hyperlink w:anchor="Sachin_Khunti" w:history="1">
        <w:r w:rsidR="006050B7" w:rsidRPr="009745D2">
          <w:rPr>
            <w:rStyle w:val="Hyperlink"/>
            <w:noProof/>
          </w:rPr>
          <w:t>[</w:t>
        </w:r>
        <w:r w:rsidR="006050B7">
          <w:rPr>
            <w:rStyle w:val="Hyperlink"/>
            <w:noProof/>
          </w:rPr>
          <w:t>20</w:t>
        </w:r>
        <w:r w:rsidR="006050B7" w:rsidRPr="009745D2">
          <w:rPr>
            <w:rStyle w:val="Hyperlink"/>
            <w:noProof/>
          </w:rPr>
          <w:t>]</w:t>
        </w:r>
      </w:hyperlink>
      <w:r w:rsidR="006050B7">
        <w:rPr>
          <w:rStyle w:val="Hyperlink"/>
          <w:noProof/>
        </w:rPr>
        <w:t>.</w:t>
      </w:r>
    </w:p>
    <w:p w14:paraId="4320F24B" w14:textId="4BAE4B02" w:rsidR="00C7229B" w:rsidRDefault="00C7229B" w:rsidP="009B6210">
      <w:pPr>
        <w:pStyle w:val="PStextX2space"/>
        <w:jc w:val="both"/>
        <w:rPr>
          <w:b/>
        </w:rPr>
      </w:pPr>
    </w:p>
    <w:p w14:paraId="61FC0714" w14:textId="1E76A994" w:rsidR="00C7229B" w:rsidRPr="00C7229B" w:rsidRDefault="00C7229B" w:rsidP="009B6210">
      <w:pPr>
        <w:pStyle w:val="PSHead2"/>
        <w:spacing w:line="480" w:lineRule="auto"/>
        <w:jc w:val="both"/>
      </w:pPr>
      <w:r w:rsidRPr="00C7229B">
        <w:t xml:space="preserve">Strategies for </w:t>
      </w:r>
      <w:r w:rsidR="00345B18">
        <w:t>i</w:t>
      </w:r>
      <w:r w:rsidRPr="00C7229B">
        <w:t xml:space="preserve">nsulin </w:t>
      </w:r>
      <w:r w:rsidR="00345B18">
        <w:t>i</w:t>
      </w:r>
      <w:r w:rsidRPr="00C7229B">
        <w:t>ntensification</w:t>
      </w:r>
    </w:p>
    <w:p w14:paraId="3E53D509" w14:textId="0278E501" w:rsidR="00615CA7" w:rsidRDefault="00C7229B" w:rsidP="009B6210">
      <w:pPr>
        <w:pStyle w:val="PStextX2space"/>
        <w:jc w:val="both"/>
      </w:pPr>
      <w:r>
        <w:t xml:space="preserve">Clinical care guidelines for the treatment of patients with T2DM recommend insulin intensification </w:t>
      </w:r>
      <w:r w:rsidR="00302F6B">
        <w:t xml:space="preserve">with prandial or mealtime insulin </w:t>
      </w:r>
      <w:r>
        <w:t xml:space="preserve">if the </w:t>
      </w:r>
      <w:r w:rsidRPr="00B56187">
        <w:t>HbA</w:t>
      </w:r>
      <w:r w:rsidRPr="00B56187">
        <w:rPr>
          <w:vertAlign w:val="subscript"/>
        </w:rPr>
        <w:t>1c</w:t>
      </w:r>
      <w:r>
        <w:rPr>
          <w:vertAlign w:val="subscript"/>
        </w:rPr>
        <w:t xml:space="preserve"> </w:t>
      </w:r>
      <w:r>
        <w:t>values p</w:t>
      </w:r>
      <w:r w:rsidR="00840759">
        <w:t xml:space="preserve">ersist above target levels for </w:t>
      </w:r>
      <w:r w:rsidR="00B15E7D">
        <w:t xml:space="preserve">-3 </w:t>
      </w:r>
      <w:r>
        <w:t xml:space="preserve">months </w:t>
      </w:r>
      <w:r w:rsidR="009B6210">
        <w:t xml:space="preserve">and more </w:t>
      </w:r>
      <w:r>
        <w:t>on basal insulin or when there are significant postprandial blood glucose (PPBG) excursions (ie, &gt;10 mmol/L)</w:t>
      </w:r>
      <w:r w:rsidR="00840759">
        <w:t xml:space="preserve"> </w:t>
      </w:r>
      <w:r w:rsidR="006050B7">
        <w:t xml:space="preserve"> </w:t>
      </w:r>
      <w:r w:rsidRPr="006050B7">
        <w:fldChar w:fldCharType="begin">
          <w:fldData xml:space="preserve">PEVuZE5vdGU+PENpdGU+PFllYXI+MjAxNTwvWWVhcj48UmVjTnVtPjMzPC9SZWNOdW0+PERpc3Bs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</w:fldData>
        </w:fldChar>
      </w:r>
      <w:r w:rsidR="008E4592" w:rsidRPr="006050B7">
        <w:instrText xml:space="preserve"> ADDIN EN.CITE </w:instrText>
      </w:r>
      <w:r w:rsidR="008E4592" w:rsidRPr="006050B7">
        <w:fldChar w:fldCharType="begin">
          <w:fldData xml:space="preserve">PEVuZE5vdGU+PENpdGU+PFllYXI+MjAxNTwvWWVhcj48UmVjTnVtPjMzPC9SZWNOdW0+PERpc3Bs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</w:fldData>
        </w:fldChar>
      </w:r>
      <w:r w:rsidR="008E4592" w:rsidRPr="006050B7">
        <w:instrText xml:space="preserve"> ADDIN EN.CITE.DATA </w:instrText>
      </w:r>
      <w:r w:rsidR="008E4592" w:rsidRPr="006050B7">
        <w:fldChar w:fldCharType="end"/>
      </w:r>
      <w:r w:rsidRPr="006050B7">
        <w:fldChar w:fldCharType="separate"/>
      </w:r>
      <w:r w:rsidR="008E4592" w:rsidRPr="006050B7">
        <w:rPr>
          <w:noProof/>
        </w:rPr>
        <w:t>[</w:t>
      </w:r>
      <w:r w:rsidR="002D7B9F" w:rsidRPr="006050B7">
        <w:rPr>
          <w:noProof/>
        </w:rPr>
        <w:t>8</w:t>
      </w:r>
      <w:r w:rsidRPr="006050B7">
        <w:fldChar w:fldCharType="end"/>
      </w:r>
      <w:r w:rsidR="006050B7">
        <w:t>,</w:t>
      </w:r>
      <w:hyperlink w:anchor="ADA_2017" w:history="1">
        <w:r w:rsidR="006050B7" w:rsidRPr="006050B7">
          <w:rPr>
            <w:rStyle w:val="Hyperlink"/>
          </w:rPr>
          <w:fldChar w:fldCharType="begin">
            <w:fldData xml:space="preserve">PEVuZE5vdGU+PENpdGU+PFllYXI+MjAxNTwvWWVhcj48UmVjTnVtPjMzPC9SZWNOdW0+PERpc3Bs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</w:fldData>
          </w:fldChar>
        </w:r>
        <w:r w:rsidR="006050B7" w:rsidRPr="006050B7">
          <w:rPr>
            <w:rStyle w:val="Hyperlink"/>
          </w:rPr>
          <w:instrText xml:space="preserve"> ADDIN EN.CITE </w:instrText>
        </w:r>
        <w:r w:rsidR="006050B7" w:rsidRPr="006050B7">
          <w:rPr>
            <w:rStyle w:val="Hyperlink"/>
          </w:rPr>
          <w:fldChar w:fldCharType="begin">
            <w:fldData xml:space="preserve">PEVuZE5vdGU+PENpdGU+PFllYXI+MjAxNTwvWWVhcj48UmVjTnVtPjMzPC9SZWNOdW0+PERpc3Bs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</w:fldData>
          </w:fldChar>
        </w:r>
        <w:r w:rsidR="006050B7" w:rsidRPr="006050B7">
          <w:rPr>
            <w:rStyle w:val="Hyperlink"/>
          </w:rPr>
          <w:instrText xml:space="preserve"> ADDIN EN.CITE.DATA </w:instrText>
        </w:r>
        <w:r w:rsidR="006050B7" w:rsidRPr="006050B7">
          <w:rPr>
            <w:rStyle w:val="Hyperlink"/>
          </w:rPr>
        </w:r>
        <w:r w:rsidR="006050B7" w:rsidRPr="006050B7">
          <w:rPr>
            <w:rStyle w:val="Hyperlink"/>
          </w:rPr>
          <w:fldChar w:fldCharType="end"/>
        </w:r>
        <w:r w:rsidR="006050B7" w:rsidRPr="006050B7">
          <w:rPr>
            <w:rStyle w:val="Hyperlink"/>
          </w:rPr>
        </w:r>
        <w:r w:rsidR="006050B7" w:rsidRPr="006050B7">
          <w:rPr>
            <w:rStyle w:val="Hyperlink"/>
          </w:rPr>
          <w:fldChar w:fldCharType="separate"/>
        </w:r>
        <w:r w:rsidR="006050B7" w:rsidRPr="006050B7">
          <w:rPr>
            <w:rStyle w:val="Hyperlink"/>
            <w:noProof/>
          </w:rPr>
          <w:t>9</w:t>
        </w:r>
        <w:r w:rsidR="006050B7" w:rsidRPr="006050B7">
          <w:rPr>
            <w:rStyle w:val="Hyperlink"/>
          </w:rPr>
          <w:fldChar w:fldCharType="end"/>
        </w:r>
        <w:r w:rsidR="006050B7" w:rsidRPr="006050B7">
          <w:rPr>
            <w:rStyle w:val="Hyperlink"/>
          </w:rPr>
          <w:t>,</w:t>
        </w:r>
      </w:hyperlink>
      <w:hyperlink w:anchor="Standards_2017" w:history="1">
        <w:r w:rsidR="006050B7" w:rsidRPr="006050B7">
          <w:rPr>
            <w:rStyle w:val="Hyperlink"/>
          </w:rPr>
          <w:fldChar w:fldCharType="begin">
            <w:fldData xml:space="preserve">PEVuZE5vdGU+PENpdGU+PFllYXI+MjAxNTwvWWVhcj48UmVjTnVtPjMzPC9SZWNOdW0+PERpc3Bs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</w:fldData>
          </w:fldChar>
        </w:r>
        <w:r w:rsidR="006050B7" w:rsidRPr="006050B7">
          <w:rPr>
            <w:rStyle w:val="Hyperlink"/>
          </w:rPr>
          <w:instrText xml:space="preserve"> ADDIN EN.CITE </w:instrText>
        </w:r>
        <w:r w:rsidR="006050B7" w:rsidRPr="006050B7">
          <w:rPr>
            <w:rStyle w:val="Hyperlink"/>
          </w:rPr>
          <w:fldChar w:fldCharType="begin">
            <w:fldData xml:space="preserve">PEVuZE5vdGU+PENpdGU+PFllYXI+MjAxNTwvWWVhcj48UmVjTnVtPjMzPC9SZWNOdW0+PERpc3Bs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</w:fldData>
          </w:fldChar>
        </w:r>
        <w:r w:rsidR="006050B7" w:rsidRPr="006050B7">
          <w:rPr>
            <w:rStyle w:val="Hyperlink"/>
          </w:rPr>
          <w:instrText xml:space="preserve"> ADDIN EN.CITE.DATA </w:instrText>
        </w:r>
        <w:r w:rsidR="006050B7" w:rsidRPr="006050B7">
          <w:rPr>
            <w:rStyle w:val="Hyperlink"/>
          </w:rPr>
        </w:r>
        <w:r w:rsidR="006050B7" w:rsidRPr="006050B7">
          <w:rPr>
            <w:rStyle w:val="Hyperlink"/>
          </w:rPr>
          <w:fldChar w:fldCharType="end"/>
        </w:r>
        <w:r w:rsidR="006050B7" w:rsidRPr="006050B7">
          <w:rPr>
            <w:rStyle w:val="Hyperlink"/>
          </w:rPr>
        </w:r>
        <w:r w:rsidR="006050B7" w:rsidRPr="006050B7">
          <w:rPr>
            <w:rStyle w:val="Hyperlink"/>
          </w:rPr>
          <w:fldChar w:fldCharType="separate"/>
        </w:r>
        <w:r w:rsidR="006050B7" w:rsidRPr="006050B7">
          <w:rPr>
            <w:rStyle w:val="Hyperlink"/>
            <w:noProof/>
          </w:rPr>
          <w:t>10]</w:t>
        </w:r>
        <w:r w:rsidR="006050B7" w:rsidRPr="006050B7">
          <w:rPr>
            <w:rStyle w:val="Hyperlink"/>
          </w:rPr>
          <w:fldChar w:fldCharType="end"/>
        </w:r>
      </w:hyperlink>
      <w:r w:rsidR="00345B18">
        <w:t xml:space="preserve">  </w:t>
      </w:r>
      <w:r w:rsidR="00786268">
        <w:t xml:space="preserve">Another possibility provided by the clinical care guidelines is the addition to basal insulin of a GLP-1RA, but this is out of </w:t>
      </w:r>
      <w:r w:rsidR="00BA6F0F">
        <w:t xml:space="preserve">the </w:t>
      </w:r>
      <w:r w:rsidR="00786268">
        <w:t xml:space="preserve">scope of this review, also considering that, </w:t>
      </w:r>
      <w:r w:rsidR="00786268">
        <w:lastRenderedPageBreak/>
        <w:t>u</w:t>
      </w:r>
      <w:r w:rsidR="00213E2B">
        <w:t>nfortunately, the usage of th</w:t>
      </w:r>
      <w:r w:rsidR="00786268">
        <w:t>is</w:t>
      </w:r>
      <w:r w:rsidR="00213E2B">
        <w:t xml:space="preserve"> class </w:t>
      </w:r>
      <w:r w:rsidR="00786268">
        <w:t>of anti-hyper</w:t>
      </w:r>
      <w:r w:rsidR="005C4FB4">
        <w:t xml:space="preserve">glycaemic </w:t>
      </w:r>
      <w:r w:rsidR="00213E2B">
        <w:t xml:space="preserve">medicines </w:t>
      </w:r>
      <w:r w:rsidR="00786268">
        <w:t>is</w:t>
      </w:r>
      <w:r w:rsidR="00213E2B">
        <w:t xml:space="preserve"> limited </w:t>
      </w:r>
      <w:r w:rsidR="00786268">
        <w:t xml:space="preserve">in Russia due to </w:t>
      </w:r>
      <w:r w:rsidR="00213E2B">
        <w:t>cost</w:t>
      </w:r>
      <w:r w:rsidR="00786268">
        <w:t xml:space="preserve">, </w:t>
      </w:r>
      <w:r w:rsidR="00213E2B">
        <w:t xml:space="preserve">availability </w:t>
      </w:r>
      <w:r w:rsidR="00786268">
        <w:t xml:space="preserve">and </w:t>
      </w:r>
      <w:r w:rsidR="00213E2B">
        <w:t xml:space="preserve">National reimbursement.  </w:t>
      </w:r>
    </w:p>
    <w:p w14:paraId="659EB5CF" w14:textId="77777777" w:rsidR="00FE6005" w:rsidRDefault="00FE6005" w:rsidP="009B6210">
      <w:pPr>
        <w:pStyle w:val="PStextX2space"/>
        <w:jc w:val="both"/>
      </w:pPr>
    </w:p>
    <w:p w14:paraId="175E06E4" w14:textId="27F015B2" w:rsidR="00C7229B" w:rsidRDefault="009B6210" w:rsidP="009B6210">
      <w:pPr>
        <w:pStyle w:val="PStextX2space"/>
        <w:jc w:val="both"/>
      </w:pPr>
      <w:r>
        <w:t>S</w:t>
      </w:r>
      <w:r w:rsidR="00C7229B">
        <w:t xml:space="preserve">everal different strategies may be considered for patients </w:t>
      </w:r>
      <w:r w:rsidR="005C4FB4">
        <w:t xml:space="preserve">on basal insulin </w:t>
      </w:r>
      <w:r w:rsidR="00C7229B">
        <w:t>requiring insulin intensification:</w:t>
      </w:r>
      <w:r w:rsidR="00345B18">
        <w:t xml:space="preserve"> (1) </w:t>
      </w:r>
      <w:r w:rsidR="00C7229B">
        <w:t>addition of a single injection of a rapid-acting insulin analog (ie, lispro, aspart, or glulisine), administered just before the largest meal or breakfast (basal</w:t>
      </w:r>
      <w:r w:rsidR="00C22733">
        <w:t>+</w:t>
      </w:r>
      <w:r w:rsidR="00C7229B">
        <w:t>)</w:t>
      </w:r>
      <w:r w:rsidR="00FE6005">
        <w:t xml:space="preserve"> </w:t>
      </w:r>
      <w:hyperlink w:anchor="Owens" w:history="1">
        <w:r w:rsidR="00FE6005" w:rsidRPr="006050B7">
          <w:rPr>
            <w:rStyle w:val="Hyperlink"/>
            <w:noProof/>
          </w:rPr>
          <w:t>[21]</w:t>
        </w:r>
      </w:hyperlink>
      <w:r w:rsidR="00345B18">
        <w:t>; (2)</w:t>
      </w:r>
      <w:r w:rsidR="00C7229B">
        <w:t xml:space="preserve"> stepwise addition of 2 or more daily </w:t>
      </w:r>
      <w:r w:rsidR="00C22733">
        <w:t xml:space="preserve">bolus </w:t>
      </w:r>
      <w:r w:rsidR="00C7229B">
        <w:t xml:space="preserve">injections of a rapid-acting insulin analog, administered just before mealtimes (basal-bolus) </w:t>
      </w:r>
      <w:hyperlink w:anchor="Rodbard_Visco" w:history="1">
        <w:r w:rsidR="00FE6005" w:rsidRPr="009745D2">
          <w:rPr>
            <w:rStyle w:val="Hyperlink"/>
            <w:noProof/>
          </w:rPr>
          <w:t>[</w:t>
        </w:r>
        <w:r w:rsidR="00FE6005">
          <w:rPr>
            <w:rStyle w:val="Hyperlink"/>
            <w:noProof/>
          </w:rPr>
          <w:t>22</w:t>
        </w:r>
        <w:r w:rsidR="00FE6005" w:rsidRPr="009745D2">
          <w:rPr>
            <w:rStyle w:val="Hyperlink"/>
            <w:noProof/>
          </w:rPr>
          <w:t>]</w:t>
        </w:r>
      </w:hyperlink>
      <w:r w:rsidR="00345B18">
        <w:t xml:space="preserve">; and (3) </w:t>
      </w:r>
      <w:r w:rsidR="00E626B1">
        <w:t xml:space="preserve">switch to </w:t>
      </w:r>
      <w:r w:rsidR="00345B18">
        <w:t>p</w:t>
      </w:r>
      <w:r w:rsidR="00C7229B">
        <w:t xml:space="preserve">remixed insulin containing a combination of intermediate-acting and rapid-acting insulin analogs (ie, insulin lispro 75/25 [LM25], insulin lispro 50/50 [LM50], </w:t>
      </w:r>
      <w:r w:rsidR="006C5519">
        <w:t xml:space="preserve">biphasic </w:t>
      </w:r>
      <w:r w:rsidR="00C7229B">
        <w:t>insulin aspart 70/30), generally administered twice daily before morning and evening meals</w:t>
      </w:r>
      <w:r w:rsidR="00840759">
        <w:t xml:space="preserve"> or </w:t>
      </w:r>
      <w:r w:rsidR="009717CB">
        <w:t>three times</w:t>
      </w:r>
      <w:r w:rsidR="000A6617">
        <w:t xml:space="preserve"> daily before </w:t>
      </w:r>
      <w:r>
        <w:t>breakfast, lunch and dinner</w:t>
      </w:r>
      <w:hyperlink w:anchor="Rosenstock" w:history="1">
        <w:r w:rsidR="00FE6005" w:rsidRPr="006050B7">
          <w:rPr>
            <w:rStyle w:val="Hyperlink"/>
            <w:noProof/>
          </w:rPr>
          <w:t>[23]</w:t>
        </w:r>
      </w:hyperlink>
      <w:r w:rsidR="00FE6005">
        <w:rPr>
          <w:rStyle w:val="Hyperlink"/>
          <w:noProof/>
        </w:rPr>
        <w:t>.</w:t>
      </w:r>
    </w:p>
    <w:p w14:paraId="036B9CEA" w14:textId="77777777" w:rsidR="00345B18" w:rsidRDefault="00345B18" w:rsidP="009B6210">
      <w:pPr>
        <w:pStyle w:val="PStextX2space"/>
        <w:jc w:val="both"/>
      </w:pPr>
    </w:p>
    <w:p w14:paraId="561FD316" w14:textId="20F709E8" w:rsidR="00C7229B" w:rsidRDefault="00C7229B" w:rsidP="009B6210">
      <w:pPr>
        <w:pStyle w:val="PStextX2space"/>
        <w:jc w:val="both"/>
      </w:pPr>
      <w:r>
        <w:t xml:space="preserve">When comparing </w:t>
      </w:r>
      <w:r w:rsidR="00C22733">
        <w:t xml:space="preserve">and deciding on </w:t>
      </w:r>
      <w:r>
        <w:t xml:space="preserve">insulin intensification strategies, clinicians and their patients should consider the goals of treatment, including target </w:t>
      </w:r>
      <w:r w:rsidRPr="00B56187">
        <w:t>HbA</w:t>
      </w:r>
      <w:r w:rsidRPr="00B56187">
        <w:rPr>
          <w:vertAlign w:val="subscript"/>
        </w:rPr>
        <w:t>1c</w:t>
      </w:r>
      <w:r>
        <w:rPr>
          <w:vertAlign w:val="subscript"/>
        </w:rPr>
        <w:t xml:space="preserve"> </w:t>
      </w:r>
      <w:r>
        <w:t>values and PPBG excursions, as well as patient-related issues such as age, duration of T2DM, previous hypoglycemic episodes, and other comorbidities.</w:t>
      </w:r>
      <w:r w:rsidR="009717CB">
        <w:t xml:space="preserve"> </w:t>
      </w:r>
      <w:r>
        <w:t>Patient preference, complexity of the intensification regimen, lifestyle, extent of education, patient motivation regarding treatment, and psychosocial factors are also important points to consider when selecting an appropriate intensification regimen</w:t>
      </w:r>
      <w:r w:rsidR="00FE6005">
        <w:t xml:space="preserve"> </w:t>
      </w:r>
      <w:r w:rsidR="006050B7" w:rsidRPr="006050B7">
        <w:t>[</w:t>
      </w:r>
      <w:hyperlink w:anchor="ADA_2017" w:history="1">
        <w:r w:rsidR="006050B7" w:rsidRPr="006050B7">
          <w:rPr>
            <w:rStyle w:val="Hyperlink"/>
          </w:rPr>
          <w:fldChar w:fldCharType="begin">
            <w:fldData xml:space="preserve">PEVuZE5vdGU+PENpdGU+PFllYXI+MjAxNTwvWWVhcj48UmVjTnVtPjMzPC9SZWNOdW0+PERpc3Bs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</w:fldData>
          </w:fldChar>
        </w:r>
        <w:r w:rsidR="006050B7" w:rsidRPr="006050B7">
          <w:rPr>
            <w:rStyle w:val="Hyperlink"/>
          </w:rPr>
          <w:instrText xml:space="preserve"> ADDIN EN.CITE </w:instrText>
        </w:r>
        <w:r w:rsidR="006050B7" w:rsidRPr="006050B7">
          <w:rPr>
            <w:rStyle w:val="Hyperlink"/>
          </w:rPr>
          <w:fldChar w:fldCharType="begin">
            <w:fldData xml:space="preserve">PEVuZE5vdGU+PENpdGU+PFllYXI+MjAxNTwvWWVhcj48UmVjTnVtPjMzPC9SZWNOdW0+PERpc3Bs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</w:fldData>
          </w:fldChar>
        </w:r>
        <w:r w:rsidR="006050B7" w:rsidRPr="006050B7">
          <w:rPr>
            <w:rStyle w:val="Hyperlink"/>
          </w:rPr>
          <w:instrText xml:space="preserve"> ADDIN EN.CITE.DATA </w:instrText>
        </w:r>
        <w:r w:rsidR="006050B7" w:rsidRPr="006050B7">
          <w:rPr>
            <w:rStyle w:val="Hyperlink"/>
          </w:rPr>
        </w:r>
        <w:r w:rsidR="006050B7" w:rsidRPr="006050B7">
          <w:rPr>
            <w:rStyle w:val="Hyperlink"/>
          </w:rPr>
          <w:fldChar w:fldCharType="end"/>
        </w:r>
        <w:r w:rsidR="006050B7" w:rsidRPr="006050B7">
          <w:rPr>
            <w:rStyle w:val="Hyperlink"/>
          </w:rPr>
        </w:r>
        <w:r w:rsidR="006050B7" w:rsidRPr="006050B7">
          <w:rPr>
            <w:rStyle w:val="Hyperlink"/>
          </w:rPr>
          <w:fldChar w:fldCharType="separate"/>
        </w:r>
        <w:r w:rsidR="006050B7" w:rsidRPr="006050B7">
          <w:rPr>
            <w:rStyle w:val="Hyperlink"/>
            <w:noProof/>
          </w:rPr>
          <w:t>9</w:t>
        </w:r>
        <w:r w:rsidR="006050B7" w:rsidRPr="006050B7">
          <w:rPr>
            <w:rStyle w:val="Hyperlink"/>
          </w:rPr>
          <w:fldChar w:fldCharType="end"/>
        </w:r>
        <w:r w:rsidR="006050B7" w:rsidRPr="006050B7">
          <w:rPr>
            <w:rStyle w:val="Hyperlink"/>
          </w:rPr>
          <w:t>,</w:t>
        </w:r>
      </w:hyperlink>
      <w:hyperlink w:anchor="Standards_2017" w:history="1">
        <w:r w:rsidR="006050B7" w:rsidRPr="006050B7">
          <w:rPr>
            <w:rStyle w:val="Hyperlink"/>
          </w:rPr>
          <w:fldChar w:fldCharType="begin">
            <w:fldData xml:space="preserve">PEVuZE5vdGU+PENpdGU+PFllYXI+MjAxNTwvWWVhcj48UmVjTnVtPjMzPC9SZWNOdW0+PERpc3Bs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</w:fldData>
          </w:fldChar>
        </w:r>
        <w:r w:rsidR="006050B7" w:rsidRPr="006050B7">
          <w:rPr>
            <w:rStyle w:val="Hyperlink"/>
          </w:rPr>
          <w:instrText xml:space="preserve"> ADDIN EN.CITE </w:instrText>
        </w:r>
        <w:r w:rsidR="006050B7" w:rsidRPr="006050B7">
          <w:rPr>
            <w:rStyle w:val="Hyperlink"/>
          </w:rPr>
          <w:fldChar w:fldCharType="begin">
            <w:fldData xml:space="preserve">PEVuZE5vdGU+PENpdGU+PFllYXI+MjAxNTwvWWVhcj48UmVjTnVtPjMzPC9SZWNOdW0+PERpc3Bs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</w:fldData>
          </w:fldChar>
        </w:r>
        <w:r w:rsidR="006050B7" w:rsidRPr="006050B7">
          <w:rPr>
            <w:rStyle w:val="Hyperlink"/>
          </w:rPr>
          <w:instrText xml:space="preserve"> ADDIN EN.CITE.DATA </w:instrText>
        </w:r>
        <w:r w:rsidR="006050B7" w:rsidRPr="006050B7">
          <w:rPr>
            <w:rStyle w:val="Hyperlink"/>
          </w:rPr>
        </w:r>
        <w:r w:rsidR="006050B7" w:rsidRPr="006050B7">
          <w:rPr>
            <w:rStyle w:val="Hyperlink"/>
          </w:rPr>
          <w:fldChar w:fldCharType="end"/>
        </w:r>
        <w:r w:rsidR="006050B7" w:rsidRPr="006050B7">
          <w:rPr>
            <w:rStyle w:val="Hyperlink"/>
          </w:rPr>
        </w:r>
        <w:r w:rsidR="006050B7" w:rsidRPr="006050B7">
          <w:rPr>
            <w:rStyle w:val="Hyperlink"/>
          </w:rPr>
          <w:fldChar w:fldCharType="separate"/>
        </w:r>
        <w:r w:rsidR="006050B7" w:rsidRPr="006050B7">
          <w:rPr>
            <w:rStyle w:val="Hyperlink"/>
            <w:noProof/>
          </w:rPr>
          <w:t>10]</w:t>
        </w:r>
        <w:r w:rsidR="006050B7" w:rsidRPr="006050B7">
          <w:rPr>
            <w:rStyle w:val="Hyperlink"/>
          </w:rPr>
          <w:fldChar w:fldCharType="end"/>
        </w:r>
      </w:hyperlink>
      <w:r w:rsidR="000D6E20">
        <w:t xml:space="preserve">  </w:t>
      </w:r>
      <w:r>
        <w:t>Upon implementing an intensification strategy</w:t>
      </w:r>
      <w:r w:rsidR="008552CB">
        <w:t>,</w:t>
      </w:r>
      <w:r>
        <w:t xml:space="preserve"> it is important to titrate </w:t>
      </w:r>
      <w:r w:rsidR="00703821">
        <w:t xml:space="preserve">both the basal and prandial </w:t>
      </w:r>
      <w:r>
        <w:t>insulin dose</w:t>
      </w:r>
      <w:r w:rsidR="00703821">
        <w:t>s</w:t>
      </w:r>
      <w:r>
        <w:t>, based on the patient’s reported blood glucose (BG) values.  In most cases</w:t>
      </w:r>
      <w:r w:rsidR="008552CB">
        <w:t>,</w:t>
      </w:r>
      <w:r>
        <w:t xml:space="preserve"> noninsulin agents may be continued, however, sulfonylureas and meglitinides (ie, insulin secretagogues) are generally not continued when insulin is intensified</w:t>
      </w:r>
      <w:r w:rsidR="000A6617">
        <w:t xml:space="preserve">, also GLP-1RAs should be stopped if moving to a </w:t>
      </w:r>
      <w:r w:rsidR="00284A7F">
        <w:t>basal bolus regimen</w:t>
      </w:r>
      <w:hyperlink w:anchor="Standards_2017" w:history="1">
        <w:r w:rsidRPr="006050B7">
          <w:rPr>
            <w:rStyle w:val="Hyperlink"/>
          </w:rPr>
          <w:fldChar w:fldCharType="begin"/>
        </w:r>
        <w:r w:rsidR="008E4592" w:rsidRPr="006050B7">
          <w:rPr>
            <w:rStyle w:val="Hyperlink"/>
          </w:rPr>
          <w:instrText xml:space="preserve"> ADDIN EN.CITE &lt;EndNote&gt;&lt;Cite&gt;&lt;Author&gt;Inzucchi&lt;/Author&gt;&lt;Year&gt;2012&lt;/Year&gt;&lt;RecNum&gt;32&lt;/RecNum&gt;&lt;DisplayText&gt;[7]&lt;/DisplayText&gt;&lt;record&gt;&lt;rec-number&gt;32&lt;/rec-number&gt;&lt;foreign-keys&gt;&lt;key app="EN" db-id="e2ssafx9o00edpefpetxwrvjxwrvt5drfx95"&gt;32&lt;/key&gt;&lt;/foreign-keys&gt;&lt;ref-type name="Journal Article"&gt;17&lt;/ref-type&gt;&lt;contributors&gt;&lt;authors&gt;&lt;author&gt;Inzucchi, S. E.&lt;/author&gt;&lt;author&gt;Bergenstal, R. M.&lt;/author&gt;&lt;author&gt;Buse, J. B.&lt;/author&gt;&lt;author&gt;Diamant, M.&lt;/author&gt;&lt;author&gt;Ferrannini, E.&lt;/author&gt;&lt;author&gt;Nauck, M.&lt;/author&gt;&lt;author&gt;Peters, A. L.&lt;/author&gt;&lt;author&gt;Tsapas, A.&lt;/author&gt;&lt;author&gt;Wender, R.&lt;/author&gt;&lt;author&gt;Matthews, D. R.&lt;/author&gt;&lt;/authors&gt;&lt;/contributors&gt;&lt;titles&gt;&lt;title&gt;Management of hyperglycemia in type 2 diabetes: a patient-centered approach: position statement of the American Diabetes Association (ADA) and the European Association for the Study of Diabetes (EASD)&lt;/title&gt;&lt;secondary-title&gt;Diabetes Care.&lt;/secondary-title&gt;&lt;/titles&gt;&lt;periodical&gt;&lt;full-title&gt;Diabetes Care.&lt;/full-title&gt;&lt;/periodical&gt;&lt;pages&gt;1364-79.&lt;/pages&gt;&lt;volume&gt;35&lt;/volume&gt;&lt;number&gt;6&lt;/number&gt;&lt;keywords&gt;&lt;keyword&gt;Age Factors&lt;/keyword&gt;&lt;keyword&gt;Algorithms&lt;/keyword&gt;&lt;keyword&gt;Cardiovascular Diseases/blood/epidemiology/*therapy&lt;/keyword&gt;&lt;keyword&gt;Diabetes Mellitus, Type 2/blood/epidemiology/*therapy&lt;/keyword&gt;&lt;keyword&gt;Europe/epidemiology&lt;/keyword&gt;&lt;keyword&gt;Female&lt;/keyword&gt;&lt;keyword&gt;Hemoglobin A, Glycosylated/metabolism&lt;/keyword&gt;&lt;keyword&gt;Humans&lt;/keyword&gt;&lt;keyword&gt;Hyperglycemia/blood/epidemiology/*therapy&lt;/keyword&gt;&lt;keyword&gt;Hypoglycemic Agents/therapeutic use&lt;/keyword&gt;&lt;keyword&gt;Kidney Diseases/blood/epidemiology/*therapy&lt;/keyword&gt;&lt;keyword&gt;Liver Diseases/epidemiology/*therapy&lt;/keyword&gt;&lt;keyword&gt;Male&lt;/keyword&gt;&lt;keyword&gt;*Patient-Centered Care&lt;/keyword&gt;&lt;keyword&gt;Risk Factors&lt;/keyword&gt;&lt;keyword&gt;United States/epidemiology&lt;/keyword&gt;&lt;/keywords&gt;&lt;dates&gt;&lt;year&gt;2012&lt;/year&gt;&lt;/dates&gt;&lt;urls&gt;&lt;/urls&gt;&lt;/record&gt;&lt;/Cite&gt;&lt;/EndNote&gt;</w:instrText>
        </w:r>
        <w:r w:rsidRPr="006050B7">
          <w:rPr>
            <w:rStyle w:val="Hyperlink"/>
          </w:rPr>
          <w:fldChar w:fldCharType="separate"/>
        </w:r>
        <w:r w:rsidR="008E4592" w:rsidRPr="006050B7">
          <w:rPr>
            <w:rStyle w:val="Hyperlink"/>
            <w:noProof/>
          </w:rPr>
          <w:t>[</w:t>
        </w:r>
        <w:r w:rsidR="000A6617" w:rsidRPr="006050B7">
          <w:rPr>
            <w:rStyle w:val="Hyperlink"/>
            <w:noProof/>
          </w:rPr>
          <w:t>10</w:t>
        </w:r>
        <w:r w:rsidR="008E4592" w:rsidRPr="006050B7">
          <w:rPr>
            <w:rStyle w:val="Hyperlink"/>
            <w:noProof/>
          </w:rPr>
          <w:t>]</w:t>
        </w:r>
        <w:r w:rsidRPr="006050B7">
          <w:rPr>
            <w:rStyle w:val="Hyperlink"/>
          </w:rPr>
          <w:fldChar w:fldCharType="end"/>
        </w:r>
      </w:hyperlink>
      <w:r>
        <w:t>.</w:t>
      </w:r>
    </w:p>
    <w:p w14:paraId="1DF1D274" w14:textId="77777777" w:rsidR="00C7229B" w:rsidRDefault="00C7229B" w:rsidP="009B6210">
      <w:pPr>
        <w:pStyle w:val="PStextX2space"/>
        <w:jc w:val="both"/>
      </w:pPr>
    </w:p>
    <w:p w14:paraId="61236F59" w14:textId="7883DDF7" w:rsidR="00C7229B" w:rsidRPr="00345B18" w:rsidRDefault="00C7229B" w:rsidP="009B6210">
      <w:pPr>
        <w:pStyle w:val="PSHead2"/>
        <w:keepNext/>
        <w:spacing w:line="480" w:lineRule="auto"/>
        <w:jc w:val="both"/>
      </w:pPr>
      <w:r w:rsidRPr="00345B18">
        <w:t xml:space="preserve">Advantages and </w:t>
      </w:r>
      <w:r w:rsidR="00C22733">
        <w:t>d</w:t>
      </w:r>
      <w:r w:rsidRPr="00345B18">
        <w:t xml:space="preserve">isadvantages of </w:t>
      </w:r>
      <w:r w:rsidR="00C22733">
        <w:t>i</w:t>
      </w:r>
      <w:r w:rsidRPr="00345B18">
        <w:t xml:space="preserve">nsulin </w:t>
      </w:r>
      <w:r w:rsidR="00C22733">
        <w:t>i</w:t>
      </w:r>
      <w:r w:rsidRPr="00345B18">
        <w:t xml:space="preserve">ntensification </w:t>
      </w:r>
      <w:r w:rsidR="00C22733">
        <w:t>s</w:t>
      </w:r>
      <w:r w:rsidRPr="00345B18">
        <w:t>trategies</w:t>
      </w:r>
    </w:p>
    <w:p w14:paraId="2773A6EA" w14:textId="3429D267" w:rsidR="00C7229B" w:rsidRPr="00703821" w:rsidRDefault="00C22733" w:rsidP="009B6210">
      <w:pPr>
        <w:pStyle w:val="PSHead3"/>
        <w:keepNext/>
        <w:spacing w:line="480" w:lineRule="auto"/>
        <w:jc w:val="both"/>
        <w:rPr>
          <w:b w:val="0"/>
        </w:rPr>
      </w:pPr>
      <w:r w:rsidRPr="00703821">
        <w:rPr>
          <w:b w:val="0"/>
        </w:rPr>
        <w:t>Basal</w:t>
      </w:r>
      <w:r w:rsidRPr="006C5519">
        <w:rPr>
          <w:b w:val="0"/>
        </w:rPr>
        <w:t>+</w:t>
      </w:r>
      <w:r w:rsidRPr="00703821">
        <w:rPr>
          <w:b w:val="0"/>
        </w:rPr>
        <w:t xml:space="preserve"> and b</w:t>
      </w:r>
      <w:r w:rsidR="00C7229B" w:rsidRPr="00703821">
        <w:rPr>
          <w:b w:val="0"/>
        </w:rPr>
        <w:t>asal-</w:t>
      </w:r>
      <w:r w:rsidRPr="00703821">
        <w:rPr>
          <w:b w:val="0"/>
        </w:rPr>
        <w:t>b</w:t>
      </w:r>
      <w:r w:rsidR="00C7229B" w:rsidRPr="00703821">
        <w:rPr>
          <w:b w:val="0"/>
        </w:rPr>
        <w:t>olus</w:t>
      </w:r>
    </w:p>
    <w:p w14:paraId="3315A65D" w14:textId="1C21C1D1" w:rsidR="007749A0" w:rsidRDefault="004D5BE6" w:rsidP="009B6210">
      <w:pPr>
        <w:pStyle w:val="PStextX2space"/>
        <w:jc w:val="both"/>
      </w:pPr>
      <w:r>
        <w:t>A b</w:t>
      </w:r>
      <w:r w:rsidR="00C22733">
        <w:t xml:space="preserve">asal+ </w:t>
      </w:r>
      <w:r>
        <w:t xml:space="preserve">(basal plus </w:t>
      </w:r>
      <w:r w:rsidR="007A04EE">
        <w:t>1</w:t>
      </w:r>
      <w:r>
        <w:t xml:space="preserve"> prandial injection) </w:t>
      </w:r>
      <w:r w:rsidR="00D52006">
        <w:t xml:space="preserve">insulin </w:t>
      </w:r>
      <w:r>
        <w:t xml:space="preserve">intensification strategy provides patients with a transitional approach to the introduction of prandial insulin and improves glycemic control without the need for a full basal-bolus regimen </w:t>
      </w:r>
      <w:r>
        <w:fldChar w:fldCharType="begin"/>
      </w:r>
      <w:r w:rsidR="001F1579">
        <w:instrText xml:space="preserve"> ADDIN EN.CITE &lt;EndNote&gt;&lt;Cite&gt;&lt;Author&gt;Owens&lt;/Author&gt;&lt;Year&gt;2009&lt;/Year&gt;&lt;RecNum&gt;54&lt;/RecNum&gt;&lt;DisplayText&gt;[20]&lt;/DisplayText&gt;&lt;record&gt;&lt;rec-number&gt;54&lt;/rec-number&gt;&lt;foreign-keys&gt;&lt;key app="EN" db-id="e2ssafx9o00edpefpetxwrvjxwrvt5drfx95"&gt;54&lt;/key&gt;&lt;/foreign-keys&gt;&lt;ref-type name="Journal Article"&gt;17&lt;/ref-type&gt;&lt;contributors&gt;&lt;authors&gt;&lt;author&gt;Owens, D. R.&lt;/author&gt;&lt;author&gt;van Schalkwyk, C.&lt;/author&gt;&lt;author&gt;Smith, P.&lt;/author&gt;&lt;author&gt;Beer, S.&lt;/author&gt;&lt;author&gt;Goenka, N.&lt;/author&gt;&lt;author&gt;Bain, S. C.&lt;/author&gt;&lt;author&gt;Bootle, S.&lt;/author&gt;&lt;author&gt;Robertson, D.&lt;/author&gt;&lt;author&gt;Robinson, A.&lt;/author&gt;&lt;author&gt;Shaw, J. A. M.&lt;/author&gt;&lt;/authors&gt;&lt;/contributors&gt;&lt;titles&gt;&lt;title&gt;Algorithm for the introduction of rapid-acting insulin analogues in patients with type 2 diabetes on basal insulin therapy&lt;/title&gt;&lt;secondary-title&gt;Practical Diabetes&lt;/secondary-title&gt;&lt;/titles&gt;&lt;periodical&gt;&lt;full-title&gt;Practical Diabetes&lt;/full-title&gt;&lt;/periodical&gt;&lt;pages&gt;70-77&lt;/pages&gt;&lt;volume&gt;26&lt;/volume&gt;&lt;number&gt;2&lt;/number&gt;&lt;keywords&gt;&lt;keyword&gt;type 2 diabetes&lt;/keyword&gt;&lt;keyword&gt;rapid-acting insulin analogue&lt;/keyword&gt;&lt;keyword&gt;basal insulin&lt;/keyword&gt;&lt;keyword&gt;dose titration algorithm&lt;/keyword&gt;&lt;/keywords&gt;&lt;dates&gt;&lt;year&gt;2009&lt;/year&gt;&lt;/dates&gt;&lt;publisher&gt;\.&lt;/publisher&gt;&lt;isbn&gt;1528-252X&lt;/isbn&gt;&lt;urls&gt;&lt;related-urls&gt;&lt;url&gt;http://dx.doi.org/10.1002/pdi.1339&lt;/url&gt;&lt;/related-urls&gt;&lt;/urls&gt;&lt;electronic-resource-num&gt;10.1002/pdi.1339&lt;/electronic-resource-num&gt;&lt;/record&gt;&lt;/Cite&gt;&lt;/EndNote&gt;</w:instrText>
      </w:r>
      <w:r>
        <w:fldChar w:fldCharType="separate"/>
      </w:r>
      <w:r>
        <w:rPr>
          <w:noProof/>
        </w:rPr>
        <w:t>[</w:t>
      </w:r>
      <w:hyperlink w:anchor="_ENREF_21" w:tooltip="Owens, 2009 #54" w:history="1">
        <w:r w:rsidR="006A31CA" w:rsidRPr="00FE6005">
          <w:rPr>
            <w:rStyle w:val="Hyperlink"/>
            <w:noProof/>
          </w:rPr>
          <w:t>2</w:t>
        </w:r>
        <w:r w:rsidR="00FE6005" w:rsidRPr="00FE6005">
          <w:rPr>
            <w:rStyle w:val="Hyperlink"/>
            <w:noProof/>
          </w:rPr>
          <w:t>1</w:t>
        </w:r>
      </w:hyperlink>
      <w:r>
        <w:rPr>
          <w:noProof/>
        </w:rPr>
        <w:t>]</w:t>
      </w:r>
      <w:r>
        <w:fldChar w:fldCharType="end"/>
      </w:r>
      <w:r>
        <w:t xml:space="preserve">.  </w:t>
      </w:r>
      <w:r w:rsidR="00F87FBE">
        <w:t xml:space="preserve">For those patients who are unable to achieve glycemic </w:t>
      </w:r>
      <w:r w:rsidR="00F87FBE">
        <w:lastRenderedPageBreak/>
        <w:t>target</w:t>
      </w:r>
      <w:r w:rsidR="009250D7">
        <w:t>s</w:t>
      </w:r>
      <w:r w:rsidR="00F87FBE">
        <w:t xml:space="preserve"> with a basal+ regimen, further prandial doses </w:t>
      </w:r>
      <w:r w:rsidR="004C2821">
        <w:t xml:space="preserve">(ie, basal-bolus approach) </w:t>
      </w:r>
      <w:r w:rsidR="00F87FBE">
        <w:t>may be required</w:t>
      </w:r>
      <w:r w:rsidR="004C2821">
        <w:t xml:space="preserve">.  </w:t>
      </w:r>
      <w:r>
        <w:t>B</w:t>
      </w:r>
      <w:r w:rsidR="00C7229B">
        <w:t xml:space="preserve">asal-bolus </w:t>
      </w:r>
      <w:r>
        <w:t>strategie</w:t>
      </w:r>
      <w:r w:rsidR="00C7229B">
        <w:t xml:space="preserve">s </w:t>
      </w:r>
      <w:r>
        <w:t>for</w:t>
      </w:r>
      <w:r w:rsidR="00C7229B">
        <w:t xml:space="preserve"> </w:t>
      </w:r>
      <w:r w:rsidR="00D52006">
        <w:t xml:space="preserve">insulin </w:t>
      </w:r>
      <w:r w:rsidR="00C7229B">
        <w:t>intensification most closely mimic physiological insulin fluctuations, and both basal and prandial components may be independently titrated to provide optimal glycemic control of both fasting and postprandial glucose levels.</w:t>
      </w:r>
    </w:p>
    <w:p w14:paraId="43621AFD" w14:textId="77777777" w:rsidR="007749A0" w:rsidRDefault="007749A0" w:rsidP="009B6210">
      <w:pPr>
        <w:pStyle w:val="PStextX2space"/>
        <w:jc w:val="both"/>
      </w:pPr>
    </w:p>
    <w:p w14:paraId="2B3CD99B" w14:textId="0F86239C" w:rsidR="000D6E20" w:rsidRDefault="00C7229B" w:rsidP="00E93011">
      <w:pPr>
        <w:pStyle w:val="PStextX2space"/>
        <w:jc w:val="both"/>
      </w:pPr>
      <w:r>
        <w:t xml:space="preserve">Basal-bolus regimens provide more flexibility for the timing of prandial insulin and, therefore, greater control of PPBG excursions compared with premixed insulin intensification.  However, currently there are no global consensus guidelines that favor basal-bolus regimens over other intensification regimens </w:t>
      </w:r>
      <w:r>
        <w:fldChar w:fldCharType="begin"/>
      </w:r>
      <w:r w:rsidR="004D5BE6">
        <w:instrText xml:space="preserve"> ADDIN EN.CITE &lt;EndNote&gt;&lt;Cite&gt;&lt;Author&gt;Edelman&lt;/Author&gt;&lt;Year&gt;2014&lt;/Year&gt;&lt;RecNum&gt;27&lt;/RecNum&gt;&lt;DisplayText&gt;[23]&lt;/DisplayText&gt;&lt;record&gt;&lt;rec-number&gt;27&lt;/rec-number&gt;&lt;foreign-keys&gt;&lt;key app="EN" db-id="e2ssafx9o00edpefpetxwrvjxwrvt5drfx95"&gt;27&lt;/key&gt;&lt;/foreign-keys&gt;&lt;ref-type name="Journal Article"&gt;17&lt;/ref-type&gt;&lt;contributors&gt;&lt;authors&gt;&lt;author&gt;Edelman, S. V.&lt;/author&gt;&lt;author&gt;Liu, R.&lt;/author&gt;&lt;author&gt;Johnson, J.&lt;/author&gt;&lt;author&gt;Glass, L. C.&lt;/author&gt;&lt;/authors&gt;&lt;/contributors&gt;&lt;auth-address&gt;Department of Medicine, University of California, San Diego, La Jolla, CA sedelman@ucsd.edu.&amp;#xD;Eli Lilly and Company, Indianapolis, IN.&lt;/auth-address&gt;&lt;titles&gt;&lt;title&gt;AUTONOMY: the first randomized trial comparing two patient-driven approaches to initiate and titrate prandial insulin lispro in type 2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132-40&lt;/pages&gt;&lt;volume&gt;37&lt;/volume&gt;&lt;number&gt;8&lt;/number&gt;&lt;dates&gt;&lt;year&gt;2014&lt;/year&gt;&lt;pub-dates&gt;&lt;date&gt;Aug&lt;/date&gt;&lt;/pub-dates&gt;&lt;/dates&gt;&lt;isbn&gt;1935-5548 (Electronic)&amp;#xD;0149-5992 (Linking)&lt;/isbn&gt;&lt;accession-num&gt;24742662&lt;/accession-num&gt;&lt;work-type&gt;Research Support, Non-U.S. Gov&amp;apos;t&lt;/work-type&gt;&lt;urls&gt;&lt;related-urls&gt;&lt;url&gt;http://www.ncbi.nlm.nih.gov/pubmed/24742662&lt;/url&gt;&lt;/related-urls&gt;&lt;/urls&gt;&lt;electronic-resource-num&gt;10.2337/dc13-2664&lt;/electronic-resource-num&gt;&lt;language&gt;eng&lt;/language&gt;&lt;/record&gt;&lt;/Cite&gt;&lt;/EndNote&gt;</w:instrText>
      </w:r>
      <w:r>
        <w:fldChar w:fldCharType="separate"/>
      </w:r>
      <w:r w:rsidR="004D5BE6">
        <w:rPr>
          <w:noProof/>
        </w:rPr>
        <w:t>[</w:t>
      </w:r>
      <w:hyperlink w:anchor="_ENREF_24" w:tooltip="Edelman, 2014 #27" w:history="1">
        <w:r w:rsidR="00E93011">
          <w:rPr>
            <w:noProof/>
          </w:rPr>
          <w:t>24</w:t>
        </w:r>
      </w:hyperlink>
      <w:r w:rsidR="004D5BE6">
        <w:rPr>
          <w:noProof/>
        </w:rPr>
        <w:t>]</w:t>
      </w:r>
      <w:r>
        <w:fldChar w:fldCharType="end"/>
      </w:r>
      <w:r>
        <w:t>.</w:t>
      </w:r>
      <w:r w:rsidR="007749A0">
        <w:t xml:space="preserve">  </w:t>
      </w:r>
      <w:r>
        <w:t>Basal-bolus regimens are generally more complex than premixed insulin intensification or basal-only regimens and require patient education on 7-point self-monitoring of plasma glucose (SMPG)</w:t>
      </w:r>
      <w:r w:rsidR="00D52006">
        <w:t>,</w:t>
      </w:r>
      <w:r>
        <w:t xml:space="preserve"> methods for self-titration of prandial doses</w:t>
      </w:r>
      <w:r w:rsidR="00D52006">
        <w:t>, and carbohydrate counting</w:t>
      </w:r>
      <w:r>
        <w:t>.</w:t>
      </w:r>
      <w:r w:rsidR="000D6E20">
        <w:t xml:space="preserve">  </w:t>
      </w:r>
      <w:r>
        <w:t xml:space="preserve">Three RCTs have examined methods for the introduction of </w:t>
      </w:r>
      <w:r w:rsidR="00141173">
        <w:t xml:space="preserve">basal+ or </w:t>
      </w:r>
      <w:r>
        <w:t>basal-bolus regimens in patients previously treated wi</w:t>
      </w:r>
      <w:r w:rsidR="000D6E20">
        <w:t>th basal insulin only and are summarized below.</w:t>
      </w:r>
    </w:p>
    <w:p w14:paraId="435CC807" w14:textId="77777777" w:rsidR="000D6E20" w:rsidRDefault="000D6E20" w:rsidP="009B6210">
      <w:pPr>
        <w:pStyle w:val="PSHead3"/>
        <w:spacing w:line="480" w:lineRule="auto"/>
        <w:jc w:val="both"/>
      </w:pPr>
    </w:p>
    <w:p w14:paraId="04673396" w14:textId="18E07C66" w:rsidR="00C7229B" w:rsidRPr="00703821" w:rsidRDefault="000D6E20" w:rsidP="009B6210">
      <w:pPr>
        <w:pStyle w:val="PSHead4"/>
        <w:spacing w:line="480" w:lineRule="auto"/>
        <w:jc w:val="both"/>
      </w:pPr>
      <w:r w:rsidRPr="00703821">
        <w:t>FullSTEP study</w:t>
      </w:r>
    </w:p>
    <w:p w14:paraId="549961D4" w14:textId="48EC01DC" w:rsidR="000D6E20" w:rsidRDefault="00C7229B" w:rsidP="009B6210">
      <w:pPr>
        <w:pStyle w:val="PStextX2space"/>
        <w:jc w:val="both"/>
      </w:pPr>
      <w:r>
        <w:t xml:space="preserve">The FullSTEP study showed that </w:t>
      </w:r>
      <w:r w:rsidR="00141173">
        <w:t xml:space="preserve">a basal+ </w:t>
      </w:r>
      <w:r>
        <w:t xml:space="preserve">stepwise intensification of basal insulin (detemir) by adding prandial doses of </w:t>
      </w:r>
      <w:r w:rsidR="000D6E20">
        <w:t xml:space="preserve">a </w:t>
      </w:r>
      <w:r>
        <w:t xml:space="preserve">rapid-acting insulin analog (aspart) was noninferior compared with immediate transition to full basal-bolus treatment with detemir and aspart </w:t>
      </w:r>
      <w:r>
        <w:fldChar w:fldCharType="begin"/>
      </w:r>
      <w:r w:rsidR="008E4592">
        <w:instrText xml:space="preserve"> ADDIN EN.CITE &lt;EndNote&gt;&lt;Cite&gt;&lt;Author&gt;Rodbard&lt;/Author&gt;&lt;Year&gt;2014&lt;/Year&gt;&lt;RecNum&gt;47&lt;/RecNum&gt;&lt;DisplayText&gt;[21]&lt;/DisplayText&gt;&lt;record&gt;&lt;rec-number&gt;47&lt;/rec-number&gt;&lt;foreign-keys&gt;&lt;key app="EN" db-id="e2ssafx9o00edpefpetxwrvjxwrvt5drfx95"&gt;47&lt;/key&gt;&lt;/foreign-keys&gt;&lt;ref-type name="Journal Article"&gt;17&lt;/ref-type&gt;&lt;contributors&gt;&lt;authors&gt;&lt;author&gt;Rodbard, H. W.&lt;/author&gt;&lt;author&gt;Visco, V. E.&lt;/author&gt;&lt;author&gt;Andersen, H.&lt;/author&gt;&lt;author&gt;Hiort, L. C.&lt;/author&gt;&lt;author&gt;Shu, D. H.&lt;/author&gt;&lt;/authors&gt;&lt;/contributors&gt;&lt;titles&gt;&lt;title&gt;Treatment intensification with stepwise addition of prandial insulin aspart boluses compared with full basal-bolus therapy (FullSTEP Study): a randomised, treat-to-target clinical trial&lt;/title&gt;&lt;secondary-title&gt;Lancet Diabetes Endocrinol.&lt;/secondary-title&gt;&lt;/titles&gt;&lt;periodical&gt;&lt;full-title&gt;Lancet Diabetes Endocrinol.&lt;/full-title&gt;&lt;/periodical&gt;&lt;pages&gt;30-7.&lt;/pages&gt;&lt;volume&gt;2&lt;/volume&gt;&lt;number&gt;1&lt;/number&gt;&lt;keywords&gt;&lt;keyword&gt;Aged&lt;/keyword&gt;&lt;keyword&gt;Blood Glucose&lt;/keyword&gt;&lt;keyword&gt;Diabetes Mellitus, Type 2/*drug therapy&lt;/keyword&gt;&lt;keyword&gt;Drug Administration Schedule&lt;/keyword&gt;&lt;keyword&gt;Female&lt;/keyword&gt;&lt;keyword&gt;Hemoglobin A, Glycosylated/metabolism&lt;/keyword&gt;&lt;keyword&gt;Humans&lt;/keyword&gt;&lt;keyword&gt;Hypoglycemia/complications/epidemiology&lt;/keyword&gt;&lt;keyword&gt;Hypoglycemic Agents/administration &amp;amp; dosage/adverse effects/*therapeutic use&lt;/keyword&gt;&lt;keyword&gt;Insulin Aspart/administration &amp;amp; dosage/adverse effects/*therapeutic use&lt;/keyword&gt;&lt;keyword&gt;Male&lt;/keyword&gt;&lt;keyword&gt;Meals&lt;/keyword&gt;&lt;keyword&gt;Middle Aged&lt;/keyword&gt;&lt;/keywords&gt;&lt;dates&gt;&lt;year&gt;2014&lt;/year&gt;&lt;/dates&gt;&lt;urls&gt;&lt;/urls&gt;&lt;/record&gt;&lt;/Cite&gt;&lt;/EndNote&gt;</w:instrText>
      </w:r>
      <w:r>
        <w:fldChar w:fldCharType="separate"/>
      </w:r>
      <w:r w:rsidR="008E4592">
        <w:rPr>
          <w:noProof/>
        </w:rPr>
        <w:t>[</w:t>
      </w:r>
      <w:hyperlink w:anchor="Rodbard_Visco" w:tooltip="Rodbard, 2014 #47" w:history="1">
        <w:r w:rsidR="00603D9B">
          <w:rPr>
            <w:noProof/>
          </w:rPr>
          <w:t>22</w:t>
        </w:r>
      </w:hyperlink>
      <w:r w:rsidR="008E4592">
        <w:rPr>
          <w:noProof/>
        </w:rPr>
        <w:t>]</w:t>
      </w:r>
      <w:r>
        <w:fldChar w:fldCharType="end"/>
      </w:r>
      <w:r>
        <w:t>.</w:t>
      </w:r>
      <w:r w:rsidR="000D6E20">
        <w:t xml:space="preserve">  </w:t>
      </w:r>
      <w:r>
        <w:t xml:space="preserve">Both treatment strategies were effective in improving glycemic control; however, there was a significantly lower rate of hypoglycemia for patients undergoing </w:t>
      </w:r>
      <w:r w:rsidR="00141173">
        <w:t xml:space="preserve">basal+ </w:t>
      </w:r>
      <w:r>
        <w:t xml:space="preserve">stepwise addition of prandial insulin compared with </w:t>
      </w:r>
      <w:r w:rsidR="000D6E20">
        <w:t xml:space="preserve">immediate transition to </w:t>
      </w:r>
      <w:r>
        <w:t xml:space="preserve">full basal-bolus treatment.  The lower rate of hypoglycemia was postulated to be a result of gradual intensification of prandial doses, allowing patients to familiarize themselves with SMPG measurements and titration of bolus doses of aspart </w:t>
      </w:r>
      <w:r w:rsidR="00603D9B">
        <w:fldChar w:fldCharType="begin"/>
      </w:r>
      <w:r w:rsidR="00603D9B">
        <w:instrText xml:space="preserve"> ADDIN EN.CITE &lt;EndNote&gt;&lt;Cite&gt;&lt;Author&gt;Rodbard&lt;/Author&gt;&lt;Year&gt;2014&lt;/Year&gt;&lt;RecNum&gt;47&lt;/RecNum&gt;&lt;DisplayText&gt;[21]&lt;/DisplayText&gt;&lt;record&gt;&lt;rec-number&gt;47&lt;/rec-number&gt;&lt;foreign-keys&gt;&lt;key app="EN" db-id="e2ssafx9o00edpefpetxwrvjxwrvt5drfx95"&gt;47&lt;/key&gt;&lt;/foreign-keys&gt;&lt;ref-type name="Journal Article"&gt;17&lt;/ref-type&gt;&lt;contributors&gt;&lt;authors&gt;&lt;author&gt;Rodbard, H. W.&lt;/author&gt;&lt;author&gt;Visco, V. E.&lt;/author&gt;&lt;author&gt;Andersen, H.&lt;/author&gt;&lt;author&gt;Hiort, L. C.&lt;/author&gt;&lt;author&gt;Shu, D. H.&lt;/author&gt;&lt;/authors&gt;&lt;/contributors&gt;&lt;titles&gt;&lt;title&gt;Treatment intensification with stepwise addition of prandial insulin aspart boluses compared with full basal-bolus therapy (FullSTEP Study): a randomised, treat-to-target clinical trial&lt;/title&gt;&lt;secondary-title&gt;Lancet Diabetes Endocrinol.&lt;/secondary-title&gt;&lt;/titles&gt;&lt;periodical&gt;&lt;full-title&gt;Lancet Diabetes Endocrinol.&lt;/full-title&gt;&lt;/periodical&gt;&lt;pages&gt;30-7.&lt;/pages&gt;&lt;volume&gt;2&lt;/volume&gt;&lt;number&gt;1&lt;/number&gt;&lt;keywords&gt;&lt;keyword&gt;Aged&lt;/keyword&gt;&lt;keyword&gt;Blood Glucose&lt;/keyword&gt;&lt;keyword&gt;Diabetes Mellitus, Type 2/*drug therapy&lt;/keyword&gt;&lt;keyword&gt;Drug Administration Schedule&lt;/keyword&gt;&lt;keyword&gt;Female&lt;/keyword&gt;&lt;keyword&gt;Hemoglobin A, Glycosylated/metabolism&lt;/keyword&gt;&lt;keyword&gt;Humans&lt;/keyword&gt;&lt;keyword&gt;Hypoglycemia/complications/epidemiology&lt;/keyword&gt;&lt;keyword&gt;Hypoglycemic Agents/administration &amp;amp; dosage/adverse effects/*therapeutic use&lt;/keyword&gt;&lt;keyword&gt;Insulin Aspart/administration &amp;amp; dosage/adverse effects/*therapeutic use&lt;/keyword&gt;&lt;keyword&gt;Male&lt;/keyword&gt;&lt;keyword&gt;Meals&lt;/keyword&gt;&lt;keyword&gt;Middle Aged&lt;/keyword&gt;&lt;/keywords&gt;&lt;dates&gt;&lt;year&gt;2014&lt;/year&gt;&lt;/dates&gt;&lt;urls&gt;&lt;/urls&gt;&lt;/record&gt;&lt;/Cite&gt;&lt;/EndNote&gt;</w:instrText>
      </w:r>
      <w:r w:rsidR="00603D9B">
        <w:fldChar w:fldCharType="separate"/>
      </w:r>
      <w:r w:rsidR="00603D9B">
        <w:rPr>
          <w:noProof/>
        </w:rPr>
        <w:t>[</w:t>
      </w:r>
      <w:hyperlink w:anchor="Rodbard_Visco" w:tooltip="Rodbard, 2014 #47" w:history="1">
        <w:r w:rsidR="00603D9B">
          <w:rPr>
            <w:noProof/>
          </w:rPr>
          <w:t>22</w:t>
        </w:r>
      </w:hyperlink>
      <w:r w:rsidR="00603D9B">
        <w:rPr>
          <w:noProof/>
        </w:rPr>
        <w:t>]</w:t>
      </w:r>
      <w:r w:rsidR="00603D9B">
        <w:fldChar w:fldCharType="end"/>
      </w:r>
      <w:r>
        <w:t>.</w:t>
      </w:r>
    </w:p>
    <w:p w14:paraId="44BA41A2" w14:textId="77777777" w:rsidR="000D6E20" w:rsidRDefault="000D6E20" w:rsidP="009B6210">
      <w:pPr>
        <w:pStyle w:val="PStextX2space"/>
        <w:jc w:val="both"/>
      </w:pPr>
    </w:p>
    <w:p w14:paraId="6D52BD2E" w14:textId="6C08EB19" w:rsidR="00C7229B" w:rsidRDefault="000D6E20" w:rsidP="009B6210">
      <w:pPr>
        <w:pStyle w:val="PStextX2space"/>
        <w:jc w:val="both"/>
      </w:pPr>
      <w:r>
        <w:t>In FullSTEP, t</w:t>
      </w:r>
      <w:r w:rsidR="00C7229B">
        <w:t xml:space="preserve">here was also greater satisfaction with treatment for patients in the </w:t>
      </w:r>
      <w:r w:rsidR="00141173">
        <w:t xml:space="preserve">basal+ </w:t>
      </w:r>
      <w:r w:rsidR="00C7229B">
        <w:t xml:space="preserve">stepwise group; this was possibly related to the need for </w:t>
      </w:r>
      <w:r w:rsidR="00C7229B" w:rsidRPr="00494955">
        <w:t>fewer injections</w:t>
      </w:r>
      <w:r w:rsidR="00C7229B">
        <w:t xml:space="preserve"> (2 vs 4 injections) </w:t>
      </w:r>
      <w:r w:rsidR="00C7229B" w:rsidRPr="00494955">
        <w:t xml:space="preserve">and </w:t>
      </w:r>
      <w:r w:rsidR="00C7229B">
        <w:t>SMP</w:t>
      </w:r>
      <w:r w:rsidR="00C7229B" w:rsidRPr="00494955">
        <w:t xml:space="preserve">G measurements </w:t>
      </w:r>
      <w:r w:rsidR="00C7229B">
        <w:t>for those on 1 or 2 prandial doses</w:t>
      </w:r>
      <w:r w:rsidR="00C7229B" w:rsidRPr="00494955">
        <w:t xml:space="preserve"> compared with </w:t>
      </w:r>
      <w:r w:rsidR="00C7229B">
        <w:t xml:space="preserve">full basal-bolus treatment. </w:t>
      </w:r>
      <w:r>
        <w:t xml:space="preserve"> </w:t>
      </w:r>
      <w:r w:rsidR="00CF2C3D">
        <w:t xml:space="preserve">All patients had their basal doses of detemir titrated and optimized before addition of prandial bolus dosing; further, </w:t>
      </w:r>
      <w:r w:rsidR="00C7229B">
        <w:t xml:space="preserve">an easy-to-use “1-0-1” titration algorithm was used to help improve patient adherence </w:t>
      </w:r>
      <w:r w:rsidR="00C7229B">
        <w:lastRenderedPageBreak/>
        <w:t xml:space="preserve">with the self-titration of the bolus doses </w:t>
      </w:r>
      <w:r w:rsidR="00C7229B">
        <w:fldChar w:fldCharType="begin">
          <w:fldData xml:space="preserve">PEVuZE5vdGU+PENpdGU+PEF1dGhvcj5Sb2RiYXJkPC9BdXRob3I+PFllYXI+MjAxNDwvWWVhcj48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</w:fldData>
        </w:fldChar>
      </w:r>
      <w:r w:rsidR="00B24220">
        <w:instrText xml:space="preserve"> ADDIN EN.CITE </w:instrText>
      </w:r>
      <w:r w:rsidR="00B24220">
        <w:fldChar w:fldCharType="begin">
          <w:fldData xml:space="preserve">PEVuZE5vdGU+PENpdGU+PEF1dGhvcj5Sb2RiYXJkPC9BdXRob3I+PFllYXI+MjAxNDwvWWVhcj48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</w:fldData>
        </w:fldChar>
      </w:r>
      <w:r w:rsidR="00B24220">
        <w:instrText xml:space="preserve"> ADDIN EN.CITE.DATA </w:instrText>
      </w:r>
      <w:r w:rsidR="00B24220">
        <w:fldChar w:fldCharType="end"/>
      </w:r>
      <w:r w:rsidR="00C7229B">
        <w:fldChar w:fldCharType="separate"/>
      </w:r>
      <w:r w:rsidR="00B24220">
        <w:rPr>
          <w:noProof/>
        </w:rPr>
        <w:t>[</w:t>
      </w:r>
      <w:hyperlink w:anchor="_ENREF_21" w:tooltip="Rodbard, 2014 #47" w:history="1">
        <w:r w:rsidR="00603D9B">
          <w:rPr>
            <w:noProof/>
          </w:rPr>
          <w:t>22</w:t>
        </w:r>
      </w:hyperlink>
      <w:r w:rsidR="00B24220">
        <w:rPr>
          <w:noProof/>
        </w:rPr>
        <w:t xml:space="preserve">, </w:t>
      </w:r>
      <w:hyperlink w:anchor="_ENREF_24" w:tooltip="Rodbard, 2014 #50" w:history="1">
        <w:r w:rsidR="006A31CA">
          <w:rPr>
            <w:noProof/>
          </w:rPr>
          <w:t>2</w:t>
        </w:r>
      </w:hyperlink>
      <w:r w:rsidR="00603D9B">
        <w:rPr>
          <w:noProof/>
        </w:rPr>
        <w:t>5</w:t>
      </w:r>
      <w:r w:rsidR="00B24220">
        <w:rPr>
          <w:noProof/>
        </w:rPr>
        <w:t>]</w:t>
      </w:r>
      <w:r w:rsidR="00C7229B">
        <w:fldChar w:fldCharType="end"/>
      </w:r>
      <w:r w:rsidR="00C7229B">
        <w:t>.</w:t>
      </w:r>
      <w:r>
        <w:t xml:space="preserve">  </w:t>
      </w:r>
      <w:r w:rsidR="00C7229B">
        <w:t xml:space="preserve">Clinicians may consider implementing a </w:t>
      </w:r>
      <w:r w:rsidR="00141173">
        <w:t xml:space="preserve">basal+ </w:t>
      </w:r>
      <w:r w:rsidR="00C7229B">
        <w:t xml:space="preserve">stepwise approach to bolus dosing as the burden on the patient to titrate doses is less, the risk of hypoglycemia and weight gain is lower, and adherence is improved compared with immediate full basal-bolus dosing </w:t>
      </w:r>
      <w:r w:rsidR="00603D9B">
        <w:fldChar w:fldCharType="begin"/>
      </w:r>
      <w:r w:rsidR="00603D9B">
        <w:instrText xml:space="preserve"> ADDIN EN.CITE &lt;EndNote&gt;&lt;Cite&gt;&lt;Author&gt;Rodbard&lt;/Author&gt;&lt;Year&gt;2014&lt;/Year&gt;&lt;RecNum&gt;47&lt;/RecNum&gt;&lt;DisplayText&gt;[21]&lt;/DisplayText&gt;&lt;record&gt;&lt;rec-number&gt;47&lt;/rec-number&gt;&lt;foreign-keys&gt;&lt;key app="EN" db-id="e2ssafx9o00edpefpetxwrvjxwrvt5drfx95"&gt;47&lt;/key&gt;&lt;/foreign-keys&gt;&lt;ref-type name="Journal Article"&gt;17&lt;/ref-type&gt;&lt;contributors&gt;&lt;authors&gt;&lt;author&gt;Rodbard, H. W.&lt;/author&gt;&lt;author&gt;Visco, V. E.&lt;/author&gt;&lt;author&gt;Andersen, H.&lt;/author&gt;&lt;author&gt;Hiort, L. C.&lt;/author&gt;&lt;author&gt;Shu, D. H.&lt;/author&gt;&lt;/authors&gt;&lt;/contributors&gt;&lt;titles&gt;&lt;title&gt;Treatment intensification with stepwise addition of prandial insulin aspart boluses compared with full basal-bolus therapy (FullSTEP Study): a randomised, treat-to-target clinical trial&lt;/title&gt;&lt;secondary-title&gt;Lancet Diabetes Endocrinol.&lt;/secondary-title&gt;&lt;/titles&gt;&lt;periodical&gt;&lt;full-title&gt;Lancet Diabetes Endocrinol.&lt;/full-title&gt;&lt;/periodical&gt;&lt;pages&gt;30-7.&lt;/pages&gt;&lt;volume&gt;2&lt;/volume&gt;&lt;number&gt;1&lt;/number&gt;&lt;keywords&gt;&lt;keyword&gt;Aged&lt;/keyword&gt;&lt;keyword&gt;Blood Glucose&lt;/keyword&gt;&lt;keyword&gt;Diabetes Mellitus, Type 2/*drug therapy&lt;/keyword&gt;&lt;keyword&gt;Drug Administration Schedule&lt;/keyword&gt;&lt;keyword&gt;Female&lt;/keyword&gt;&lt;keyword&gt;Hemoglobin A, Glycosylated/metabolism&lt;/keyword&gt;&lt;keyword&gt;Humans&lt;/keyword&gt;&lt;keyword&gt;Hypoglycemia/complications/epidemiology&lt;/keyword&gt;&lt;keyword&gt;Hypoglycemic Agents/administration &amp;amp; dosage/adverse effects/*therapeutic use&lt;/keyword&gt;&lt;keyword&gt;Insulin Aspart/administration &amp;amp; dosage/adverse effects/*therapeutic use&lt;/keyword&gt;&lt;keyword&gt;Male&lt;/keyword&gt;&lt;keyword&gt;Meals&lt;/keyword&gt;&lt;keyword&gt;Middle Aged&lt;/keyword&gt;&lt;/keywords&gt;&lt;dates&gt;&lt;year&gt;2014&lt;/year&gt;&lt;/dates&gt;&lt;urls&gt;&lt;/urls&gt;&lt;/record&gt;&lt;/Cite&gt;&lt;/EndNote&gt;</w:instrText>
      </w:r>
      <w:r w:rsidR="00603D9B">
        <w:fldChar w:fldCharType="separate"/>
      </w:r>
      <w:r w:rsidR="00603D9B">
        <w:rPr>
          <w:noProof/>
        </w:rPr>
        <w:t>[</w:t>
      </w:r>
      <w:hyperlink w:anchor="Rodbard_Visco" w:tooltip="Rodbard, 2014 #47" w:history="1">
        <w:r w:rsidR="00603D9B">
          <w:rPr>
            <w:noProof/>
          </w:rPr>
          <w:t>22</w:t>
        </w:r>
      </w:hyperlink>
      <w:r w:rsidR="00603D9B">
        <w:rPr>
          <w:noProof/>
        </w:rPr>
        <w:t>]</w:t>
      </w:r>
      <w:r w:rsidR="00603D9B">
        <w:fldChar w:fldCharType="end"/>
      </w:r>
      <w:r w:rsidR="00603D9B">
        <w:t>.</w:t>
      </w:r>
      <w:r w:rsidR="00C7229B">
        <w:t>.</w:t>
      </w:r>
    </w:p>
    <w:p w14:paraId="1A307830" w14:textId="77777777" w:rsidR="00C7229B" w:rsidRDefault="00C7229B" w:rsidP="009B6210">
      <w:pPr>
        <w:pStyle w:val="PStextX2space"/>
        <w:jc w:val="both"/>
      </w:pPr>
    </w:p>
    <w:p w14:paraId="63AA3CFE" w14:textId="77777777" w:rsidR="000D384D" w:rsidRDefault="000D384D" w:rsidP="009B6210">
      <w:pPr>
        <w:pStyle w:val="PSHead4"/>
        <w:spacing w:line="480" w:lineRule="auto"/>
        <w:jc w:val="both"/>
      </w:pPr>
      <w:r>
        <w:t>AUTONOMY study</w:t>
      </w:r>
    </w:p>
    <w:p w14:paraId="14F2D3C9" w14:textId="3961448E" w:rsidR="000D384D" w:rsidRPr="00E223C3" w:rsidRDefault="000D384D" w:rsidP="009B6210">
      <w:pPr>
        <w:pStyle w:val="PStextX2space"/>
        <w:jc w:val="both"/>
      </w:pPr>
      <w:r>
        <w:t xml:space="preserve">The AUTONOMY study showed that prandial rapid-acting insulin lispro could be safely added to basal insulin glargine using 2 different patient self-titrated algorithms (daily dose titration [Q1D] vs dose titration every 3 days [Q3D]) with improved glycemic control.  </w:t>
      </w:r>
      <w:r w:rsidRPr="00E223C3">
        <w:t xml:space="preserve">This study also confirmed earlier studies </w:t>
      </w:r>
      <w:r w:rsidRPr="00E223C3">
        <w:fldChar w:fldCharType="begin"/>
      </w:r>
      <w:r w:rsidR="00391332">
        <w:instrText xml:space="preserve"> ADDIN EN.CITE &lt;EndNote&gt;&lt;Cite&gt;&lt;Author&gt;Latif&lt;/Author&gt;&lt;Year&gt;2013&lt;/Year&gt;&lt;RecNum&gt;49&lt;/RecNum&gt;&lt;DisplayText&gt;[25]&lt;/DisplayText&gt;&lt;record&gt;&lt;rec-number&gt;49&lt;/rec-number&gt;&lt;foreign-keys&gt;&lt;key app="EN" db-id="e2ssafx9o00edpefpetxwrvjxwrvt5drfx95"&gt;49&lt;/key&gt;&lt;/foreign-keys&gt;&lt;ref-type name="Journal Article"&gt;17&lt;/ref-type&gt;&lt;contributors&gt;&lt;authors&gt;&lt;author&gt;Latif, Z. A.&lt;/author&gt;&lt;author&gt;Hussein, Z.&lt;/author&gt;&lt;author&gt;Litwak, L.&lt;/author&gt;&lt;author&gt;El Naggar, N.&lt;/author&gt;&lt;author&gt;Chen, J. W.&lt;/author&gt;&lt;author&gt;Soewondo, P.&lt;/author&gt;&lt;/authors&gt;&lt;/contributors&gt;&lt;titles&gt;&lt;title&gt;Safety and effectiveness of insulin aspart in basal-bolus regimens regardless of age: A1chieve study results&lt;/title&gt;&lt;secondary-title&gt;Diabetes Ther.&lt;/secondary-title&gt;&lt;/titles&gt;&lt;periodical&gt;&lt;full-title&gt;Diabetes Ther.&lt;/full-title&gt;&lt;/periodical&gt;&lt;pages&gt;103-18.&lt;/pages&gt;&lt;volume&gt;4&lt;/volume&gt;&lt;number&gt;1&lt;/number&gt;&lt;dates&gt;&lt;year&gt;2013&lt;/year&gt;&lt;/dates&gt;&lt;urls&gt;&lt;/urls&gt;&lt;/record&gt;&lt;/Cite&gt;&lt;/EndNote&gt;</w:instrText>
      </w:r>
      <w:r w:rsidRPr="00E223C3">
        <w:fldChar w:fldCharType="separate"/>
      </w:r>
      <w:r w:rsidR="00B24220">
        <w:rPr>
          <w:noProof/>
        </w:rPr>
        <w:t>[</w:t>
      </w:r>
      <w:hyperlink w:anchor="Latif" w:history="1">
        <w:hyperlink w:anchor="_ENREF_25" w:tooltip="Latif, 2013 #49" w:history="1">
          <w:r w:rsidR="006A31CA" w:rsidRPr="00603D9B">
            <w:rPr>
              <w:rStyle w:val="Hyperlink"/>
              <w:noProof/>
            </w:rPr>
            <w:t>2</w:t>
          </w:r>
        </w:hyperlink>
        <w:r w:rsidR="00603D9B" w:rsidRPr="00603D9B">
          <w:rPr>
            <w:rStyle w:val="Hyperlink"/>
            <w:noProof/>
          </w:rPr>
          <w:t>6</w:t>
        </w:r>
      </w:hyperlink>
      <w:r w:rsidR="00B24220">
        <w:rPr>
          <w:noProof/>
        </w:rPr>
        <w:t>]</w:t>
      </w:r>
      <w:r w:rsidRPr="00E223C3">
        <w:fldChar w:fldCharType="end"/>
      </w:r>
      <w:r>
        <w:t xml:space="preserve"> </w:t>
      </w:r>
      <w:r w:rsidRPr="00E223C3">
        <w:t xml:space="preserve">that basal-bolus insulin intensification </w:t>
      </w:r>
      <w:r w:rsidR="007E5359">
        <w:t xml:space="preserve">also </w:t>
      </w:r>
      <w:r w:rsidRPr="00E223C3">
        <w:t xml:space="preserve">had an acceptable safety profile in the elderly population; patients in the ≥65 years of age subgroup of AUTONOMY could initiate basal-bolus </w:t>
      </w:r>
      <w:r w:rsidR="002544EF">
        <w:t xml:space="preserve">intensification </w:t>
      </w:r>
      <w:r w:rsidRPr="00E223C3">
        <w:t xml:space="preserve">without increased risk of hypoglycemia </w:t>
      </w:r>
      <w:r w:rsidRPr="00E223C3">
        <w:fldChar w:fldCharType="begin"/>
      </w:r>
      <w:r>
        <w:instrText xml:space="preserve"> ADDIN EN.CITE &lt;EndNote&gt;&lt;Cite&gt;&lt;Author&gt;Edelman&lt;/Author&gt;&lt;Year&gt;2014&lt;/Year&gt;&lt;RecNum&gt;27&lt;/RecNum&gt;&lt;DisplayText&gt;[23]&lt;/DisplayText&gt;&lt;record&gt;&lt;rec-number&gt;27&lt;/rec-number&gt;&lt;foreign-keys&gt;&lt;key app="EN" db-id="e2ssafx9o00edpefpetxwrvjxwrvt5drfx95"&gt;27&lt;/key&gt;&lt;/foreign-keys&gt;&lt;ref-type name="Journal Article"&gt;17&lt;/ref-type&gt;&lt;contributors&gt;&lt;authors&gt;&lt;author&gt;Edelman, S. V.&lt;/author&gt;&lt;author&gt;Liu, R.&lt;/author&gt;&lt;author&gt;Johnson, J.&lt;/author&gt;&lt;author&gt;Glass, L. C.&lt;/author&gt;&lt;/authors&gt;&lt;/contributors&gt;&lt;auth-address&gt;Department of Medicine, University of California, San Diego, La Jolla, CA sedelman@ucsd.edu.&amp;#xD;Eli Lilly and Company, Indianapolis, IN.&lt;/auth-address&gt;&lt;titles&gt;&lt;title&gt;AUTONOMY: the first randomized trial comparing two patient-driven approaches to initiate and titrate prandial insulin lispro in type 2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132-40&lt;/pages&gt;&lt;volume&gt;37&lt;/volume&gt;&lt;number&gt;8&lt;/number&gt;&lt;dates&gt;&lt;year&gt;2014&lt;/year&gt;&lt;pub-dates&gt;&lt;date&gt;Aug&lt;/date&gt;&lt;/pub-dates&gt;&lt;/dates&gt;&lt;isbn&gt;1935-5548 (Electronic)&amp;#xD;0149-5992 (Linking)&lt;/isbn&gt;&lt;accession-num&gt;24742662&lt;/accession-num&gt;&lt;work-type&gt;Research Support, Non-U.S. Gov&amp;apos;t&lt;/work-type&gt;&lt;urls&gt;&lt;related-urls&gt;&lt;url&gt;http://www.ncbi.nlm.nih.gov/pubmed/24742662&lt;/url&gt;&lt;/related-urls&gt;&lt;/urls&gt;&lt;electronic-resource-num&gt;10.2337/dc13-2664&lt;/electronic-resource-num&gt;&lt;language&gt;eng&lt;/language&gt;&lt;/record&gt;&lt;/Cite&gt;&lt;/EndNote&gt;</w:instrText>
      </w:r>
      <w:r w:rsidRPr="00E223C3">
        <w:fldChar w:fldCharType="separate"/>
      </w:r>
      <w:r>
        <w:rPr>
          <w:noProof/>
        </w:rPr>
        <w:t>[</w:t>
      </w:r>
      <w:hyperlink w:anchor="_ENREF_23" w:tooltip="Edelman, 2014 #27" w:history="1">
        <w:r w:rsidR="00603D9B">
          <w:rPr>
            <w:noProof/>
          </w:rPr>
          <w:t>24</w:t>
        </w:r>
      </w:hyperlink>
      <w:r>
        <w:rPr>
          <w:noProof/>
        </w:rPr>
        <w:t>]</w:t>
      </w:r>
      <w:r w:rsidRPr="00E223C3">
        <w:fldChar w:fldCharType="end"/>
      </w:r>
      <w:r w:rsidRPr="00E223C3">
        <w:t>.</w:t>
      </w:r>
      <w:r>
        <w:t xml:space="preserve">  </w:t>
      </w:r>
      <w:r w:rsidRPr="00E223C3">
        <w:t xml:space="preserve">Patients did gain weight in </w:t>
      </w:r>
      <w:r>
        <w:t>this</w:t>
      </w:r>
      <w:r w:rsidRPr="00E223C3">
        <w:t xml:space="preserve"> study</w:t>
      </w:r>
      <w:r>
        <w:t>;</w:t>
      </w:r>
      <w:r w:rsidRPr="00E223C3">
        <w:t xml:space="preserve"> there was no </w:t>
      </w:r>
      <w:r w:rsidR="00F542D2">
        <w:t xml:space="preserve">significant </w:t>
      </w:r>
      <w:r w:rsidRPr="00E223C3">
        <w:t>difference in weight gain between the self-titration algorithms</w:t>
      </w:r>
      <w:r w:rsidR="00287022">
        <w:t xml:space="preserve"> Q3D and Q1D</w:t>
      </w:r>
      <w:r w:rsidR="00F542D2">
        <w:t xml:space="preserve">, </w:t>
      </w:r>
      <w:r w:rsidR="00287022">
        <w:t>whereas there was a</w:t>
      </w:r>
      <w:r w:rsidR="006A31CA">
        <w:t xml:space="preserve"> greater </w:t>
      </w:r>
      <w:r w:rsidR="00F542D2">
        <w:t>weight gain with the Q3D titration algorithm compared with the Q1D algorithm</w:t>
      </w:r>
      <w:r w:rsidRPr="00E223C3">
        <w:t xml:space="preserve">. </w:t>
      </w:r>
      <w:r>
        <w:t xml:space="preserve"> </w:t>
      </w:r>
      <w:r w:rsidRPr="00E223C3">
        <w:t xml:space="preserve">An important aspect of the AUTONOMY study was that basal glargine doses were </w:t>
      </w:r>
      <w:r>
        <w:t>titrated</w:t>
      </w:r>
      <w:r w:rsidRPr="00E223C3">
        <w:t xml:space="preserve"> before the addition of prandial doses of insulin lispro.  For any basal-bolus intensification strategy, the clinician should ensure that the basal insulin dose </w:t>
      </w:r>
      <w:r w:rsidR="00F542D2" w:rsidRPr="00E223C3">
        <w:t>i</w:t>
      </w:r>
      <w:r w:rsidR="00F542D2">
        <w:t>s</w:t>
      </w:r>
      <w:r w:rsidR="00F542D2" w:rsidRPr="00E223C3">
        <w:t xml:space="preserve"> </w:t>
      </w:r>
      <w:r w:rsidRPr="00E223C3">
        <w:t>optimized before adding the prandial doses of insulin</w:t>
      </w:r>
      <w:r w:rsidR="006A31CA">
        <w:t xml:space="preserve"> </w:t>
      </w:r>
      <w:r w:rsidR="00603D9B" w:rsidRPr="00E223C3">
        <w:fldChar w:fldCharType="begin"/>
      </w:r>
      <w:r w:rsidR="00603D9B">
        <w:instrText xml:space="preserve"> ADDIN EN.CITE &lt;EndNote&gt;&lt;Cite&gt;&lt;Author&gt;Edelman&lt;/Author&gt;&lt;Year&gt;2014&lt;/Year&gt;&lt;RecNum&gt;27&lt;/RecNum&gt;&lt;DisplayText&gt;[23]&lt;/DisplayText&gt;&lt;record&gt;&lt;rec-number&gt;27&lt;/rec-number&gt;&lt;foreign-keys&gt;&lt;key app="EN" db-id="e2ssafx9o00edpefpetxwrvjxwrvt5drfx95"&gt;27&lt;/key&gt;&lt;/foreign-keys&gt;&lt;ref-type name="Journal Article"&gt;17&lt;/ref-type&gt;&lt;contributors&gt;&lt;authors&gt;&lt;author&gt;Edelman, S. V.&lt;/author&gt;&lt;author&gt;Liu, R.&lt;/author&gt;&lt;author&gt;Johnson, J.&lt;/author&gt;&lt;author&gt;Glass, L. C.&lt;/author&gt;&lt;/authors&gt;&lt;/contributors&gt;&lt;auth-address&gt;Department of Medicine, University of California, San Diego, La Jolla, CA sedelman@ucsd.edu.&amp;#xD;Eli Lilly and Company, Indianapolis, IN.&lt;/auth-address&gt;&lt;titles&gt;&lt;title&gt;AUTONOMY: the first randomized trial comparing two patient-driven approaches to initiate and titrate prandial insulin lispro in type 2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132-40&lt;/pages&gt;&lt;volume&gt;37&lt;/volume&gt;&lt;number&gt;8&lt;/number&gt;&lt;dates&gt;&lt;year&gt;2014&lt;/year&gt;&lt;pub-dates&gt;&lt;date&gt;Aug&lt;/date&gt;&lt;/pub-dates&gt;&lt;/dates&gt;&lt;isbn&gt;1935-5548 (Electronic)&amp;#xD;0149-5992 (Linking)&lt;/isbn&gt;&lt;accession-num&gt;24742662&lt;/accession-num&gt;&lt;work-type&gt;Research Support, Non-U.S. Gov&amp;apos;t&lt;/work-type&gt;&lt;urls&gt;&lt;related-urls&gt;&lt;url&gt;http://www.ncbi.nlm.nih.gov/pubmed/24742662&lt;/url&gt;&lt;/related-urls&gt;&lt;/urls&gt;&lt;electronic-resource-num&gt;10.2337/dc13-2664&lt;/electronic-resource-num&gt;&lt;language&gt;eng&lt;/language&gt;&lt;/record&gt;&lt;/Cite&gt;&lt;/EndNote&gt;</w:instrText>
      </w:r>
      <w:r w:rsidR="00603D9B" w:rsidRPr="00E223C3">
        <w:fldChar w:fldCharType="separate"/>
      </w:r>
      <w:r w:rsidR="00603D9B">
        <w:rPr>
          <w:noProof/>
        </w:rPr>
        <w:t>[</w:t>
      </w:r>
      <w:hyperlink w:anchor="_ENREF_23" w:tooltip="Edelman, 2014 #27" w:history="1">
        <w:r w:rsidR="00603D9B">
          <w:rPr>
            <w:noProof/>
          </w:rPr>
          <w:t>24</w:t>
        </w:r>
      </w:hyperlink>
      <w:r w:rsidR="00603D9B">
        <w:rPr>
          <w:noProof/>
        </w:rPr>
        <w:t>]</w:t>
      </w:r>
      <w:r w:rsidR="00603D9B" w:rsidRPr="00E223C3">
        <w:fldChar w:fldCharType="end"/>
      </w:r>
      <w:r w:rsidRPr="00E223C3">
        <w:t>.</w:t>
      </w:r>
    </w:p>
    <w:p w14:paraId="09332CAE" w14:textId="77777777" w:rsidR="000D384D" w:rsidRDefault="000D384D" w:rsidP="009B6210">
      <w:pPr>
        <w:pStyle w:val="PSHead4"/>
        <w:spacing w:line="480" w:lineRule="auto"/>
        <w:jc w:val="both"/>
      </w:pPr>
    </w:p>
    <w:p w14:paraId="6865201A" w14:textId="2DCD9901" w:rsidR="000D6E20" w:rsidRDefault="000D6E20" w:rsidP="009B6210">
      <w:pPr>
        <w:pStyle w:val="PSHead4"/>
        <w:keepNext/>
        <w:spacing w:line="480" w:lineRule="auto"/>
        <w:jc w:val="both"/>
      </w:pPr>
      <w:r>
        <w:t>START study</w:t>
      </w:r>
    </w:p>
    <w:p w14:paraId="4125BF57" w14:textId="1DA33B8F" w:rsidR="000D6E20" w:rsidRDefault="00C7229B" w:rsidP="009B6210">
      <w:pPr>
        <w:pStyle w:val="PStextX2space"/>
        <w:jc w:val="both"/>
      </w:pPr>
      <w:r>
        <w:t xml:space="preserve">The START study showed that use of a simple patient-led titration (ie, self-titration) algorithm for the addition of bolus doses of prandial insulin to basal insulin therapy was as effective as physician-led titration </w:t>
      </w:r>
      <w:r>
        <w:fldChar w:fldCharType="begin"/>
      </w:r>
      <w:r w:rsidR="00391332">
        <w:instrText xml:space="preserve"> ADDIN EN.CITE &lt;EndNote&gt;&lt;Cite&gt;&lt;Author&gt;Harris&lt;/Author&gt;&lt;Year&gt;2014&lt;/Year&gt;&lt;RecNum&gt;38&lt;/RecNum&gt;&lt;DisplayText&gt;[26]&lt;/DisplayText&gt;&lt;record&gt;&lt;rec-number&gt;38&lt;/rec-number&gt;&lt;foreign-keys&gt;&lt;key app="EN" db-id="e2ssafx9o00edpefpetxwrvjxwrvt5drfx95"&gt;38&lt;/key&gt;&lt;/foreign-keys&gt;&lt;ref-type name="Journal Article"&gt;17&lt;/ref-type&gt;&lt;contributors&gt;&lt;authors&gt;&lt;author&gt;Harris, S. B.&lt;/author&gt;&lt;author&gt;Yale, J. F.&lt;/author&gt;&lt;author&gt;Berard, L.&lt;/author&gt;&lt;author&gt;Stewart, J.&lt;/author&gt;&lt;author&gt;Abbaszadeh, B.&lt;/author&gt;&lt;author&gt;Webster-Bogaert, S.&lt;/author&gt;&lt;author&gt;Gerstein, H. C.&lt;/author&gt;&lt;/authors&gt;&lt;/contributors&gt;&lt;titles&gt;&lt;title&gt;Does a patient-managed insulin intensification strategy with insulin glargine and insulin glulisine provide similar glycemic control as a physician-managed strategy? Results of the START (Self-Titration With Apidra to Reach Target) study: a randomized noninferiority trial&lt;/title&gt;&lt;secondary-title&gt;Diabetes Care.&lt;/secondary-title&gt;&lt;/titles&gt;&lt;periodical&gt;&lt;full-title&gt;Diabetes Care.&lt;/full-title&gt;&lt;/periodical&gt;&lt;pages&gt;604-10.&lt;/pages&gt;&lt;volume&gt;37&lt;/volume&gt;&lt;number&gt;3&lt;/number&gt;&lt;dates&gt;&lt;year&gt;2014&lt;/year&gt;&lt;/dates&gt;&lt;urls&gt;&lt;/urls&gt;&lt;/record&gt;&lt;/Cite&gt;&lt;/EndNote&gt;</w:instrText>
      </w:r>
      <w:r>
        <w:fldChar w:fldCharType="separate"/>
      </w:r>
      <w:r w:rsidR="004D5BE6">
        <w:rPr>
          <w:noProof/>
        </w:rPr>
        <w:t>[</w:t>
      </w:r>
      <w:hyperlink w:anchor="_ENREF_26" w:tooltip="Harris, 2014 #38" w:history="1">
        <w:r w:rsidR="00A064AE">
          <w:rPr>
            <w:noProof/>
          </w:rPr>
          <w:t>27</w:t>
        </w:r>
      </w:hyperlink>
      <w:r w:rsidR="004D5BE6">
        <w:rPr>
          <w:noProof/>
        </w:rPr>
        <w:t>]</w:t>
      </w:r>
      <w:r>
        <w:fldChar w:fldCharType="end"/>
      </w:r>
      <w:r>
        <w:t>.</w:t>
      </w:r>
      <w:r w:rsidR="000D6E20">
        <w:t xml:space="preserve">  </w:t>
      </w:r>
      <w:r>
        <w:t>Patient-led titration was noninferior to physician-led titration of prandial doses of insulin in terms of HbA</w:t>
      </w:r>
      <w:r w:rsidRPr="00CE42AB">
        <w:rPr>
          <w:vertAlign w:val="subscript"/>
        </w:rPr>
        <w:t>1c</w:t>
      </w:r>
      <w:r>
        <w:t xml:space="preserve"> levels at the end of the study </w:t>
      </w:r>
      <w:r>
        <w:fldChar w:fldCharType="begin"/>
      </w:r>
      <w:r w:rsidR="00391332">
        <w:instrText xml:space="preserve"> ADDIN EN.CITE &lt;EndNote&gt;&lt;Cite&gt;&lt;Author&gt;Harris&lt;/Author&gt;&lt;Year&gt;2014&lt;/Year&gt;&lt;RecNum&gt;38&lt;/RecNum&gt;&lt;DisplayText&gt;[26]&lt;/DisplayText&gt;&lt;record&gt;&lt;rec-number&gt;38&lt;/rec-number&gt;&lt;foreign-keys&gt;&lt;key app="EN" db-id="e2ssafx9o00edpefpetxwrvjxwrvt5drfx95"&gt;38&lt;/key&gt;&lt;/foreign-keys&gt;&lt;ref-type name="Journal Article"&gt;17&lt;/ref-type&gt;&lt;contributors&gt;&lt;authors&gt;&lt;author&gt;Harris, S. B.&lt;/author&gt;&lt;author&gt;Yale, J. F.&lt;/author&gt;&lt;author&gt;Berard, L.&lt;/author&gt;&lt;author&gt;Stewart, J.&lt;/author&gt;&lt;author&gt;Abbaszadeh, B.&lt;/author&gt;&lt;author&gt;Webster-Bogaert, S.&lt;/author&gt;&lt;author&gt;Gerstein, H. C.&lt;/author&gt;&lt;/authors&gt;&lt;/contributors&gt;&lt;titles&gt;&lt;title&gt;Does a patient-managed insulin intensification strategy with insulin glargine and insulin glulisine provide similar glycemic control as a physician-managed strategy? Results of the START (Self-Titration With Apidra to Reach Target) study: a randomized noninferiority trial&lt;/title&gt;&lt;secondary-title&gt;Diabetes Care.&lt;/secondary-title&gt;&lt;/titles&gt;&lt;periodical&gt;&lt;full-title&gt;Diabetes Care.&lt;/full-title&gt;&lt;/periodical&gt;&lt;pages&gt;604-10.&lt;/pages&gt;&lt;volume&gt;37&lt;/volume&gt;&lt;number&gt;3&lt;/number&gt;&lt;dates&gt;&lt;year&gt;2014&lt;/year&gt;&lt;/dates&gt;&lt;urls&gt;&lt;/urls&gt;&lt;/record&gt;&lt;/Cite&gt;&lt;/EndNote&gt;</w:instrText>
      </w:r>
      <w:r>
        <w:fldChar w:fldCharType="separate"/>
      </w:r>
      <w:r w:rsidR="004D5BE6">
        <w:rPr>
          <w:noProof/>
        </w:rPr>
        <w:t>[</w:t>
      </w:r>
      <w:hyperlink w:anchor="_ENREF_26" w:tooltip="Harris, 2014 #38" w:history="1">
        <w:r w:rsidR="00A064AE">
          <w:rPr>
            <w:noProof/>
          </w:rPr>
          <w:t>27</w:t>
        </w:r>
      </w:hyperlink>
      <w:r w:rsidR="004D5BE6">
        <w:rPr>
          <w:noProof/>
        </w:rPr>
        <w:t>]</w:t>
      </w:r>
      <w:r>
        <w:fldChar w:fldCharType="end"/>
      </w:r>
      <w:r>
        <w:t>.</w:t>
      </w:r>
      <w:r w:rsidR="000D6E20">
        <w:t xml:space="preserve">  </w:t>
      </w:r>
      <w:r>
        <w:t xml:space="preserve">There was a significant increase in body weight for both groups compared with baseline, and a significantly greater increase in body weight in the patient-led titration group compared with the physician-led </w:t>
      </w:r>
      <w:r w:rsidR="00657713">
        <w:t xml:space="preserve">titration </w:t>
      </w:r>
      <w:r>
        <w:t xml:space="preserve">group at the end of the study.  There were no differences in the rates of hypoglycemia between the </w:t>
      </w:r>
      <w:r w:rsidR="00703821">
        <w:t>2</w:t>
      </w:r>
      <w:r>
        <w:t xml:space="preserve"> groups </w:t>
      </w:r>
      <w:r>
        <w:fldChar w:fldCharType="begin"/>
      </w:r>
      <w:r w:rsidR="00391332">
        <w:instrText xml:space="preserve"> ADDIN EN.CITE &lt;EndNote&gt;&lt;Cite&gt;&lt;Author&gt;Harris&lt;/Author&gt;&lt;Year&gt;2014&lt;/Year&gt;&lt;RecNum&gt;38&lt;/RecNum&gt;&lt;DisplayText&gt;[26]&lt;/DisplayText&gt;&lt;record&gt;&lt;rec-number&gt;38&lt;/rec-number&gt;&lt;foreign-keys&gt;&lt;key app="EN" db-id="e2ssafx9o00edpefpetxwrvjxwrvt5drfx95"&gt;38&lt;/key&gt;&lt;/foreign-keys&gt;&lt;ref-type name="Journal Article"&gt;17&lt;/ref-type&gt;&lt;contributors&gt;&lt;authors&gt;&lt;author&gt;Harris, S. B.&lt;/author&gt;&lt;author&gt;Yale, J. F.&lt;/author&gt;&lt;author&gt;Berard, L.&lt;/author&gt;&lt;author&gt;Stewart, J.&lt;/author&gt;&lt;author&gt;Abbaszadeh, B.&lt;/author&gt;&lt;author&gt;Webster-Bogaert, S.&lt;/author&gt;&lt;author&gt;Gerstein, H. C.&lt;/author&gt;&lt;/authors&gt;&lt;/contributors&gt;&lt;titles&gt;&lt;title&gt;Does a patient-managed insulin intensification strategy with insulin glargine and insulin glulisine provide similar glycemic control as a physician-managed strategy? Results of the START (Self-Titration With Apidra to Reach Target) study: a randomized noninferiority trial&lt;/title&gt;&lt;secondary-title&gt;Diabetes Care.&lt;/secondary-title&gt;&lt;/titles&gt;&lt;periodical&gt;&lt;full-title&gt;Diabetes Care.&lt;/full-title&gt;&lt;/periodical&gt;&lt;pages&gt;604-10.&lt;/pages&gt;&lt;volume&gt;37&lt;/volume&gt;&lt;number&gt;3&lt;/number&gt;&lt;dates&gt;&lt;year&gt;2014&lt;/year&gt;&lt;/dates&gt;&lt;urls&gt;&lt;/urls&gt;&lt;/record&gt;&lt;/Cite&gt;&lt;/EndNote&gt;</w:instrText>
      </w:r>
      <w:r>
        <w:fldChar w:fldCharType="separate"/>
      </w:r>
      <w:r w:rsidR="004D5BE6">
        <w:rPr>
          <w:noProof/>
        </w:rPr>
        <w:t>[</w:t>
      </w:r>
      <w:hyperlink w:anchor="_ENREF_26" w:tooltip="Harris, 2014 #38" w:history="1">
        <w:r w:rsidR="00A064AE">
          <w:rPr>
            <w:noProof/>
          </w:rPr>
          <w:t>27</w:t>
        </w:r>
      </w:hyperlink>
      <w:r w:rsidR="004D5BE6">
        <w:rPr>
          <w:noProof/>
        </w:rPr>
        <w:t>]</w:t>
      </w:r>
      <w:r>
        <w:fldChar w:fldCharType="end"/>
      </w:r>
      <w:r>
        <w:t>.</w:t>
      </w:r>
    </w:p>
    <w:p w14:paraId="6BB41EAC" w14:textId="77777777" w:rsidR="000D6E20" w:rsidRDefault="000D6E20" w:rsidP="009B6210">
      <w:pPr>
        <w:pStyle w:val="PStextX2space"/>
        <w:jc w:val="both"/>
      </w:pPr>
    </w:p>
    <w:p w14:paraId="3B559A36" w14:textId="77FA64E9" w:rsidR="00C7229B" w:rsidRDefault="000D6E20" w:rsidP="009B6210">
      <w:pPr>
        <w:pStyle w:val="PStextX2space"/>
        <w:jc w:val="both"/>
      </w:pPr>
      <w:r>
        <w:lastRenderedPageBreak/>
        <w:t>The START study used a</w:t>
      </w:r>
      <w:r w:rsidR="00C7229B">
        <w:t xml:space="preserve"> simple, convenient approach of adding the prandial insulin dose before breakfast to maximize patient adherence to the treatment algorithm.</w:t>
      </w:r>
      <w:r>
        <w:t xml:space="preserve">  </w:t>
      </w:r>
      <w:r w:rsidR="00C7229B">
        <w:t>Such an approach could improve patient safety by reducing the</w:t>
      </w:r>
      <w:r>
        <w:t xml:space="preserve"> risk of nocturnal hypoglycemia.  This strategy also</w:t>
      </w:r>
      <w:r w:rsidR="00C7229B">
        <w:t xml:space="preserve"> tak</w:t>
      </w:r>
      <w:r>
        <w:t>es</w:t>
      </w:r>
      <w:r w:rsidR="00C7229B">
        <w:t xml:space="preserve"> advantage of the common practice of routine self-measur</w:t>
      </w:r>
      <w:r w:rsidR="00706338">
        <w:t xml:space="preserve">ement of fasting blood glucose </w:t>
      </w:r>
      <w:r w:rsidR="00C7229B">
        <w:t xml:space="preserve">before breakfast, thus minimizing the need for additional </w:t>
      </w:r>
      <w:r>
        <w:t>SM</w:t>
      </w:r>
      <w:r w:rsidR="004F5BFF">
        <w:t>P</w:t>
      </w:r>
      <w:r>
        <w:t xml:space="preserve">G measures later in the day.  This strategy also provides the </w:t>
      </w:r>
      <w:r w:rsidR="00C7229B">
        <w:t>add</w:t>
      </w:r>
      <w:r>
        <w:t xml:space="preserve">ed </w:t>
      </w:r>
      <w:r w:rsidR="00C7229B">
        <w:t>conveni</w:t>
      </w:r>
      <w:r>
        <w:t>ence of self-injecting at home and allows patients to optimize</w:t>
      </w:r>
      <w:r w:rsidR="00C7229B">
        <w:t xml:space="preserve"> BG levels earlier in the day </w:t>
      </w:r>
      <w:r>
        <w:t>with the aim of</w:t>
      </w:r>
      <w:r w:rsidR="00C7229B">
        <w:t xml:space="preserve"> improving </w:t>
      </w:r>
      <w:r>
        <w:t xml:space="preserve">daytime glycemic control </w:t>
      </w:r>
      <w:r w:rsidR="00C7229B">
        <w:fldChar w:fldCharType="begin"/>
      </w:r>
      <w:r w:rsidR="00391332">
        <w:instrText xml:space="preserve"> ADDIN EN.CITE &lt;EndNote&gt;&lt;Cite&gt;&lt;Author&gt;Harris&lt;/Author&gt;&lt;Year&gt;2014&lt;/Year&gt;&lt;RecNum&gt;38&lt;/RecNum&gt;&lt;DisplayText&gt;[26]&lt;/DisplayText&gt;&lt;record&gt;&lt;rec-number&gt;38&lt;/rec-number&gt;&lt;foreign-keys&gt;&lt;key app="EN" db-id="e2ssafx9o00edpefpetxwrvjxwrvt5drfx95"&gt;38&lt;/key&gt;&lt;/foreign-keys&gt;&lt;ref-type name="Journal Article"&gt;17&lt;/ref-type&gt;&lt;contributors&gt;&lt;authors&gt;&lt;author&gt;Harris, S. B.&lt;/author&gt;&lt;author&gt;Yale, J. F.&lt;/author&gt;&lt;author&gt;Berard, L.&lt;/author&gt;&lt;author&gt;Stewart, J.&lt;/author&gt;&lt;author&gt;Abbaszadeh, B.&lt;/author&gt;&lt;author&gt;Webster-Bogaert, S.&lt;/author&gt;&lt;author&gt;Gerstein, H. C.&lt;/author&gt;&lt;/authors&gt;&lt;/contributors&gt;&lt;titles&gt;&lt;title&gt;Does a patient-managed insulin intensification strategy with insulin glargine and insulin glulisine provide similar glycemic control as a physician-managed strategy? Results of the START (Self-Titration With Apidra to Reach Target) study: a randomized noninferiority trial&lt;/title&gt;&lt;secondary-title&gt;Diabetes Care.&lt;/secondary-title&gt;&lt;/titles&gt;&lt;periodical&gt;&lt;full-title&gt;Diabetes Care.&lt;/full-title&gt;&lt;/periodical&gt;&lt;pages&gt;604-10.&lt;/pages&gt;&lt;volume&gt;37&lt;/volume&gt;&lt;number&gt;3&lt;/number&gt;&lt;dates&gt;&lt;year&gt;2014&lt;/year&gt;&lt;/dates&gt;&lt;urls&gt;&lt;/urls&gt;&lt;/record&gt;&lt;/Cite&gt;&lt;/EndNote&gt;</w:instrText>
      </w:r>
      <w:r w:rsidR="00C7229B">
        <w:fldChar w:fldCharType="separate"/>
      </w:r>
      <w:r w:rsidR="004D5BE6">
        <w:rPr>
          <w:noProof/>
        </w:rPr>
        <w:t>[</w:t>
      </w:r>
      <w:hyperlink w:anchor="_ENREF_26" w:tooltip="Harris, 2014 #38" w:history="1">
        <w:r w:rsidR="006A31CA">
          <w:rPr>
            <w:noProof/>
          </w:rPr>
          <w:t>26</w:t>
        </w:r>
      </w:hyperlink>
      <w:r w:rsidR="004D5BE6">
        <w:rPr>
          <w:noProof/>
        </w:rPr>
        <w:t>]</w:t>
      </w:r>
      <w:r w:rsidR="00C7229B">
        <w:fldChar w:fldCharType="end"/>
      </w:r>
      <w:r w:rsidR="00C7229B">
        <w:t>.</w:t>
      </w:r>
      <w:r>
        <w:t xml:space="preserve">  </w:t>
      </w:r>
      <w:r w:rsidR="00C7229B">
        <w:t xml:space="preserve">As with both the AUTONOMY and FullSTEP studies, the basal insulin dose in the START study had to be optimized before addition of the bolus doses </w:t>
      </w:r>
      <w:r w:rsidR="00C7229B">
        <w:fldChar w:fldCharType="begin"/>
      </w:r>
      <w:r w:rsidR="00391332">
        <w:instrText xml:space="preserve"> ADDIN EN.CITE &lt;EndNote&gt;&lt;Cite&gt;&lt;Author&gt;Harris&lt;/Author&gt;&lt;Year&gt;2014&lt;/Year&gt;&lt;RecNum&gt;38&lt;/RecNum&gt;&lt;DisplayText&gt;[26]&lt;/DisplayText&gt;&lt;record&gt;&lt;rec-number&gt;38&lt;/rec-number&gt;&lt;foreign-keys&gt;&lt;key app="EN" db-id="e2ssafx9o00edpefpetxwrvjxwrvt5drfx95"&gt;38&lt;/key&gt;&lt;/foreign-keys&gt;&lt;ref-type name="Journal Article"&gt;17&lt;/ref-type&gt;&lt;contributors&gt;&lt;authors&gt;&lt;author&gt;Harris, S. B.&lt;/author&gt;&lt;author&gt;Yale, J. F.&lt;/author&gt;&lt;author&gt;Berard, L.&lt;/author&gt;&lt;author&gt;Stewart, J.&lt;/author&gt;&lt;author&gt;Abbaszadeh, B.&lt;/author&gt;&lt;author&gt;Webster-Bogaert, S.&lt;/author&gt;&lt;author&gt;Gerstein, H. C.&lt;/author&gt;&lt;/authors&gt;&lt;/contributors&gt;&lt;titles&gt;&lt;title&gt;Does a patient-managed insulin intensification strategy with insulin glargine and insulin glulisine provide similar glycemic control as a physician-managed strategy? Results of the START (Self-Titration With Apidra to Reach Target) study: a randomized noninferiority trial&lt;/title&gt;&lt;secondary-title&gt;Diabetes Care.&lt;/secondary-title&gt;&lt;/titles&gt;&lt;periodical&gt;&lt;full-title&gt;Diabetes Care.&lt;/full-title&gt;&lt;/periodical&gt;&lt;pages&gt;604-10.&lt;/pages&gt;&lt;volume&gt;37&lt;/volume&gt;&lt;number&gt;3&lt;/number&gt;&lt;dates&gt;&lt;year&gt;2014&lt;/year&gt;&lt;/dates&gt;&lt;urls&gt;&lt;/urls&gt;&lt;/record&gt;&lt;/Cite&gt;&lt;/EndNote&gt;</w:instrText>
      </w:r>
      <w:r w:rsidR="00C7229B">
        <w:fldChar w:fldCharType="separate"/>
      </w:r>
      <w:r w:rsidR="004D5BE6">
        <w:rPr>
          <w:noProof/>
        </w:rPr>
        <w:t>[</w:t>
      </w:r>
      <w:hyperlink w:anchor="_ENREF_26" w:tooltip="Harris, 2014 #38" w:history="1">
        <w:r w:rsidR="00A064AE">
          <w:rPr>
            <w:noProof/>
          </w:rPr>
          <w:t>27</w:t>
        </w:r>
      </w:hyperlink>
      <w:r w:rsidR="004D5BE6">
        <w:rPr>
          <w:noProof/>
        </w:rPr>
        <w:t>]</w:t>
      </w:r>
      <w:r w:rsidR="00C7229B">
        <w:fldChar w:fldCharType="end"/>
      </w:r>
      <w:r w:rsidR="00C7229B">
        <w:t>.</w:t>
      </w:r>
    </w:p>
    <w:p w14:paraId="5E09E40E" w14:textId="77777777" w:rsidR="00C7229B" w:rsidRPr="00FF29E4" w:rsidRDefault="00C7229B" w:rsidP="009B6210">
      <w:pPr>
        <w:pStyle w:val="PStextX2space"/>
        <w:jc w:val="both"/>
      </w:pPr>
    </w:p>
    <w:p w14:paraId="3C7ED024" w14:textId="53EB13DD" w:rsidR="00C7229B" w:rsidRPr="00775EC4" w:rsidRDefault="00C7229B" w:rsidP="009B6210">
      <w:pPr>
        <w:pStyle w:val="PSHead3"/>
        <w:keepNext/>
        <w:spacing w:line="480" w:lineRule="auto"/>
        <w:jc w:val="both"/>
        <w:rPr>
          <w:rFonts w:eastAsiaTheme="majorEastAsia"/>
          <w:i w:val="0"/>
          <w:color w:val="000000" w:themeColor="text1"/>
          <w:lang w:val="en-US"/>
        </w:rPr>
      </w:pPr>
      <w:r w:rsidRPr="00775EC4">
        <w:rPr>
          <w:rFonts w:eastAsiaTheme="majorEastAsia"/>
          <w:i w:val="0"/>
          <w:color w:val="000000" w:themeColor="text1"/>
          <w:lang w:val="en-US"/>
        </w:rPr>
        <w:t xml:space="preserve">Premixed </w:t>
      </w:r>
      <w:r w:rsidR="00322B0E" w:rsidRPr="00775EC4">
        <w:rPr>
          <w:rFonts w:eastAsiaTheme="majorEastAsia"/>
          <w:i w:val="0"/>
          <w:color w:val="000000" w:themeColor="text1"/>
          <w:lang w:val="en-US"/>
        </w:rPr>
        <w:t>insulins</w:t>
      </w:r>
    </w:p>
    <w:p w14:paraId="3711CF2C" w14:textId="3F0AC650" w:rsidR="00C7229B" w:rsidRDefault="00C7229B" w:rsidP="009B6210">
      <w:pPr>
        <w:pStyle w:val="PStextX2space"/>
        <w:jc w:val="both"/>
      </w:pPr>
      <w:r>
        <w:t xml:space="preserve">The </w:t>
      </w:r>
      <w:r w:rsidR="00703821">
        <w:t>introduction</w:t>
      </w:r>
      <w:r>
        <w:t xml:space="preserve"> of premixed insulins in patients with poor glycemic control </w:t>
      </w:r>
      <w:r w:rsidR="00703821">
        <w:t xml:space="preserve">who are using basal insulin, basal+, or basal-bolus strategies </w:t>
      </w:r>
      <w:r>
        <w:t xml:space="preserve">offers patients an easy-to-use, simplified </w:t>
      </w:r>
      <w:r w:rsidR="00593587">
        <w:t>alternative to i</w:t>
      </w:r>
      <w:r>
        <w:t>nsulin intensification</w:t>
      </w:r>
      <w:r w:rsidR="00593587">
        <w:t xml:space="preserve"> if </w:t>
      </w:r>
      <w:r w:rsidR="00703821">
        <w:t xml:space="preserve">their current treatments </w:t>
      </w:r>
      <w:r w:rsidR="00593587">
        <w:t>are not suitable or effective</w:t>
      </w:r>
      <w:r>
        <w:t>.</w:t>
      </w:r>
      <w:r w:rsidR="000D6E20">
        <w:t xml:space="preserve">  </w:t>
      </w:r>
      <w:r w:rsidR="00593587">
        <w:t>Each</w:t>
      </w:r>
      <w:r>
        <w:t xml:space="preserve"> </w:t>
      </w:r>
      <w:r w:rsidR="00593587">
        <w:t xml:space="preserve">premixed </w:t>
      </w:r>
      <w:r>
        <w:t xml:space="preserve">dose provides both basal and prandial coverage and is generally administered twice daily, </w:t>
      </w:r>
      <w:r w:rsidR="004F5BFF">
        <w:t>once</w:t>
      </w:r>
      <w:r>
        <w:t xml:space="preserve"> before breakfast and </w:t>
      </w:r>
      <w:r w:rsidR="004F5BFF">
        <w:t>once</w:t>
      </w:r>
      <w:r>
        <w:t xml:space="preserve"> before dinner </w:t>
      </w:r>
      <w:r w:rsidR="00A064AE">
        <w:t xml:space="preserve">or three times a day before breakfast, lunch and dinner </w:t>
      </w:r>
      <w:hyperlink w:anchor="Standards_2017" w:history="1">
        <w:r w:rsidRPr="00A064AE">
          <w:rPr>
            <w:rStyle w:val="Hyperlink"/>
          </w:rPr>
          <w:fldChar w:fldCharType="begin"/>
        </w:r>
        <w:r w:rsidR="008E4592" w:rsidRPr="00A064AE">
          <w:rPr>
            <w:rStyle w:val="Hyperlink"/>
          </w:rPr>
          <w:instrText xml:space="preserve"> ADDIN EN.CITE &lt;EndNote&gt;&lt;Cite&gt;&lt;Author&gt;Inzucchi&lt;/Author&gt;&lt;Year&gt;2012&lt;/Year&gt;&lt;RecNum&gt;32&lt;/RecNum&gt;&lt;DisplayText&gt;[7]&lt;/DisplayText&gt;&lt;record&gt;&lt;rec-number&gt;32&lt;/rec-number&gt;&lt;foreign-keys&gt;&lt;key app="EN" db-id="e2ssafx9o00edpefpetxwrvjxwrvt5drfx95"&gt;32&lt;/key&gt;&lt;/foreign-keys&gt;&lt;ref-type name="Journal Article"&gt;17&lt;/ref-type&gt;&lt;contributors&gt;&lt;authors&gt;&lt;author&gt;Inzucchi, S. E.&lt;/author&gt;&lt;author&gt;Bergenstal, R. M.&lt;/author&gt;&lt;author&gt;Buse, J. B.&lt;/author&gt;&lt;author&gt;Diamant, M.&lt;/author&gt;&lt;author&gt;Ferrannini, E.&lt;/author&gt;&lt;author&gt;Nauck, M.&lt;/author&gt;&lt;author&gt;Peters, A. L.&lt;/author&gt;&lt;author&gt;Tsapas, A.&lt;/author&gt;&lt;author&gt;Wender, R.&lt;/author&gt;&lt;author&gt;Matthews, D. R.&lt;/author&gt;&lt;/authors&gt;&lt;/contributors&gt;&lt;titles&gt;&lt;title&gt;Management of hyperglycemia in type 2 diabetes: a patient-centered approach: position statement of the American Diabetes Association (ADA) and the European Association for the Study of Diabetes (EASD)&lt;/title&gt;&lt;secondary-title&gt;Diabetes Care.&lt;/secondary-title&gt;&lt;/titles&gt;&lt;periodical&gt;&lt;full-title&gt;Diabetes Care.&lt;/full-title&gt;&lt;/periodical&gt;&lt;pages&gt;1364-79.&lt;/pages&gt;&lt;volume&gt;35&lt;/volume&gt;&lt;number&gt;6&lt;/number&gt;&lt;keywords&gt;&lt;keyword&gt;Age Factors&lt;/keyword&gt;&lt;keyword&gt;Algorithms&lt;/keyword&gt;&lt;keyword&gt;Cardiovascular Diseases/blood/epidemiology/*therapy&lt;/keyword&gt;&lt;keyword&gt;Diabetes Mellitus, Type 2/blood/epidemiology/*therapy&lt;/keyword&gt;&lt;keyword&gt;Europe/epidemiology&lt;/keyword&gt;&lt;keyword&gt;Female&lt;/keyword&gt;&lt;keyword&gt;Hemoglobin A, Glycosylated/metabolism&lt;/keyword&gt;&lt;keyword&gt;Humans&lt;/keyword&gt;&lt;keyword&gt;Hyperglycemia/blood/epidemiology/*therapy&lt;/keyword&gt;&lt;keyword&gt;Hypoglycemic Agents/therapeutic use&lt;/keyword&gt;&lt;keyword&gt;Kidney Diseases/blood/epidemiology/*therapy&lt;/keyword&gt;&lt;keyword&gt;Liver Diseases/epidemiology/*therapy&lt;/keyword&gt;&lt;keyword&gt;Male&lt;/keyword&gt;&lt;keyword&gt;*Patient-Centered Care&lt;/keyword&gt;&lt;keyword&gt;Risk Factors&lt;/keyword&gt;&lt;keyword&gt;United States/epidemiology&lt;/keyword&gt;&lt;/keywords&gt;&lt;dates&gt;&lt;year&gt;2012&lt;/year&gt;&lt;/dates&gt;&lt;urls&gt;&lt;/urls&gt;&lt;/record&gt;&lt;/Cite&gt;&lt;/EndNote&gt;</w:instrText>
        </w:r>
        <w:r w:rsidRPr="00A064AE">
          <w:rPr>
            <w:rStyle w:val="Hyperlink"/>
          </w:rPr>
          <w:fldChar w:fldCharType="separate"/>
        </w:r>
        <w:r w:rsidR="008E4592" w:rsidRPr="00A064AE">
          <w:rPr>
            <w:rStyle w:val="Hyperlink"/>
            <w:noProof/>
          </w:rPr>
          <w:t>[</w:t>
        </w:r>
        <w:r w:rsidR="00A064AE">
          <w:rPr>
            <w:rStyle w:val="Hyperlink"/>
            <w:noProof/>
          </w:rPr>
          <w:t>10</w:t>
        </w:r>
        <w:r w:rsidR="008E4592" w:rsidRPr="00A064AE">
          <w:rPr>
            <w:rStyle w:val="Hyperlink"/>
            <w:noProof/>
          </w:rPr>
          <w:t>]</w:t>
        </w:r>
        <w:r w:rsidRPr="00A064AE">
          <w:rPr>
            <w:rStyle w:val="Hyperlink"/>
          </w:rPr>
          <w:fldChar w:fldCharType="end"/>
        </w:r>
        <w:r w:rsidR="00593587" w:rsidRPr="00A064AE">
          <w:rPr>
            <w:rStyle w:val="Hyperlink"/>
          </w:rPr>
          <w:t>.</w:t>
        </w:r>
      </w:hyperlink>
      <w:r w:rsidR="00593587">
        <w:t xml:space="preserve">  </w:t>
      </w:r>
      <w:r>
        <w:t xml:space="preserve">However, this intensification strategy reduces flexibility with regard to </w:t>
      </w:r>
      <w:r w:rsidR="004F5BFF">
        <w:t xml:space="preserve">independent </w:t>
      </w:r>
      <w:r>
        <w:t xml:space="preserve">titration of the intermediate- and rapid-acting </w:t>
      </w:r>
      <w:r w:rsidR="00593587">
        <w:t xml:space="preserve">insulins, </w:t>
      </w:r>
      <w:r>
        <w:t xml:space="preserve">given the fixed ratio of these components in premixed insulin.  Thus, clinicians may wish to consider this intensification strategy for those patients who eat regular meals or </w:t>
      </w:r>
      <w:r w:rsidR="00750B6C">
        <w:t xml:space="preserve">who </w:t>
      </w:r>
      <w:r>
        <w:t xml:space="preserve">may be unable to adhere to more complex intensification strategies such as the basal-bolus approach </w:t>
      </w:r>
      <w:hyperlink w:anchor="Standards_2017" w:history="1">
        <w:r w:rsidR="00A064AE" w:rsidRPr="00A064AE">
          <w:rPr>
            <w:rStyle w:val="Hyperlink"/>
          </w:rPr>
          <w:fldChar w:fldCharType="begin"/>
        </w:r>
        <w:r w:rsidR="00A064AE" w:rsidRPr="00A064AE">
          <w:rPr>
            <w:rStyle w:val="Hyperlink"/>
          </w:rPr>
          <w:instrText xml:space="preserve"> ADDIN EN.CITE &lt;EndNote&gt;&lt;Cite&gt;&lt;Author&gt;Inzucchi&lt;/Author&gt;&lt;Year&gt;2012&lt;/Year&gt;&lt;RecNum&gt;32&lt;/RecNum&gt;&lt;DisplayText&gt;[7]&lt;/DisplayText&gt;&lt;record&gt;&lt;rec-number&gt;32&lt;/rec-number&gt;&lt;foreign-keys&gt;&lt;key app="EN" db-id="e2ssafx9o00edpefpetxwrvjxwrvt5drfx95"&gt;32&lt;/key&gt;&lt;/foreign-keys&gt;&lt;ref-type name="Journal Article"&gt;17&lt;/ref-type&gt;&lt;contributors&gt;&lt;authors&gt;&lt;author&gt;Inzucchi, S. E.&lt;/author&gt;&lt;author&gt;Bergenstal, R. M.&lt;/author&gt;&lt;author&gt;Buse, J. B.&lt;/author&gt;&lt;author&gt;Diamant, M.&lt;/author&gt;&lt;author&gt;Ferrannini, E.&lt;/author&gt;&lt;author&gt;Nauck, M.&lt;/author&gt;&lt;author&gt;Peters, A. L.&lt;/author&gt;&lt;author&gt;Tsapas, A.&lt;/author&gt;&lt;author&gt;Wender, R.&lt;/author&gt;&lt;author&gt;Matthews, D. R.&lt;/author&gt;&lt;/authors&gt;&lt;/contributors&gt;&lt;titles&gt;&lt;title&gt;Management of hyperglycemia in type 2 diabetes: a patient-centered approach: position statement of the American Diabetes Association (ADA) and the European Association for the Study of Diabetes (EASD)&lt;/title&gt;&lt;secondary-title&gt;Diabetes Care.&lt;/secondary-title&gt;&lt;/titles&gt;&lt;periodical&gt;&lt;full-title&gt;Diabetes Care.&lt;/full-title&gt;&lt;/periodical&gt;&lt;pages&gt;1364-79.&lt;/pages&gt;&lt;volume&gt;35&lt;/volume&gt;&lt;number&gt;6&lt;/number&gt;&lt;keywords&gt;&lt;keyword&gt;Age Factors&lt;/keyword&gt;&lt;keyword&gt;Algorithms&lt;/keyword&gt;&lt;keyword&gt;Cardiovascular Diseases/blood/epidemiology/*therapy&lt;/keyword&gt;&lt;keyword&gt;Diabetes Mellitus, Type 2/blood/epidemiology/*therapy&lt;/keyword&gt;&lt;keyword&gt;Europe/epidemiology&lt;/keyword&gt;&lt;keyword&gt;Female&lt;/keyword&gt;&lt;keyword&gt;Hemoglobin A, Glycosylated/metabolism&lt;/keyword&gt;&lt;keyword&gt;Humans&lt;/keyword&gt;&lt;keyword&gt;Hyperglycemia/blood/epidemiology/*therapy&lt;/keyword&gt;&lt;keyword&gt;Hypoglycemic Agents/therapeutic use&lt;/keyword&gt;&lt;keyword&gt;Kidney Diseases/blood/epidemiology/*therapy&lt;/keyword&gt;&lt;keyword&gt;Liver Diseases/epidemiology/*therapy&lt;/keyword&gt;&lt;keyword&gt;Male&lt;/keyword&gt;&lt;keyword&gt;*Patient-Centered Care&lt;/keyword&gt;&lt;keyword&gt;Risk Factors&lt;/keyword&gt;&lt;keyword&gt;United States/epidemiology&lt;/keyword&gt;&lt;/keywords&gt;&lt;dates&gt;&lt;year&gt;2012&lt;/year&gt;&lt;/dates&gt;&lt;urls&gt;&lt;/urls&gt;&lt;/record&gt;&lt;/Cite&gt;&lt;/EndNote&gt;</w:instrText>
        </w:r>
        <w:r w:rsidR="00A064AE" w:rsidRPr="00A064AE">
          <w:rPr>
            <w:rStyle w:val="Hyperlink"/>
          </w:rPr>
          <w:fldChar w:fldCharType="separate"/>
        </w:r>
        <w:r w:rsidR="00A064AE" w:rsidRPr="00A064AE">
          <w:rPr>
            <w:rStyle w:val="Hyperlink"/>
            <w:noProof/>
          </w:rPr>
          <w:t>[</w:t>
        </w:r>
        <w:r w:rsidR="00A064AE">
          <w:rPr>
            <w:rStyle w:val="Hyperlink"/>
            <w:noProof/>
          </w:rPr>
          <w:t>10</w:t>
        </w:r>
        <w:r w:rsidR="00A064AE" w:rsidRPr="00A064AE">
          <w:rPr>
            <w:rStyle w:val="Hyperlink"/>
            <w:noProof/>
          </w:rPr>
          <w:t>]</w:t>
        </w:r>
        <w:r w:rsidR="00A064AE" w:rsidRPr="00A064AE">
          <w:rPr>
            <w:rStyle w:val="Hyperlink"/>
          </w:rPr>
          <w:fldChar w:fldCharType="end"/>
        </w:r>
        <w:r w:rsidR="00A064AE" w:rsidRPr="00A064AE">
          <w:rPr>
            <w:rStyle w:val="Hyperlink"/>
          </w:rPr>
          <w:t>.</w:t>
        </w:r>
      </w:hyperlink>
      <w:r>
        <w:t>.</w:t>
      </w:r>
    </w:p>
    <w:p w14:paraId="7312434B" w14:textId="77777777" w:rsidR="004F5BFF" w:rsidRDefault="004F5BFF" w:rsidP="009B6210">
      <w:pPr>
        <w:pStyle w:val="PStextX2space"/>
        <w:jc w:val="both"/>
      </w:pPr>
    </w:p>
    <w:p w14:paraId="084617FB" w14:textId="01DCD03F" w:rsidR="00C7229B" w:rsidRDefault="00C7229B" w:rsidP="009B6210">
      <w:pPr>
        <w:pStyle w:val="PStextX2space"/>
        <w:jc w:val="both"/>
      </w:pPr>
      <w:r>
        <w:t xml:space="preserve">Currently, </w:t>
      </w:r>
      <w:r w:rsidR="004F5BFF">
        <w:t xml:space="preserve">best-practice </w:t>
      </w:r>
      <w:r>
        <w:t>guidelines for T2DM treatments do not provide specific recommendations regarding which patients would be most suitable for premixed insulin intensification</w:t>
      </w:r>
      <w:r w:rsidR="00593587">
        <w:t xml:space="preserve">.  One of the benefits of </w:t>
      </w:r>
      <w:r>
        <w:t xml:space="preserve">premixed </w:t>
      </w:r>
      <w:r w:rsidR="00593587">
        <w:t>insulin</w:t>
      </w:r>
      <w:r>
        <w:t>s</w:t>
      </w:r>
      <w:r w:rsidR="00593587">
        <w:t xml:space="preserve"> is the simplicity of use, as patients require fewer injections and less self-monitoring, </w:t>
      </w:r>
      <w:r>
        <w:t xml:space="preserve">compared with </w:t>
      </w:r>
      <w:r w:rsidR="00593587">
        <w:t xml:space="preserve">a </w:t>
      </w:r>
      <w:r>
        <w:t xml:space="preserve">basal-bolus strategy </w:t>
      </w:r>
      <w:r>
        <w:fldChar w:fldCharType="begin">
          <w:fldData xml:space="preserve">PEVuZE5vdGU+PENpdGU+PFllYXI+MjAxNTwvWWVhcj48UmVjTnVtPjMzPC9SZWNOdW0+PERpc3Bs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</w:fldData>
        </w:fldChar>
      </w:r>
      <w:r w:rsidR="008E4592">
        <w:instrText xml:space="preserve"> ADDIN EN.CITE </w:instrText>
      </w:r>
      <w:r w:rsidR="008E4592">
        <w:fldChar w:fldCharType="begin">
          <w:fldData xml:space="preserve">PEVuZE5vdGU+PENpdGU+PFllYXI+MjAxNTwvWWVhcj48UmVjTnVtPjMzPC9SZWNOdW0+PERpc3Bs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</w:fldData>
        </w:fldChar>
      </w:r>
      <w:r w:rsidR="008E4592">
        <w:instrText xml:space="preserve"> ADDIN EN.CITE.DATA </w:instrText>
      </w:r>
      <w:r w:rsidR="008E4592">
        <w:fldChar w:fldCharType="end"/>
      </w:r>
      <w:r>
        <w:fldChar w:fldCharType="separate"/>
      </w:r>
      <w:r w:rsidR="008E4592">
        <w:rPr>
          <w:noProof/>
        </w:rPr>
        <w:t>[</w:t>
      </w:r>
      <w:hyperlink w:anchor="_ENREF_7" w:tooltip="Inzucchi, 2012 #32" w:history="1">
        <w:r w:rsidR="00A064AE">
          <w:rPr>
            <w:noProof/>
          </w:rPr>
          <w:t>8</w:t>
        </w:r>
      </w:hyperlink>
      <w:r w:rsidR="008E4592">
        <w:rPr>
          <w:noProof/>
        </w:rPr>
        <w:t>,</w:t>
      </w:r>
      <w:hyperlink w:anchor="ADA_2017" w:history="1">
        <w:r w:rsidR="00A064AE" w:rsidRPr="00A064AE">
          <w:rPr>
            <w:rStyle w:val="Hyperlink"/>
          </w:rPr>
          <w:fldChar w:fldCharType="begin">
            <w:fldData xml:space="preserve">PEVuZE5vdGU+PENpdGU+PFllYXI+MjAxNTwvWWVhcj48UmVjTnVtPjMzPC9SZWNOdW0+PERpc3Bs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</w:fldData>
          </w:fldChar>
        </w:r>
        <w:r w:rsidR="00A064AE" w:rsidRPr="00A064AE">
          <w:rPr>
            <w:rStyle w:val="Hyperlink"/>
          </w:rPr>
          <w:instrText xml:space="preserve"> ADDIN EN.CITE </w:instrText>
        </w:r>
        <w:r w:rsidR="00A064AE" w:rsidRPr="00A064AE">
          <w:rPr>
            <w:rStyle w:val="Hyperlink"/>
          </w:rPr>
          <w:fldChar w:fldCharType="begin">
            <w:fldData xml:space="preserve">PEVuZE5vdGU+PENpdGU+PFllYXI+MjAxNTwvWWVhcj48UmVjTnVtPjMzPC9SZWNOdW0+PERpc3Bs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</w:fldData>
          </w:fldChar>
        </w:r>
        <w:r w:rsidR="00A064AE" w:rsidRPr="00A064AE">
          <w:rPr>
            <w:rStyle w:val="Hyperlink"/>
          </w:rPr>
          <w:instrText xml:space="preserve"> ADDIN EN.CITE.DATA </w:instrText>
        </w:r>
        <w:r w:rsidR="00A064AE" w:rsidRPr="00A064AE">
          <w:rPr>
            <w:rStyle w:val="Hyperlink"/>
          </w:rPr>
        </w:r>
        <w:r w:rsidR="00A064AE" w:rsidRPr="00A064AE">
          <w:rPr>
            <w:rStyle w:val="Hyperlink"/>
          </w:rPr>
          <w:fldChar w:fldCharType="end"/>
        </w:r>
        <w:r w:rsidR="00A064AE" w:rsidRPr="00A064AE">
          <w:rPr>
            <w:rStyle w:val="Hyperlink"/>
          </w:rPr>
        </w:r>
        <w:r w:rsidR="00A064AE" w:rsidRPr="00A064AE">
          <w:rPr>
            <w:rStyle w:val="Hyperlink"/>
          </w:rPr>
          <w:fldChar w:fldCharType="separate"/>
        </w:r>
        <w:r w:rsidR="00A064AE" w:rsidRPr="00A064AE">
          <w:rPr>
            <w:rStyle w:val="Hyperlink"/>
            <w:noProof/>
          </w:rPr>
          <w:t>9</w:t>
        </w:r>
        <w:r w:rsidR="00A064AE" w:rsidRPr="00A064AE">
          <w:rPr>
            <w:rStyle w:val="Hyperlink"/>
          </w:rPr>
          <w:fldChar w:fldCharType="end"/>
        </w:r>
      </w:hyperlink>
      <w:r w:rsidR="00A064AE">
        <w:rPr>
          <w:noProof/>
        </w:rPr>
        <w:t>,</w:t>
      </w:r>
      <w:hyperlink w:anchor="Standards_2017" w:history="1">
        <w:hyperlink w:anchor="_ENREF_11" w:tooltip="Garber, 2015 #36" w:history="1">
          <w:r w:rsidR="006A31CA" w:rsidRPr="00A064AE">
            <w:rPr>
              <w:rStyle w:val="Hyperlink"/>
              <w:noProof/>
            </w:rPr>
            <w:t>1</w:t>
          </w:r>
        </w:hyperlink>
        <w:r w:rsidR="00A064AE" w:rsidRPr="00A064AE">
          <w:rPr>
            <w:rStyle w:val="Hyperlink"/>
            <w:noProof/>
          </w:rPr>
          <w:t>0</w:t>
        </w:r>
      </w:hyperlink>
      <w:r w:rsidR="008E4592">
        <w:rPr>
          <w:noProof/>
        </w:rPr>
        <w:t>]</w:t>
      </w:r>
      <w:r>
        <w:fldChar w:fldCharType="end"/>
      </w:r>
      <w:r>
        <w:t>.</w:t>
      </w:r>
      <w:r w:rsidR="00593587">
        <w:t xml:space="preserve">  </w:t>
      </w:r>
      <w:r>
        <w:t xml:space="preserve">In a systematic review comparing premixed insulin analogs with basal insulin analogs, premixed insulins administered 2 or 3 times daily provided better glycemic control compared with once-daily basal insulin </w:t>
      </w:r>
      <w:r>
        <w:fldChar w:fldCharType="begin"/>
      </w:r>
      <w:r w:rsidR="004D5BE6">
        <w:instrText xml:space="preserve"> ADDIN EN.CITE &lt;EndNote&gt;&lt;Cite&gt;&lt;Author&gt;Ilag&lt;/Author&gt;&lt;Year&gt;2007&lt;/Year&gt;&lt;RecNum&gt;51&lt;/RecNum&gt;&lt;DisplayText&gt;[27]&lt;/DisplayText&gt;&lt;record&gt;&lt;rec-number&gt;51&lt;/rec-number&gt;&lt;foreign-keys&gt;&lt;key app="EN" db-id="e2ssafx9o00edpefpetxwrvjxwrvt5drfx95"&gt;51&lt;/key&gt;&lt;/foreign-keys&gt;&lt;ref-type name="Journal Article"&gt;17&lt;/ref-type&gt;&lt;contributors&gt;&lt;authors&gt;&lt;author&gt;Ilag, L. L.&lt;/author&gt;&lt;author&gt;Kerr, L.&lt;/author&gt;&lt;author&gt;Malone, J. K.&lt;/author&gt;&lt;author&gt;Tan, M. H.&lt;/author&gt;&lt;/authors&gt;&lt;/contributors&gt;&lt;titles&gt;&lt;title&gt;Prandial premixed insulin analogue regimens versus basal insulin analogue regimens in the management of type 2 diabetes: an evidence-based comparison&lt;/title&gt;&lt;secondary-title&gt;Clin Ther.&lt;/secondary-title&gt;&lt;/titles&gt;&lt;periodical&gt;&lt;full-title&gt;Clin Ther.&lt;/full-title&gt;&lt;/periodical&gt;&lt;pages&gt;1254-70.&lt;/pages&gt;&lt;volume&gt;29&lt;/volume&gt;&lt;number&gt;6 Pt 1&lt;/number&gt;&lt;keywords&gt;&lt;keyword&gt;Body Weight&lt;/keyword&gt;&lt;keyword&gt;Cost-Benefit Analysis&lt;/keyword&gt;&lt;keyword&gt;Diabetes Mellitus, Type 2/*drug therapy&lt;/keyword&gt;&lt;keyword&gt;Dose-Response Relationship, Drug&lt;/keyword&gt;&lt;keyword&gt;Drug Administration Schedule&lt;/keyword&gt;&lt;keyword&gt;Evidence-Based Medicine&lt;/keyword&gt;&lt;keyword&gt;Hemoglobin A, Glycosylated/analysis&lt;/keyword&gt;&lt;keyword&gt;Humans&lt;/keyword&gt;&lt;keyword&gt;Hypoglycemia/chemically induced&lt;/keyword&gt;&lt;keyword&gt;Hypoglycemic Agents/*therapeutic use&lt;/keyword&gt;&lt;keyword&gt;Insulin/*analogs &amp;amp; derivatives/*therapeutic use&lt;/keyword&gt;&lt;keyword&gt;Insulin Aspart&lt;/keyword&gt;&lt;keyword&gt;Insulin Lispro&lt;/keyword&gt;&lt;keyword&gt;Insulin, Long-Acting&lt;/keyword&gt;&lt;keyword&gt;Randomized Controlled Trials as Topic&lt;/keyword&gt;&lt;/keywords&gt;&lt;dates&gt;&lt;year&gt;2007&lt;/year&gt;&lt;/dates&gt;&lt;urls&gt;&lt;/urls&gt;&lt;/record&gt;&lt;/Cite&gt;&lt;/EndNote&gt;</w:instrText>
      </w:r>
      <w:r>
        <w:fldChar w:fldCharType="separate"/>
      </w:r>
      <w:r w:rsidR="004D5BE6">
        <w:rPr>
          <w:noProof/>
        </w:rPr>
        <w:t>[</w:t>
      </w:r>
      <w:hyperlink w:anchor="_ENREF_27" w:tooltip="Ilag, 2007 #51" w:history="1">
        <w:r w:rsidR="007B784E">
          <w:rPr>
            <w:noProof/>
          </w:rPr>
          <w:t>28</w:t>
        </w:r>
      </w:hyperlink>
      <w:r w:rsidR="004D5BE6">
        <w:rPr>
          <w:noProof/>
        </w:rPr>
        <w:t>]</w:t>
      </w:r>
      <w:r>
        <w:fldChar w:fldCharType="end"/>
      </w:r>
      <w:r>
        <w:t>.</w:t>
      </w:r>
      <w:r w:rsidR="00593587">
        <w:t xml:space="preserve">  However</w:t>
      </w:r>
      <w:r>
        <w:t xml:space="preserve">, there were more episodes of hypoglycemia seen with premixed insulin administered 3 times a day </w:t>
      </w:r>
      <w:r w:rsidR="004F5BFF">
        <w:t>than</w:t>
      </w:r>
      <w:r>
        <w:t xml:space="preserve"> </w:t>
      </w:r>
      <w:r w:rsidR="00322B0E">
        <w:lastRenderedPageBreak/>
        <w:t xml:space="preserve">with </w:t>
      </w:r>
      <w:r>
        <w:t>once-daily basal insulin glargine.</w:t>
      </w:r>
      <w:r w:rsidR="00593587">
        <w:t xml:space="preserve">  </w:t>
      </w:r>
      <w:r>
        <w:t xml:space="preserve">Weight gain was also greater in patients administered premixed insulin 3 times a day compared with a once-daily basal insulin </w:t>
      </w:r>
      <w:r>
        <w:fldChar w:fldCharType="begin"/>
      </w:r>
      <w:r w:rsidR="004D5BE6">
        <w:instrText xml:space="preserve"> ADDIN EN.CITE &lt;EndNote&gt;&lt;Cite&gt;&lt;Author&gt;Ilag&lt;/Author&gt;&lt;Year&gt;2007&lt;/Year&gt;&lt;RecNum&gt;51&lt;/RecNum&gt;&lt;DisplayText&gt;[27]&lt;/DisplayText&gt;&lt;record&gt;&lt;rec-number&gt;51&lt;/rec-number&gt;&lt;foreign-keys&gt;&lt;key app="EN" db-id="e2ssafx9o00edpefpetxwrvjxwrvt5drfx95"&gt;51&lt;/key&gt;&lt;/foreign-keys&gt;&lt;ref-type name="Journal Article"&gt;17&lt;/ref-type&gt;&lt;contributors&gt;&lt;authors&gt;&lt;author&gt;Ilag, L. L.&lt;/author&gt;&lt;author&gt;Kerr, L.&lt;/author&gt;&lt;author&gt;Malone, J. K.&lt;/author&gt;&lt;author&gt;Tan, M. H.&lt;/author&gt;&lt;/authors&gt;&lt;/contributors&gt;&lt;titles&gt;&lt;title&gt;Prandial premixed insulin analogue regimens versus basal insulin analogue regimens in the management of type 2 diabetes: an evidence-based comparison&lt;/title&gt;&lt;secondary-title&gt;Clin Ther.&lt;/secondary-title&gt;&lt;/titles&gt;&lt;periodical&gt;&lt;full-title&gt;Clin Ther.&lt;/full-title&gt;&lt;/periodical&gt;&lt;pages&gt;1254-70.&lt;/pages&gt;&lt;volume&gt;29&lt;/volume&gt;&lt;number&gt;6 Pt 1&lt;/number&gt;&lt;keywords&gt;&lt;keyword&gt;Body Weight&lt;/keyword&gt;&lt;keyword&gt;Cost-Benefit Analysis&lt;/keyword&gt;&lt;keyword&gt;Diabetes Mellitus, Type 2/*drug therapy&lt;/keyword&gt;&lt;keyword&gt;Dose-Response Relationship, Drug&lt;/keyword&gt;&lt;keyword&gt;Drug Administration Schedule&lt;/keyword&gt;&lt;keyword&gt;Evidence-Based Medicine&lt;/keyword&gt;&lt;keyword&gt;Hemoglobin A, Glycosylated/analysis&lt;/keyword&gt;&lt;keyword&gt;Humans&lt;/keyword&gt;&lt;keyword&gt;Hypoglycemia/chemically induced&lt;/keyword&gt;&lt;keyword&gt;Hypoglycemic Agents/*therapeutic use&lt;/keyword&gt;&lt;keyword&gt;Insulin/*analogs &amp;amp; derivatives/*therapeutic use&lt;/keyword&gt;&lt;keyword&gt;Insulin Aspart&lt;/keyword&gt;&lt;keyword&gt;Insulin Lispro&lt;/keyword&gt;&lt;keyword&gt;Insulin, Long-Acting&lt;/keyword&gt;&lt;keyword&gt;Randomized Controlled Trials as Topic&lt;/keyword&gt;&lt;/keywords&gt;&lt;dates&gt;&lt;year&gt;2007&lt;/year&gt;&lt;/dates&gt;&lt;urls&gt;&lt;/urls&gt;&lt;/record&gt;&lt;/Cite&gt;&lt;/EndNote&gt;</w:instrText>
      </w:r>
      <w:r>
        <w:fldChar w:fldCharType="separate"/>
      </w:r>
      <w:r w:rsidR="004D5BE6">
        <w:rPr>
          <w:noProof/>
        </w:rPr>
        <w:t>[</w:t>
      </w:r>
      <w:hyperlink w:anchor="_ENREF_27" w:tooltip="Ilag, 2007 #51" w:history="1">
        <w:r w:rsidR="007B784E">
          <w:rPr>
            <w:noProof/>
          </w:rPr>
          <w:t>28</w:t>
        </w:r>
      </w:hyperlink>
      <w:r w:rsidR="004D5BE6">
        <w:rPr>
          <w:noProof/>
        </w:rPr>
        <w:t>]</w:t>
      </w:r>
      <w:r>
        <w:fldChar w:fldCharType="end"/>
      </w:r>
      <w:r>
        <w:t>.</w:t>
      </w:r>
      <w:r w:rsidR="00141173">
        <w:t xml:space="preserve">  </w:t>
      </w:r>
      <w:r w:rsidR="004F5BFF">
        <w:t>Since that systematic review</w:t>
      </w:r>
      <w:r>
        <w:t xml:space="preserve">, </w:t>
      </w:r>
      <w:r w:rsidR="00593587">
        <w:t>2</w:t>
      </w:r>
      <w:r>
        <w:t xml:space="preserve"> different RCTs </w:t>
      </w:r>
      <w:r w:rsidR="004F5BFF">
        <w:t>have been</w:t>
      </w:r>
      <w:r>
        <w:t xml:space="preserve"> conducted to compare the efficacy and safety of premixed insulins with </w:t>
      </w:r>
      <w:r w:rsidR="00593587">
        <w:t>a</w:t>
      </w:r>
      <w:r w:rsidR="00703821">
        <w:t xml:space="preserve"> basal-bolus regimen</w:t>
      </w:r>
      <w:r w:rsidR="00141173">
        <w:t>; these studies are described below</w:t>
      </w:r>
      <w:r>
        <w:t>.</w:t>
      </w:r>
    </w:p>
    <w:p w14:paraId="0412AFDC" w14:textId="77777777" w:rsidR="00C7229B" w:rsidRDefault="00C7229B" w:rsidP="009B6210">
      <w:pPr>
        <w:pStyle w:val="PStextX2space"/>
        <w:jc w:val="both"/>
      </w:pPr>
    </w:p>
    <w:p w14:paraId="0B728F56" w14:textId="5375A8A2" w:rsidR="00C7229B" w:rsidRPr="00AF0039" w:rsidRDefault="00C7229B" w:rsidP="009B6210">
      <w:pPr>
        <w:pStyle w:val="PStextX2space"/>
        <w:jc w:val="both"/>
      </w:pPr>
      <w:r>
        <w:t xml:space="preserve">The Rosenstock et al. study </w:t>
      </w:r>
      <w:r w:rsidR="00C67258">
        <w:fldChar w:fldCharType="begin">
          <w:fldData xml:space="preserve">PEVuZE5vdGU+PENpdGU+PEF1dGhvcj5Sb3NlbnN0b2NrPC9BdXRob3I+PFllYXI+MjAwODwvWWVh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yMC01PC9wYWdlcz48dm9sdW1lPjMxPC92b2x1bWU+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</w:fldData>
        </w:fldChar>
      </w:r>
      <w:r w:rsidR="00C67258">
        <w:instrText xml:space="preserve"> ADDIN EN.CITE </w:instrText>
      </w:r>
      <w:r w:rsidR="00C67258">
        <w:fldChar w:fldCharType="begin">
          <w:fldData xml:space="preserve">PEVuZE5vdGU+PENpdGU+PEF1dGhvcj5Sb3NlbnN0b2NrPC9BdXRob3I+PFllYXI+MjAwODwvWWVh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yMC01PC9wYWdlcz48dm9sdW1lPjMxPC92b2x1bWU+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</w:fldData>
        </w:fldChar>
      </w:r>
      <w:r w:rsidR="00C67258">
        <w:instrText xml:space="preserve"> ADDIN EN.CITE.DATA </w:instrText>
      </w:r>
      <w:r w:rsidR="00C67258">
        <w:fldChar w:fldCharType="end"/>
      </w:r>
      <w:r w:rsidR="00C67258">
        <w:fldChar w:fldCharType="separate"/>
      </w:r>
      <w:r w:rsidR="00C67258">
        <w:rPr>
          <w:noProof/>
        </w:rPr>
        <w:t>[</w:t>
      </w:r>
      <w:hyperlink w:anchor="_ENREF_23" w:tooltip="Rosenstock, 2008 #18" w:history="1">
        <w:r w:rsidR="007B784E">
          <w:rPr>
            <w:noProof/>
          </w:rPr>
          <w:t>23</w:t>
        </w:r>
      </w:hyperlink>
      <w:r w:rsidR="00C67258">
        <w:rPr>
          <w:noProof/>
        </w:rPr>
        <w:t>]</w:t>
      </w:r>
      <w:r w:rsidR="00C67258">
        <w:fldChar w:fldCharType="end"/>
      </w:r>
      <w:r w:rsidR="00CF2C3D">
        <w:t xml:space="preserve"> </w:t>
      </w:r>
      <w:r>
        <w:t xml:space="preserve">compared </w:t>
      </w:r>
      <w:r w:rsidR="004F5BFF">
        <w:t xml:space="preserve">the </w:t>
      </w:r>
      <w:r>
        <w:t xml:space="preserve">premixed insulin LM50 with basal insulin glargine plus bolus </w:t>
      </w:r>
      <w:r w:rsidR="00593587">
        <w:t xml:space="preserve">insulin </w:t>
      </w:r>
      <w:r>
        <w:t>lispro in patients with T2DM who had inadequate glycemic control with previous insulin glargine treatment.</w:t>
      </w:r>
      <w:r w:rsidR="00593587">
        <w:t xml:space="preserve">  The </w:t>
      </w:r>
      <w:r>
        <w:t xml:space="preserve">LM50 </w:t>
      </w:r>
      <w:r w:rsidR="00593587">
        <w:t xml:space="preserve">premixed insulin </w:t>
      </w:r>
      <w:r>
        <w:t>was administered 3 times a day at mealtime; basal glargine was administered at bedtime and lispro 3 times a day at mealtime</w:t>
      </w:r>
      <w:r w:rsidR="00593587">
        <w:t xml:space="preserve"> (ie, 3 injections per day for the LM50 treatment group </w:t>
      </w:r>
      <w:r w:rsidR="00322B0E">
        <w:t xml:space="preserve">vs </w:t>
      </w:r>
      <w:r w:rsidR="00593587">
        <w:t>4 injections per day for the basal-bolus group)</w:t>
      </w:r>
      <w:r>
        <w:t>.</w:t>
      </w:r>
      <w:r w:rsidR="00593587">
        <w:t xml:space="preserve">  </w:t>
      </w:r>
      <w:r w:rsidRPr="00AF0039">
        <w:t>After 24 weeks of treatment</w:t>
      </w:r>
      <w:r>
        <w:t>,</w:t>
      </w:r>
      <w:r w:rsidRPr="00AF0039">
        <w:t xml:space="preserve"> noninferiority</w:t>
      </w:r>
      <w:r w:rsidRPr="00C40A45">
        <w:t xml:space="preserve"> </w:t>
      </w:r>
      <w:r>
        <w:t xml:space="preserve">of </w:t>
      </w:r>
      <w:r w:rsidRPr="00AF0039">
        <w:t>LM50</w:t>
      </w:r>
      <w:r w:rsidRPr="00C40A45">
        <w:t xml:space="preserve"> </w:t>
      </w:r>
      <w:r w:rsidRPr="00AF0039">
        <w:t>compared with glargine/lispro intensification was not demonstrated, with significantly more patients achieving a target HbA</w:t>
      </w:r>
      <w:r w:rsidRPr="00E12269">
        <w:rPr>
          <w:vertAlign w:val="subscript"/>
        </w:rPr>
        <w:t>1c</w:t>
      </w:r>
      <w:r w:rsidRPr="00AF0039">
        <w:t xml:space="preserve"> &lt;7% in the basal-bolus group compared with LM50.  Both </w:t>
      </w:r>
      <w:r w:rsidR="00322B0E">
        <w:t>fasting</w:t>
      </w:r>
      <w:r w:rsidR="00322B0E" w:rsidRPr="00AF0039">
        <w:t xml:space="preserve"> </w:t>
      </w:r>
      <w:r w:rsidRPr="00AF0039">
        <w:t xml:space="preserve">and morning </w:t>
      </w:r>
      <w:r w:rsidR="004F5BFF">
        <w:t>p</w:t>
      </w:r>
      <w:r w:rsidR="00391332">
        <w:t>ost</w:t>
      </w:r>
      <w:r w:rsidR="004F5BFF">
        <w:t>prandial plasma glucose</w:t>
      </w:r>
      <w:r w:rsidRPr="00AF0039">
        <w:t xml:space="preserve"> were also significantly lower in the basal-bolus group compared with the LM50 group.</w:t>
      </w:r>
      <w:r w:rsidR="00593587">
        <w:t xml:space="preserve">  </w:t>
      </w:r>
      <w:r w:rsidRPr="00AF0039">
        <w:t xml:space="preserve">Both therapies were associated with moderate weight gain and the majority of patients in both groups had at least </w:t>
      </w:r>
      <w:r>
        <w:t>1</w:t>
      </w:r>
      <w:r w:rsidRPr="00AF0039">
        <w:t xml:space="preserve"> episode of self-reported hypoglycemia</w:t>
      </w:r>
      <w:r>
        <w:t>;</w:t>
      </w:r>
      <w:r w:rsidRPr="00AF0039">
        <w:t xml:space="preserve"> there were no significant differences for these endpoints between the </w:t>
      </w:r>
      <w:r w:rsidR="00593587">
        <w:t>2</w:t>
      </w:r>
      <w:r w:rsidRPr="00AF0039">
        <w:t xml:space="preserve"> groups</w:t>
      </w:r>
      <w:r w:rsidR="000319B9">
        <w:t xml:space="preserve"> </w:t>
      </w:r>
      <w:r w:rsidR="000319B9">
        <w:fldChar w:fldCharType="begin">
          <w:fldData xml:space="preserve">PEVuZE5vdGU+PENpdGU+PEF1dGhvcj5Sb3NlbnN0b2NrPC9BdXRob3I+PFllYXI+MjAwODwvWWVh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yMC01PC9wYWdlcz48dm9sdW1lPjMxPC92b2x1bWU+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</w:fldData>
        </w:fldChar>
      </w:r>
      <w:r w:rsidR="000319B9">
        <w:instrText xml:space="preserve"> ADDIN EN.CITE </w:instrText>
      </w:r>
      <w:r w:rsidR="000319B9">
        <w:fldChar w:fldCharType="begin">
          <w:fldData xml:space="preserve">PEVuZE5vdGU+PENpdGU+PEF1dGhvcj5Sb3NlbnN0b2NrPC9BdXRob3I+PFllYXI+MjAwODwvWWVh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yMC01PC9wYWdlcz48dm9sdW1lPjMxPC92b2x1bWU+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</w:fldData>
        </w:fldChar>
      </w:r>
      <w:r w:rsidR="000319B9">
        <w:instrText xml:space="preserve"> ADDIN EN.CITE.DATA </w:instrText>
      </w:r>
      <w:r w:rsidR="000319B9">
        <w:fldChar w:fldCharType="end"/>
      </w:r>
      <w:r w:rsidR="000319B9">
        <w:fldChar w:fldCharType="separate"/>
      </w:r>
      <w:r w:rsidR="000319B9">
        <w:rPr>
          <w:noProof/>
        </w:rPr>
        <w:t>[</w:t>
      </w:r>
      <w:hyperlink w:anchor="_ENREF_23" w:tooltip="Rosenstock, 2008 #18" w:history="1">
        <w:r w:rsidR="007B784E">
          <w:rPr>
            <w:noProof/>
          </w:rPr>
          <w:t>23</w:t>
        </w:r>
      </w:hyperlink>
      <w:r w:rsidR="000319B9">
        <w:rPr>
          <w:noProof/>
        </w:rPr>
        <w:t>]</w:t>
      </w:r>
      <w:r w:rsidR="000319B9">
        <w:fldChar w:fldCharType="end"/>
      </w:r>
      <w:r w:rsidRPr="00AF0039">
        <w:t>.</w:t>
      </w:r>
    </w:p>
    <w:p w14:paraId="44F19F39" w14:textId="77777777" w:rsidR="00C7229B" w:rsidRDefault="00C7229B" w:rsidP="009B6210">
      <w:pPr>
        <w:pStyle w:val="PStextX2space"/>
        <w:jc w:val="both"/>
      </w:pPr>
    </w:p>
    <w:p w14:paraId="594038D1" w14:textId="46041AA7" w:rsidR="00C7229B" w:rsidRDefault="007B784E" w:rsidP="009B6210">
      <w:pPr>
        <w:pStyle w:val="PStextX2space"/>
        <w:jc w:val="both"/>
      </w:pPr>
      <w:r>
        <w:t>The Tinahones et al. study</w:t>
      </w:r>
      <w:r w:rsidR="00C67258">
        <w:t xml:space="preserve"> </w:t>
      </w:r>
      <w:r w:rsidR="00C67258">
        <w:fldChar w:fldCharType="begin"/>
      </w:r>
      <w:r w:rsidR="00C67258">
        <w:instrText xml:space="preserve"> ADDIN EN.CITE &lt;EndNote&gt;&lt;Cite&gt;&lt;Author&gt;Tinahones&lt;/Author&gt;&lt;Year&gt;2014&lt;/Year&gt;&lt;RecNum&gt;22&lt;/RecNum&gt;&lt;DisplayText&gt;[28]&lt;/DisplayText&gt;&lt;record&gt;&lt;rec-number&gt;22&lt;/rec-number&gt;&lt;foreign-keys&gt;&lt;key app="EN" db-id="e2ssafx9o00edpefpetxwrvjxwrvt5drfx95"&gt;22&lt;/key&gt;&lt;/foreign-keys&gt;&lt;ref-type name="Journal Article"&gt;17&lt;/ref-type&gt;&lt;contributors&gt;&lt;authors&gt;&lt;author&gt;Tinahones, F. J.&lt;/author&gt;&lt;author&gt;Gross, J. L.&lt;/author&gt;&lt;author&gt;Onaca, A.&lt;/author&gt;&lt;author&gt;Cleall, S.&lt;/author&gt;&lt;author&gt;Rodriguez, A.&lt;/author&gt;&lt;/authors&gt;&lt;/contributors&gt;&lt;auth-address&gt;Hospital Universitario Virgen de la Victoria, Malaga and CIBER Fisiopatologia Obesidad y Nutricion (CIBEROBN), Instituto de Salud Carlos III, Malaga, Spain.&lt;/auth-address&gt;&lt;titles&gt;&lt;title&gt;Insulin lispro low mixture twice daily versus basal insulin glargine once daily and prandial insulin lispro once daily in patients with type 2 diabetes requiring insulin intensification: a randomized phase IV trial&lt;/title&gt;&lt;secondary-title&gt;Diabetes Obes Metab&lt;/secondary-title&gt;&lt;alt-title&gt;Diabetes, obesity &amp;amp; metabolism&lt;/alt-title&gt;&lt;/titles&gt;&lt;periodical&gt;&lt;full-title&gt;Diabetes Obes Metab&lt;/full-title&gt;&lt;abbr-1&gt;Diabetes, obesity &amp;amp; metabolism&lt;/abbr-1&gt;&lt;/periodical&gt;&lt;alt-periodical&gt;&lt;full-title&gt;Diabetes Obes Metab&lt;/full-title&gt;&lt;abbr-1&gt;Diabetes, obesity &amp;amp; metabolism&lt;/abbr-1&gt;&lt;/alt-periodical&gt;&lt;pages&gt;963-70&lt;/pages&gt;&lt;volume&gt;16&lt;/volume&gt;&lt;number&gt;10&lt;/number&gt;&lt;dates&gt;&lt;year&gt;2014&lt;/year&gt;&lt;pub-dates&gt;&lt;date&gt;Oct&lt;/date&gt;&lt;/pub-dates&gt;&lt;/dates&gt;&lt;isbn&gt;1463-1326 (Electronic)&amp;#xD;1462-8902 (Linking)&lt;/isbn&gt;&lt;accession-num&gt;24725616&lt;/accession-num&gt;&lt;work-type&gt;Research Support, Non-U.S. Gov&amp;apos;t&lt;/work-type&gt;&lt;urls&gt;&lt;related-urls&gt;&lt;url&gt;http://www.ncbi.nlm.nih.gov/pubmed/24725616&lt;/url&gt;&lt;/related-urls&gt;&lt;/urls&gt;&lt;custom2&gt;4237554&lt;/custom2&gt;&lt;electronic-resource-num&gt;10.1111/dom.12303&lt;/electronic-resource-num&gt;&lt;language&gt;eng&lt;/language&gt;&lt;/record&gt;&lt;/Cite&gt;&lt;/EndNote&gt;</w:instrText>
      </w:r>
      <w:r w:rsidR="00C67258">
        <w:fldChar w:fldCharType="separate"/>
      </w:r>
      <w:r w:rsidR="00C67258">
        <w:rPr>
          <w:noProof/>
        </w:rPr>
        <w:t>[</w:t>
      </w:r>
      <w:hyperlink w:anchor="_ENREF_29" w:tooltip="Tinahones, 2014 #22" w:history="1">
        <w:r>
          <w:rPr>
            <w:noProof/>
          </w:rPr>
          <w:t>29</w:t>
        </w:r>
      </w:hyperlink>
      <w:r w:rsidR="00C67258">
        <w:rPr>
          <w:noProof/>
        </w:rPr>
        <w:t>]</w:t>
      </w:r>
      <w:r w:rsidR="00C67258">
        <w:fldChar w:fldCharType="end"/>
      </w:r>
      <w:r w:rsidR="00CE65D6">
        <w:t xml:space="preserve"> </w:t>
      </w:r>
      <w:r w:rsidR="00C7229B">
        <w:t xml:space="preserve">compared premixed insulin LM25 with basal insulin glargine plus bolus </w:t>
      </w:r>
      <w:r w:rsidR="00593587">
        <w:t xml:space="preserve">insulin </w:t>
      </w:r>
      <w:r w:rsidR="00C7229B">
        <w:t>lispro in patients with T2DM who had inadequate glycemic control with previous insulin glargine and metformin and/or pioglitazone treatment.</w:t>
      </w:r>
      <w:r w:rsidR="00593587">
        <w:t xml:space="preserve">  The </w:t>
      </w:r>
      <w:r w:rsidR="00C7229B">
        <w:t xml:space="preserve">LM25 </w:t>
      </w:r>
      <w:r w:rsidR="00593587">
        <w:t xml:space="preserve">premixed insulin </w:t>
      </w:r>
      <w:r w:rsidR="00C7229B">
        <w:t xml:space="preserve">was administered </w:t>
      </w:r>
      <w:r w:rsidR="00C67258">
        <w:t>twice daily</w:t>
      </w:r>
      <w:r w:rsidR="00C7229B">
        <w:t xml:space="preserve"> before breakfast and dinner; basal insulin glargine was admi</w:t>
      </w:r>
      <w:r w:rsidR="00593587">
        <w:t>nistered at bedtime with bolus insulin l</w:t>
      </w:r>
      <w:r w:rsidR="00C7229B">
        <w:t>ispro administered before the largest meal of the day.  Therefore, the total number of daily injections was the same (2) for each treatment group.</w:t>
      </w:r>
      <w:r w:rsidR="00261CD4">
        <w:t xml:space="preserve">  </w:t>
      </w:r>
      <w:r w:rsidR="00C7229B">
        <w:t>After 24 weeks of treatment, noninferiority of LM25 with</w:t>
      </w:r>
      <w:r w:rsidR="00C67258">
        <w:t xml:space="preserve"> </w:t>
      </w:r>
      <w:r w:rsidR="00C7229B">
        <w:t>glargine/lispro was demonstrated with respect to comparison of the change in HbA</w:t>
      </w:r>
      <w:r w:rsidR="00C7229B" w:rsidRPr="00945643">
        <w:rPr>
          <w:vertAlign w:val="subscript"/>
        </w:rPr>
        <w:t>1c</w:t>
      </w:r>
      <w:r w:rsidR="00C7229B">
        <w:t xml:space="preserve"> levels from baseline.  There was a significantly greater decrease in HbA</w:t>
      </w:r>
      <w:r w:rsidR="00C7229B" w:rsidRPr="00945643">
        <w:rPr>
          <w:vertAlign w:val="subscript"/>
        </w:rPr>
        <w:t>1c</w:t>
      </w:r>
      <w:r w:rsidR="00C7229B">
        <w:t xml:space="preserve"> level for the LM25 g</w:t>
      </w:r>
      <w:r w:rsidR="002633BB">
        <w:t>roup</w:t>
      </w:r>
      <w:r w:rsidR="00750B6C">
        <w:t xml:space="preserve"> than the glargine/lispro group</w:t>
      </w:r>
      <w:r w:rsidR="002633BB">
        <w:t>, but</w:t>
      </w:r>
      <w:r w:rsidR="00C7229B">
        <w:t xml:space="preserve"> there was no significant difference in the percentage of patients reaching the target HbA</w:t>
      </w:r>
      <w:r w:rsidR="00C7229B" w:rsidRPr="00945643">
        <w:rPr>
          <w:vertAlign w:val="subscript"/>
        </w:rPr>
        <w:t>1c</w:t>
      </w:r>
      <w:r w:rsidR="00C7229B">
        <w:rPr>
          <w:vertAlign w:val="subscript"/>
        </w:rPr>
        <w:t xml:space="preserve"> </w:t>
      </w:r>
      <w:r w:rsidR="00C7229B">
        <w:t>&lt;7%.</w:t>
      </w:r>
      <w:r w:rsidR="00261CD4">
        <w:t xml:space="preserve">  Similar to the findings observed</w:t>
      </w:r>
      <w:r w:rsidR="00C7229B">
        <w:t xml:space="preserve"> in the LM50 vs glargine/lispro head-to-head study, there were no significant differences in rates of hypoglycemia between the</w:t>
      </w:r>
      <w:r w:rsidR="004F5BFF">
        <w:t xml:space="preserve"> </w:t>
      </w:r>
      <w:r w:rsidR="00261CD4">
        <w:t>LM25</w:t>
      </w:r>
      <w:r w:rsidR="004F5BFF">
        <w:t xml:space="preserve"> and </w:t>
      </w:r>
      <w:r w:rsidR="004F5BFF">
        <w:lastRenderedPageBreak/>
        <w:t>glargine/lispro groups</w:t>
      </w:r>
      <w:r w:rsidR="00C7229B">
        <w:t>.  However, in this study, there was a significantly greater weight gain in the LM25 group compared with the glargine/lispro group</w:t>
      </w:r>
      <w:r w:rsidR="00CB286E">
        <w:t xml:space="preserve"> </w:t>
      </w:r>
      <w:r w:rsidR="00CB286E">
        <w:fldChar w:fldCharType="begin"/>
      </w:r>
      <w:r w:rsidR="00CB286E">
        <w:instrText xml:space="preserve"> ADDIN EN.CITE &lt;EndNote&gt;&lt;Cite&gt;&lt;Author&gt;Tinahones&lt;/Author&gt;&lt;Year&gt;2014&lt;/Year&gt;&lt;RecNum&gt;22&lt;/RecNum&gt;&lt;DisplayText&gt;[28]&lt;/DisplayText&gt;&lt;record&gt;&lt;rec-number&gt;22&lt;/rec-number&gt;&lt;foreign-keys&gt;&lt;key app="EN" db-id="e2ssafx9o00edpefpetxwrvjxwrvt5drfx95"&gt;22&lt;/key&gt;&lt;/foreign-keys&gt;&lt;ref-type name="Journal Article"&gt;17&lt;/ref-type&gt;&lt;contributors&gt;&lt;authors&gt;&lt;author&gt;Tinahones, F. J.&lt;/author&gt;&lt;author&gt;Gross, J. L.&lt;/author&gt;&lt;author&gt;Onaca, A.&lt;/author&gt;&lt;author&gt;Cleall, S.&lt;/author&gt;&lt;author&gt;Rodriguez, A.&lt;/author&gt;&lt;/authors&gt;&lt;/contributors&gt;&lt;auth-address&gt;Hospital Universitario Virgen de la Victoria, Malaga and CIBER Fisiopatologia Obesidad y Nutricion (CIBEROBN), Instituto de Salud Carlos III, Malaga, Spain.&lt;/auth-address&gt;&lt;titles&gt;&lt;title&gt;Insulin lispro low mixture twice daily versus basal insulin glargine once daily and prandial insulin lispro once daily in patients with type 2 diabetes requiring insulin intensification: a randomized phase IV trial&lt;/title&gt;&lt;secondary-title&gt;Diabetes Obes Metab&lt;/secondary-title&gt;&lt;alt-title&gt;Diabetes, obesity &amp;amp; metabolism&lt;/alt-title&gt;&lt;/titles&gt;&lt;periodical&gt;&lt;full-title&gt;Diabetes Obes Metab&lt;/full-title&gt;&lt;abbr-1&gt;Diabetes, obesity &amp;amp; metabolism&lt;/abbr-1&gt;&lt;/periodical&gt;&lt;alt-periodical&gt;&lt;full-title&gt;Diabetes Obes Metab&lt;/full-title&gt;&lt;abbr-1&gt;Diabetes, obesity &amp;amp; metabolism&lt;/abbr-1&gt;&lt;/alt-periodical&gt;&lt;pages&gt;963-70&lt;/pages&gt;&lt;volume&gt;16&lt;/volume&gt;&lt;number&gt;10&lt;/number&gt;&lt;dates&gt;&lt;year&gt;2014&lt;/year&gt;&lt;pub-dates&gt;&lt;date&gt;Oct&lt;/date&gt;&lt;/pub-dates&gt;&lt;/dates&gt;&lt;isbn&gt;1463-1326 (Electronic)&amp;#xD;1462-8902 (Linking)&lt;/isbn&gt;&lt;accession-num&gt;24725616&lt;/accession-num&gt;&lt;work-type&gt;Research Support, Non-U.S. Gov&amp;apos;t&lt;/work-type&gt;&lt;urls&gt;&lt;related-urls&gt;&lt;url&gt;http://www.ncbi.nlm.nih.gov/pubmed/24725616&lt;/url&gt;&lt;/related-urls&gt;&lt;/urls&gt;&lt;custom2&gt;4237554&lt;/custom2&gt;&lt;electronic-resource-num&gt;10.1111/dom.12303&lt;/electronic-resource-num&gt;&lt;language&gt;eng&lt;/language&gt;&lt;/record&gt;&lt;/Cite&gt;&lt;/EndNote&gt;</w:instrText>
      </w:r>
      <w:r w:rsidR="00CB286E">
        <w:fldChar w:fldCharType="separate"/>
      </w:r>
      <w:r w:rsidR="00CB286E">
        <w:rPr>
          <w:noProof/>
        </w:rPr>
        <w:t>[</w:t>
      </w:r>
      <w:hyperlink w:anchor="_ENREF_29" w:tooltip="Tinahones, 2014 #22" w:history="1">
        <w:r>
          <w:rPr>
            <w:noProof/>
          </w:rPr>
          <w:t>29</w:t>
        </w:r>
      </w:hyperlink>
      <w:r w:rsidR="00CB286E">
        <w:rPr>
          <w:noProof/>
        </w:rPr>
        <w:t>]</w:t>
      </w:r>
      <w:r w:rsidR="00CB286E">
        <w:fldChar w:fldCharType="end"/>
      </w:r>
      <w:r w:rsidR="00C7229B">
        <w:t>.</w:t>
      </w:r>
    </w:p>
    <w:p w14:paraId="31F1A0FE" w14:textId="1005DD8F" w:rsidR="00534CB8" w:rsidRPr="00367CBA" w:rsidRDefault="000866F9" w:rsidP="009B6210">
      <w:pPr>
        <w:pStyle w:val="PStextX2space"/>
        <w:jc w:val="both"/>
        <w:rPr>
          <w:lang w:val="en-US"/>
        </w:rPr>
      </w:pPr>
      <w:r>
        <w:t>A very recent</w:t>
      </w:r>
      <w:r w:rsidR="00534CB8">
        <w:t xml:space="preserve"> review including 15 trials compari</w:t>
      </w:r>
      <w:r>
        <w:t>ng</w:t>
      </w:r>
      <w:r w:rsidR="00534CB8">
        <w:t xml:space="preserve"> basal-bolus (bolus injection ≤ 3 injections</w:t>
      </w:r>
      <w:r w:rsidR="00534CB8">
        <w:rPr>
          <w:lang w:val="en-US"/>
        </w:rPr>
        <w:t>/day</w:t>
      </w:r>
      <w:r w:rsidR="00534CB8">
        <w:t xml:space="preserve">) and premixed </w:t>
      </w:r>
      <w:r w:rsidR="00367CBA">
        <w:t>(≤ 3 injections</w:t>
      </w:r>
      <w:r w:rsidR="00367CBA">
        <w:rPr>
          <w:lang w:val="en-US"/>
        </w:rPr>
        <w:t>/day)</w:t>
      </w:r>
      <w:r w:rsidR="00534CB8">
        <w:t xml:space="preserve"> </w:t>
      </w:r>
      <w:r w:rsidR="00367CBA">
        <w:t>insulin regimens has shown that clinically meaningful differences between regimens in glycemic control was recorded in only four comparisons, all of which favoured basal-bolus therapy. The incidence of hypoglycaemia was significantly different between regimens in only three comparisons, one of which favoured premixed insulin and two basal-bolus therapy. It is recommended that clinicians should adopt an individualized approach to insulin intensification – taking into account the benefits and risks of each treatment approach and the attitude and preferences of each patient – in the knowledge that both basal-bolus and premixed regimens may be successful.</w:t>
      </w:r>
      <w:r w:rsidR="000E37A6" w:rsidRPr="000E37A6">
        <w:rPr>
          <w:noProof/>
        </w:rPr>
        <w:t xml:space="preserve"> </w:t>
      </w:r>
      <w:r w:rsidR="000E37A6">
        <w:rPr>
          <w:noProof/>
        </w:rPr>
        <w:t>[</w:t>
      </w:r>
      <w:hyperlink w:anchor="Giugliano" w:tooltip="Tinahones, 2014 #22" w:history="1">
        <w:r w:rsidR="007B784E">
          <w:rPr>
            <w:noProof/>
          </w:rPr>
          <w:t>30</w:t>
        </w:r>
      </w:hyperlink>
      <w:r w:rsidR="000E37A6">
        <w:rPr>
          <w:noProof/>
        </w:rPr>
        <w:t>]</w:t>
      </w:r>
    </w:p>
    <w:p w14:paraId="0FD09680" w14:textId="77777777" w:rsidR="00C7229B" w:rsidRPr="00E223C3" w:rsidRDefault="00C7229B" w:rsidP="009B6210">
      <w:pPr>
        <w:pStyle w:val="PStextX2space"/>
        <w:jc w:val="both"/>
      </w:pPr>
    </w:p>
    <w:p w14:paraId="502A678B" w14:textId="39E7AEA6" w:rsidR="00C7229B" w:rsidRDefault="00C7229B" w:rsidP="009B6210">
      <w:pPr>
        <w:pStyle w:val="PStextX2space"/>
        <w:jc w:val="both"/>
      </w:pPr>
      <w:r>
        <w:t xml:space="preserve">The findings from the </w:t>
      </w:r>
      <w:r w:rsidR="00703821">
        <w:t xml:space="preserve">basal+, </w:t>
      </w:r>
      <w:r>
        <w:t>basal-bolus</w:t>
      </w:r>
      <w:r w:rsidR="00703821">
        <w:t>, and premixed insulin</w:t>
      </w:r>
      <w:r>
        <w:t xml:space="preserve"> intensification studies suggest that these regimens are effective in reducing HbA</w:t>
      </w:r>
      <w:r w:rsidRPr="00945643">
        <w:rPr>
          <w:vertAlign w:val="subscript"/>
        </w:rPr>
        <w:t>1c</w:t>
      </w:r>
      <w:r>
        <w:t xml:space="preserve"> and controlling prandial BG excursions.  In addition, the safety profiles are also similar, however, weight gain may be more prevalent in patients treated with premixed insulins compared with basal-bolus regimens or basal-only regimens.</w:t>
      </w:r>
    </w:p>
    <w:p w14:paraId="3BC70597" w14:textId="5897F3B8" w:rsidR="00CD05DF" w:rsidRPr="00D10934" w:rsidRDefault="00D10934" w:rsidP="009B6210">
      <w:pPr>
        <w:pStyle w:val="PStextX2space"/>
        <w:numPr>
          <w:ilvl w:val="1"/>
          <w:numId w:val="6"/>
        </w:numPr>
        <w:jc w:val="both"/>
        <w:rPr>
          <w:lang w:val="en-US"/>
        </w:rPr>
      </w:pPr>
      <w:r>
        <w:rPr>
          <w:color w:val="222222"/>
          <w:lang w:val="en"/>
        </w:rPr>
        <w:t>Based on the large evidence base using premix insulin in diabetes therapy</w:t>
      </w:r>
      <w:r w:rsidR="004211A5">
        <w:rPr>
          <w:color w:val="222222"/>
          <w:lang w:val="en"/>
        </w:rPr>
        <w:t>,</w:t>
      </w:r>
      <w:r>
        <w:rPr>
          <w:color w:val="222222"/>
          <w:lang w:val="en"/>
        </w:rPr>
        <w:t xml:space="preserve"> </w:t>
      </w:r>
      <w:r w:rsidR="00B722E3">
        <w:rPr>
          <w:color w:val="222222"/>
          <w:lang w:val="en"/>
        </w:rPr>
        <w:t xml:space="preserve">the </w:t>
      </w:r>
      <w:r>
        <w:rPr>
          <w:color w:val="222222"/>
          <w:lang w:val="en"/>
        </w:rPr>
        <w:t>following changes</w:t>
      </w:r>
      <w:r w:rsidR="00B722E3">
        <w:rPr>
          <w:color w:val="222222"/>
          <w:lang w:val="en"/>
        </w:rPr>
        <w:t xml:space="preserve"> were made </w:t>
      </w:r>
      <w:r w:rsidR="007B784E">
        <w:rPr>
          <w:color w:val="222222"/>
          <w:lang w:val="en"/>
        </w:rPr>
        <w:t xml:space="preserve">in </w:t>
      </w:r>
      <w:r w:rsidR="00B722E3">
        <w:rPr>
          <w:color w:val="222222"/>
          <w:lang w:val="en"/>
        </w:rPr>
        <w:t xml:space="preserve">ADA </w:t>
      </w:r>
      <w:r w:rsidR="00B722E3" w:rsidRPr="00B722E3">
        <w:rPr>
          <w:color w:val="222222"/>
          <w:lang w:val="en"/>
        </w:rPr>
        <w:t>Standards of</w:t>
      </w:r>
      <w:r w:rsidR="00B722E3">
        <w:rPr>
          <w:color w:val="222222"/>
          <w:lang w:val="en"/>
        </w:rPr>
        <w:t xml:space="preserve"> </w:t>
      </w:r>
      <w:r w:rsidR="00B722E3" w:rsidRPr="00B722E3">
        <w:rPr>
          <w:color w:val="222222"/>
          <w:lang w:val="en"/>
        </w:rPr>
        <w:t>Medical Care in</w:t>
      </w:r>
      <w:r w:rsidR="00B722E3">
        <w:rPr>
          <w:color w:val="222222"/>
          <w:lang w:val="en"/>
        </w:rPr>
        <w:t xml:space="preserve"> </w:t>
      </w:r>
      <w:r w:rsidR="00B722E3" w:rsidRPr="00B722E3">
        <w:rPr>
          <w:color w:val="222222"/>
          <w:lang w:val="en"/>
        </w:rPr>
        <w:t>Diabetes</w:t>
      </w:r>
      <w:r w:rsidR="00B722E3">
        <w:rPr>
          <w:color w:val="222222"/>
          <w:lang w:val="en"/>
        </w:rPr>
        <w:t xml:space="preserve"> 2017</w:t>
      </w:r>
      <w:r>
        <w:rPr>
          <w:color w:val="222222"/>
          <w:lang w:val="en"/>
        </w:rPr>
        <w:t>:</w:t>
      </w:r>
      <w:r w:rsidR="00910163" w:rsidRPr="00D10934">
        <w:rPr>
          <w:lang w:val="en-US"/>
        </w:rPr>
        <w:t xml:space="preserve">If a patient is still above the A1C target on premixed insulin twice daily, consider switching to premixed analog insulin three times daily (70/30 aspart mix, 75/25 or 50/50 lispro mix). In general, three times daily premixed analog insulins have been found to be non- inferior to basal-bolus regimens with similar rates of hypoglycemia </w:t>
      </w:r>
      <w:r w:rsidR="00B722E3">
        <w:rPr>
          <w:lang w:val="en-US"/>
        </w:rPr>
        <w:t xml:space="preserve">   </w:t>
      </w:r>
      <w:r w:rsidR="007B784E">
        <w:rPr>
          <w:noProof/>
        </w:rPr>
        <w:t>[</w:t>
      </w:r>
      <w:hyperlink w:anchor="Giugliano" w:tooltip="Tinahones, 2014 #22" w:history="1">
        <w:r w:rsidR="007B784E">
          <w:rPr>
            <w:noProof/>
          </w:rPr>
          <w:t>30</w:t>
        </w:r>
      </w:hyperlink>
      <w:r w:rsidR="007B784E">
        <w:rPr>
          <w:noProof/>
        </w:rPr>
        <w:t>]</w:t>
      </w:r>
      <w:r w:rsidR="00910163" w:rsidRPr="00D10934">
        <w:rPr>
          <w:lang w:val="en-US"/>
        </w:rPr>
        <w:t xml:space="preserve"> </w:t>
      </w:r>
    </w:p>
    <w:p w14:paraId="5D2E32D1" w14:textId="26E6D8B4" w:rsidR="00CD05DF" w:rsidRPr="00D10934" w:rsidRDefault="00910163" w:rsidP="009B6210">
      <w:pPr>
        <w:pStyle w:val="PStextX2space"/>
        <w:numPr>
          <w:ilvl w:val="1"/>
          <w:numId w:val="6"/>
        </w:numPr>
        <w:jc w:val="both"/>
        <w:rPr>
          <w:lang w:val="en-US"/>
        </w:rPr>
      </w:pPr>
      <w:r w:rsidRPr="00D10934">
        <w:rPr>
          <w:lang w:val="en-US"/>
        </w:rPr>
        <w:t xml:space="preserve">If a patient is still above the A1C target on basal insulin </w:t>
      </w:r>
      <w:r w:rsidR="004211A5">
        <w:rPr>
          <w:lang w:val="en-US"/>
        </w:rPr>
        <w:t xml:space="preserve">+ </w:t>
      </w:r>
      <w:r w:rsidRPr="00D10934">
        <w:rPr>
          <w:lang w:val="en-US"/>
        </w:rPr>
        <w:t xml:space="preserve">1 single injection of rapid- acting insulin before the largest meal, advance to a basal-bolus regimen with </w:t>
      </w:r>
      <w:r w:rsidR="003452CA">
        <w:rPr>
          <w:lang w:val="en-US"/>
        </w:rPr>
        <w:t>≥</w:t>
      </w:r>
      <w:r w:rsidRPr="00D10934">
        <w:rPr>
          <w:lang w:val="en-US"/>
        </w:rPr>
        <w:t xml:space="preserve">2 injections of rapid-acting insulin before meals. </w:t>
      </w:r>
    </w:p>
    <w:p w14:paraId="16F34B39" w14:textId="0D7BD5E1" w:rsidR="00D10934" w:rsidRPr="007B784E" w:rsidRDefault="00D10934" w:rsidP="009B6210">
      <w:pPr>
        <w:pStyle w:val="PStextX2space"/>
        <w:jc w:val="both"/>
      </w:pPr>
      <w:r w:rsidRPr="00D10934">
        <w:rPr>
          <w:lang w:val="en-US"/>
        </w:rPr>
        <w:t xml:space="preserve">Consider switching patients from one regimen to another (i.e., premixed analog insulin three times daily to basal- bolus regimen or </w:t>
      </w:r>
      <w:r w:rsidRPr="00D10934">
        <w:rPr>
          <w:i/>
          <w:iCs/>
          <w:u w:val="single"/>
          <w:lang w:val="en-US"/>
        </w:rPr>
        <w:t>vice-versa</w:t>
      </w:r>
      <w:r w:rsidRPr="00D10934">
        <w:rPr>
          <w:lang w:val="en-US"/>
        </w:rPr>
        <w:t>) if A1C targets are not being met and/or depending on other patient considerations)</w:t>
      </w:r>
      <w:r w:rsidR="008347EC">
        <w:rPr>
          <w:lang w:val="en-US"/>
        </w:rPr>
        <w:t>Table 1</w:t>
      </w:r>
      <w:r w:rsidR="007B784E" w:rsidRPr="007B784E">
        <w:rPr>
          <w:noProof/>
        </w:rPr>
        <w:t xml:space="preserve"> </w:t>
      </w:r>
      <w:r w:rsidR="007B784E">
        <w:rPr>
          <w:noProof/>
        </w:rPr>
        <w:t>[</w:t>
      </w:r>
      <w:hyperlink w:anchor="Giugliano" w:history="1">
        <w:r w:rsidR="00E13019" w:rsidRPr="00E13019">
          <w:rPr>
            <w:rStyle w:val="Hyperlink"/>
            <w:noProof/>
          </w:rPr>
          <w:t>30</w:t>
        </w:r>
      </w:hyperlink>
      <w:r w:rsidR="00E13019">
        <w:rPr>
          <w:noProof/>
        </w:rPr>
        <w:t>,</w:t>
      </w:r>
      <w:hyperlink w:anchor="Dieuzeide" w:history="1">
        <w:hyperlink w:anchor="Giugliano" w:tooltip="Tinahones, 2014 #22" w:history="1">
          <w:r w:rsidR="007B784E" w:rsidRPr="00E13019">
            <w:rPr>
              <w:rStyle w:val="Hyperlink"/>
              <w:noProof/>
            </w:rPr>
            <w:t>3</w:t>
          </w:r>
        </w:hyperlink>
        <w:r w:rsidR="007B784E" w:rsidRPr="00E13019">
          <w:rPr>
            <w:rStyle w:val="Hyperlink"/>
            <w:noProof/>
          </w:rPr>
          <w:t>1</w:t>
        </w:r>
      </w:hyperlink>
      <w:r w:rsidR="007B784E">
        <w:rPr>
          <w:noProof/>
        </w:rPr>
        <w:t>,</w:t>
      </w:r>
      <w:hyperlink w:anchor="Mathieu" w:history="1">
        <w:r w:rsidR="007B784E" w:rsidRPr="00E13019">
          <w:rPr>
            <w:rStyle w:val="Hyperlink"/>
            <w:noProof/>
          </w:rPr>
          <w:t>32</w:t>
        </w:r>
      </w:hyperlink>
      <w:r w:rsidR="007B784E">
        <w:rPr>
          <w:noProof/>
        </w:rPr>
        <w:t>]</w:t>
      </w:r>
      <w:r w:rsidR="007B784E" w:rsidRPr="00D10934">
        <w:rPr>
          <w:lang w:val="en-US"/>
        </w:rPr>
        <w:t xml:space="preserve"> </w:t>
      </w:r>
      <w:r w:rsidRPr="00D10934">
        <w:rPr>
          <w:lang w:val="en-US"/>
        </w:rPr>
        <w:t>. </w:t>
      </w:r>
    </w:p>
    <w:p w14:paraId="2FC57DE2" w14:textId="6CAC3363" w:rsidR="00845C94" w:rsidRDefault="00B722E3" w:rsidP="009B6210">
      <w:pPr>
        <w:pStyle w:val="PSHeading1"/>
        <w:jc w:val="both"/>
      </w:pPr>
      <w:r w:rsidRPr="00B722E3">
        <w:rPr>
          <w:rFonts w:ascii="Arial" w:hAnsi="Arial"/>
          <w:b w:val="0"/>
          <w:caps w:val="0"/>
          <w:lang w:val="en-US"/>
        </w:rPr>
        <w:lastRenderedPageBreak/>
        <w:t>At the same time</w:t>
      </w:r>
      <w:r>
        <w:t xml:space="preserve"> </w:t>
      </w:r>
      <w:r w:rsidRPr="00B722E3">
        <w:rPr>
          <w:rFonts w:ascii="Arial" w:hAnsi="Arial"/>
          <w:b w:val="0"/>
          <w:caps w:val="0"/>
          <w:lang w:val="en-US"/>
        </w:rPr>
        <w:t>Russian Standards of specialized diabetes care</w:t>
      </w:r>
      <w:r w:rsidRPr="00B722E3">
        <w:t xml:space="preserve"> </w:t>
      </w:r>
      <w:r w:rsidR="00C27635" w:rsidRPr="00C27635">
        <w:rPr>
          <w:rFonts w:ascii="Arial" w:hAnsi="Arial"/>
          <w:b w:val="0"/>
          <w:caps w:val="0"/>
          <w:lang w:val="en-US"/>
        </w:rPr>
        <w:t>included a new option for the inte</w:t>
      </w:r>
      <w:r w:rsidR="00C27635">
        <w:rPr>
          <w:rFonts w:ascii="Arial" w:hAnsi="Arial"/>
          <w:b w:val="0"/>
          <w:caps w:val="0"/>
          <w:lang w:val="en-US"/>
        </w:rPr>
        <w:t>nsification of insulin therapy. If patients are not achiev</w:t>
      </w:r>
      <w:r w:rsidR="00325966">
        <w:rPr>
          <w:rFonts w:ascii="Arial" w:hAnsi="Arial"/>
          <w:b w:val="0"/>
          <w:caps w:val="0"/>
          <w:lang w:val="en-US"/>
        </w:rPr>
        <w:t>ing</w:t>
      </w:r>
      <w:r w:rsidR="00C27635">
        <w:rPr>
          <w:rFonts w:ascii="Arial" w:hAnsi="Arial"/>
          <w:b w:val="0"/>
          <w:caps w:val="0"/>
          <w:lang w:val="en-US"/>
        </w:rPr>
        <w:t xml:space="preserve"> individual target goals on basal plus regime</w:t>
      </w:r>
      <w:r w:rsidR="00325966">
        <w:rPr>
          <w:rFonts w:ascii="Arial" w:hAnsi="Arial"/>
          <w:b w:val="0"/>
          <w:caps w:val="0"/>
          <w:lang w:val="en-US"/>
        </w:rPr>
        <w:t>n</w:t>
      </w:r>
      <w:r w:rsidR="00C27635">
        <w:rPr>
          <w:rFonts w:ascii="Arial" w:hAnsi="Arial"/>
          <w:b w:val="0"/>
          <w:caps w:val="0"/>
          <w:lang w:val="en-US"/>
        </w:rPr>
        <w:t xml:space="preserve"> of insulin therapy they can switch to the premixed</w:t>
      </w:r>
      <w:r w:rsidR="00C27635" w:rsidRPr="00C27635">
        <w:rPr>
          <w:rFonts w:ascii="Arial" w:hAnsi="Arial"/>
          <w:b w:val="0"/>
          <w:caps w:val="0"/>
          <w:lang w:val="en-US"/>
        </w:rPr>
        <w:t xml:space="preserve"> insulin</w:t>
      </w:r>
      <w:r w:rsidR="00C27635">
        <w:rPr>
          <w:rFonts w:ascii="Arial" w:hAnsi="Arial"/>
          <w:b w:val="0"/>
          <w:caps w:val="0"/>
          <w:lang w:val="en-US"/>
        </w:rPr>
        <w:t>s</w:t>
      </w:r>
      <w:r w:rsidR="008347EC">
        <w:rPr>
          <w:rFonts w:ascii="Arial" w:hAnsi="Arial"/>
          <w:b w:val="0"/>
          <w:caps w:val="0"/>
          <w:lang w:val="en-US"/>
        </w:rPr>
        <w:t xml:space="preserve"> Table 2</w:t>
      </w:r>
      <w:r w:rsidR="00C27635">
        <w:rPr>
          <w:rFonts w:ascii="Arial" w:hAnsi="Arial"/>
          <w:b w:val="0"/>
          <w:caps w:val="0"/>
          <w:lang w:val="en-US"/>
        </w:rPr>
        <w:t>.</w:t>
      </w:r>
      <w:r w:rsidR="00E13019" w:rsidRPr="00E13019">
        <w:rPr>
          <w:rFonts w:ascii="Arial" w:hAnsi="Arial"/>
          <w:b w:val="0"/>
          <w:caps w:val="0"/>
          <w:lang w:val="en-US"/>
        </w:rPr>
        <w:t>[</w:t>
      </w:r>
      <w:hyperlink w:anchor="Standards_2017" w:history="1">
        <w:r w:rsidR="00E13019" w:rsidRPr="00E13019">
          <w:rPr>
            <w:rStyle w:val="Hyperlink"/>
            <w:rFonts w:ascii="Arial" w:hAnsi="Arial"/>
            <w:b w:val="0"/>
            <w:caps w:val="0"/>
            <w:lang w:val="en-US"/>
          </w:rPr>
          <w:t>10</w:t>
        </w:r>
      </w:hyperlink>
      <w:r w:rsidR="00E13019" w:rsidRPr="00E13019">
        <w:rPr>
          <w:rFonts w:ascii="Arial" w:hAnsi="Arial"/>
          <w:b w:val="0"/>
          <w:caps w:val="0"/>
          <w:lang w:val="en-US"/>
        </w:rPr>
        <w:t xml:space="preserve">] </w:t>
      </w:r>
      <w:r w:rsidR="00C27635" w:rsidRPr="00C27635">
        <w:rPr>
          <w:rFonts w:ascii="Arial" w:hAnsi="Arial"/>
          <w:b w:val="0"/>
          <w:caps w:val="0"/>
          <w:lang w:val="en-US"/>
        </w:rPr>
        <w:t xml:space="preserve"> </w:t>
      </w:r>
      <w:r w:rsidR="005352E4" w:rsidRPr="00A747E9">
        <w:br w:type="page"/>
      </w:r>
    </w:p>
    <w:p w14:paraId="7130B27B" w14:textId="7F503E41" w:rsidR="00335C44" w:rsidRDefault="00A42965" w:rsidP="009B6210">
      <w:pPr>
        <w:pStyle w:val="PStextX2space"/>
        <w:jc w:val="both"/>
      </w:pPr>
      <w:r w:rsidRPr="009F730F">
        <w:rPr>
          <w:rFonts w:ascii="Arial Bold" w:hAnsi="Arial Bold"/>
          <w:b/>
          <w:caps/>
        </w:rPr>
        <w:lastRenderedPageBreak/>
        <w:t>conclusions</w:t>
      </w:r>
      <w:r w:rsidR="00335C44" w:rsidRPr="00A747E9">
        <w:t xml:space="preserve"> </w:t>
      </w:r>
    </w:p>
    <w:p w14:paraId="7D2083F0" w14:textId="7D0F238A" w:rsidR="002633BB" w:rsidRDefault="00C7229B" w:rsidP="009B6210">
      <w:pPr>
        <w:pStyle w:val="PStextX2space"/>
        <w:jc w:val="both"/>
      </w:pPr>
      <w:r>
        <w:t>Data from observational studies of “real</w:t>
      </w:r>
      <w:r w:rsidR="00750B6C">
        <w:t>-</w:t>
      </w:r>
      <w:r>
        <w:t>life” clinical practices in the management of patients with T2DM suggest that one-</w:t>
      </w:r>
      <w:r w:rsidR="00703821">
        <w:t xml:space="preserve"> to</w:t>
      </w:r>
      <w:r>
        <w:t xml:space="preserve"> two-thirds of patients prescribed basal insulin do not meet the glycemic targets recommended by clinical practice guidelines.</w:t>
      </w:r>
      <w:r w:rsidR="002633BB">
        <w:t xml:space="preserve">  </w:t>
      </w:r>
      <w:r>
        <w:t>These patient</w:t>
      </w:r>
      <w:r w:rsidR="002633BB">
        <w:t>s</w:t>
      </w:r>
      <w:r>
        <w:t xml:space="preserve"> may not have their antihyperglycemic therapies modified for many years and, consequently, are at risk of microvascular and macrovascular complications.</w:t>
      </w:r>
      <w:r w:rsidR="004F5BFF">
        <w:t xml:space="preserve">  Recent epidemiological data from Russia highlight the need for better management of patients with T2DM to reduce the incidence of complications associated with suboptimal glycemic control.</w:t>
      </w:r>
    </w:p>
    <w:p w14:paraId="2A0771BF" w14:textId="77777777" w:rsidR="002633BB" w:rsidRDefault="002633BB" w:rsidP="009B6210">
      <w:pPr>
        <w:pStyle w:val="PStextX2space"/>
        <w:jc w:val="both"/>
      </w:pPr>
    </w:p>
    <w:p w14:paraId="2C5BBB20" w14:textId="4A1DE2BF" w:rsidR="00C7229B" w:rsidRDefault="00C7229B" w:rsidP="009B6210">
      <w:pPr>
        <w:pStyle w:val="PStextX2space"/>
        <w:jc w:val="both"/>
      </w:pPr>
      <w:r>
        <w:t>Although basal insulin therapies may be initially effective in achieving target HbA</w:t>
      </w:r>
      <w:r w:rsidRPr="00BA1B7C">
        <w:rPr>
          <w:vertAlign w:val="subscript"/>
        </w:rPr>
        <w:t>1c</w:t>
      </w:r>
      <w:r>
        <w:t xml:space="preserve"> levels, most patients will eventually require insulin intensification in order to maintain optimal glycemic control.</w:t>
      </w:r>
      <w:r w:rsidR="002633BB">
        <w:t xml:space="preserve">  </w:t>
      </w:r>
      <w:r>
        <w:t xml:space="preserve">The most commonly used intensification strategies include </w:t>
      </w:r>
      <w:r w:rsidR="002633BB">
        <w:t xml:space="preserve">basal+, </w:t>
      </w:r>
      <w:r>
        <w:t>basal-bolus intensification</w:t>
      </w:r>
      <w:r w:rsidR="002633BB">
        <w:t>,</w:t>
      </w:r>
      <w:r>
        <w:t xml:space="preserve"> and premixed insulins.</w:t>
      </w:r>
      <w:r w:rsidR="002633BB">
        <w:t xml:space="preserve">  These 3 </w:t>
      </w:r>
      <w:r>
        <w:t>strategies provide effective glycemic control and have favorable safety and tolerability profiles.</w:t>
      </w:r>
      <w:r w:rsidR="002633BB">
        <w:t xml:space="preserve">  </w:t>
      </w:r>
      <w:r>
        <w:t>However, each strategy has advantages and disadvantages in terms of the risk of hypoglycemia, weight gain, and ease of use.</w:t>
      </w:r>
    </w:p>
    <w:p w14:paraId="7790A056" w14:textId="77777777" w:rsidR="002633BB" w:rsidRDefault="002633BB" w:rsidP="009B6210">
      <w:pPr>
        <w:pStyle w:val="PStextX2space"/>
        <w:jc w:val="both"/>
      </w:pPr>
    </w:p>
    <w:p w14:paraId="3602D375" w14:textId="5567B23B" w:rsidR="00C7229B" w:rsidRDefault="002633BB" w:rsidP="009B6210">
      <w:pPr>
        <w:pStyle w:val="PStextX2space"/>
        <w:jc w:val="both"/>
      </w:pPr>
      <w:r>
        <w:t>Basal</w:t>
      </w:r>
      <w:r w:rsidR="00C7229B">
        <w:t xml:space="preserve">-bolus intensification strategies </w:t>
      </w:r>
      <w:r w:rsidR="004F5BFF">
        <w:t>are more complex</w:t>
      </w:r>
      <w:r w:rsidR="00C7229B">
        <w:t xml:space="preserve"> and require greater patient education and motivation </w:t>
      </w:r>
      <w:r w:rsidR="006869C8">
        <w:t>to achieve treatment goals</w:t>
      </w:r>
      <w:r>
        <w:t xml:space="preserve"> compared with premixed insulin intensification.  </w:t>
      </w:r>
      <w:r w:rsidR="00C7229B">
        <w:t>Premixed insulin intensification strategies are simpl</w:t>
      </w:r>
      <w:r>
        <w:t xml:space="preserve">er, require </w:t>
      </w:r>
      <w:r w:rsidR="00703821">
        <w:t xml:space="preserve">fewer </w:t>
      </w:r>
      <w:r>
        <w:t>injections</w:t>
      </w:r>
      <w:r w:rsidR="00703821">
        <w:t xml:space="preserve"> and</w:t>
      </w:r>
      <w:r>
        <w:t xml:space="preserve"> </w:t>
      </w:r>
      <w:r w:rsidRPr="002633BB">
        <w:t>l</w:t>
      </w:r>
      <w:r>
        <w:t>ess</w:t>
      </w:r>
      <w:r w:rsidR="00C7229B">
        <w:t xml:space="preserve"> self-monitoring of BG, and may be more appropriate for certain patients, for example</w:t>
      </w:r>
      <w:r w:rsidR="006869C8">
        <w:t>,</w:t>
      </w:r>
      <w:r w:rsidR="00C7229B">
        <w:t xml:space="preserve"> aged patients or patients with regular mealtimes.</w:t>
      </w:r>
      <w:r>
        <w:t xml:space="preserve">  </w:t>
      </w:r>
      <w:r w:rsidR="00C7229B">
        <w:t>Basal-bolus and premixed insulin regimens are associated with a greater overall risk of hypoglycemia compared with a basal-only regimen.</w:t>
      </w:r>
      <w:r>
        <w:t xml:space="preserve">  </w:t>
      </w:r>
      <w:r w:rsidR="00C7229B">
        <w:t xml:space="preserve">Premixed </w:t>
      </w:r>
      <w:r w:rsidR="00C67258">
        <w:t xml:space="preserve">insulin </w:t>
      </w:r>
      <w:r w:rsidR="00C7229B">
        <w:t>regimens are also associated with greater weight gain compared with basal-bolus and basal-only regimens.</w:t>
      </w:r>
    </w:p>
    <w:p w14:paraId="4E7EE1C9" w14:textId="77777777" w:rsidR="002633BB" w:rsidRDefault="002633BB" w:rsidP="009B6210">
      <w:pPr>
        <w:pStyle w:val="PStextX2space"/>
        <w:jc w:val="both"/>
      </w:pPr>
    </w:p>
    <w:p w14:paraId="5EC313C6" w14:textId="776F74F1" w:rsidR="00C7229B" w:rsidRDefault="00C7229B" w:rsidP="009B6210">
      <w:pPr>
        <w:pStyle w:val="PStextX2space"/>
        <w:jc w:val="both"/>
      </w:pPr>
      <w:r>
        <w:t>Each regimen type offers different options to allow the clinician to tailor the therapy to suit individual patient treatment goals and needs, including number of injections, need for SM</w:t>
      </w:r>
      <w:r w:rsidR="007A04EE">
        <w:t>P</w:t>
      </w:r>
      <w:r>
        <w:t>G, and dose titration.</w:t>
      </w:r>
      <w:r w:rsidR="002633BB">
        <w:t xml:space="preserve">  When considering </w:t>
      </w:r>
      <w:r w:rsidR="00703821">
        <w:t>a treatment</w:t>
      </w:r>
      <w:r w:rsidR="002633BB">
        <w:t xml:space="preserve"> strategy for their patients</w:t>
      </w:r>
      <w:r w:rsidR="00943FCD">
        <w:t xml:space="preserve"> with T2DM</w:t>
      </w:r>
      <w:r w:rsidR="002633BB">
        <w:t>, c</w:t>
      </w:r>
      <w:r>
        <w:t xml:space="preserve">linicians </w:t>
      </w:r>
      <w:r w:rsidR="00141173">
        <w:t xml:space="preserve">should </w:t>
      </w:r>
      <w:r w:rsidR="002633BB">
        <w:t>work together with</w:t>
      </w:r>
      <w:r>
        <w:t xml:space="preserve"> their patients to </w:t>
      </w:r>
      <w:r w:rsidR="00703821">
        <w:t xml:space="preserve">select the most suitable approach </w:t>
      </w:r>
      <w:r>
        <w:t>to help ensure treatment success.</w:t>
      </w:r>
    </w:p>
    <w:p w14:paraId="5EE587FF" w14:textId="77777777" w:rsidR="00241737" w:rsidRDefault="00BF67E3" w:rsidP="009B6210">
      <w:pPr>
        <w:pStyle w:val="PSHeading1"/>
        <w:jc w:val="both"/>
      </w:pPr>
      <w:r w:rsidRPr="007176E0">
        <w:t>ACKNOWLEDGMENTS</w:t>
      </w:r>
      <w:r w:rsidR="00C02624" w:rsidRPr="007176E0">
        <w:t xml:space="preserve"> </w:t>
      </w:r>
    </w:p>
    <w:p w14:paraId="25A6EEB7" w14:textId="77777777" w:rsidR="000C2864" w:rsidRPr="00A838F0" w:rsidRDefault="000C2864" w:rsidP="009B6210">
      <w:pPr>
        <w:pStyle w:val="PSHeading2"/>
        <w:jc w:val="both"/>
      </w:pPr>
      <w:r w:rsidRPr="00A838F0">
        <w:lastRenderedPageBreak/>
        <w:t xml:space="preserve">Funding </w:t>
      </w:r>
      <w:r w:rsidR="00FD28FA" w:rsidRPr="00A838F0">
        <w:t>s</w:t>
      </w:r>
      <w:r w:rsidRPr="00A838F0">
        <w:t>upport</w:t>
      </w:r>
    </w:p>
    <w:p w14:paraId="1020A864" w14:textId="0708A19B" w:rsidR="00E25A2E" w:rsidRPr="0083679F" w:rsidRDefault="00F2475E" w:rsidP="009B6210">
      <w:pPr>
        <w:pStyle w:val="PStextX2space"/>
        <w:jc w:val="both"/>
      </w:pPr>
      <w:r>
        <w:t xml:space="preserve">Some of the </w:t>
      </w:r>
      <w:r w:rsidR="00A42965">
        <w:t>studies described in this review</w:t>
      </w:r>
      <w:r w:rsidR="00E25A2E" w:rsidRPr="0083679F">
        <w:t xml:space="preserve"> </w:t>
      </w:r>
      <w:r w:rsidR="00A42965">
        <w:t>were</w:t>
      </w:r>
      <w:r w:rsidR="00E25A2E" w:rsidRPr="0083679F">
        <w:t xml:space="preserve"> sponsored by </w:t>
      </w:r>
      <w:r w:rsidR="00A42965">
        <w:t>Eli Lilly and Company</w:t>
      </w:r>
      <w:r w:rsidR="00E25A2E" w:rsidRPr="0083679F">
        <w:t>,</w:t>
      </w:r>
      <w:r w:rsidR="00A42965">
        <w:t xml:space="preserve"> the</w:t>
      </w:r>
      <w:r w:rsidR="00E25A2E" w:rsidRPr="0083679F">
        <w:t xml:space="preserve"> manufacturer/licensee of </w:t>
      </w:r>
      <w:r w:rsidR="00C7229B">
        <w:t>Humulin</w:t>
      </w:r>
      <w:r w:rsidR="00C7229B" w:rsidRPr="00210287">
        <w:rPr>
          <w:vertAlign w:val="superscript"/>
        </w:rPr>
        <w:t>®</w:t>
      </w:r>
      <w:r w:rsidR="00C7229B">
        <w:t xml:space="preserve"> N, Humalog</w:t>
      </w:r>
      <w:r w:rsidR="00C7229B" w:rsidRPr="00210287">
        <w:rPr>
          <w:vertAlign w:val="superscript"/>
        </w:rPr>
        <w:t>®</w:t>
      </w:r>
      <w:r w:rsidR="00C7229B">
        <w:t xml:space="preserve">, </w:t>
      </w:r>
      <w:r w:rsidR="00C7229B" w:rsidRPr="00E73100">
        <w:t>Humalog</w:t>
      </w:r>
      <w:r w:rsidR="00C7229B" w:rsidRPr="00210287">
        <w:rPr>
          <w:vertAlign w:val="superscript"/>
        </w:rPr>
        <w:t>®</w:t>
      </w:r>
      <w:r w:rsidR="00C7229B" w:rsidRPr="00E73100">
        <w:t xml:space="preserve"> Mix75/25™</w:t>
      </w:r>
      <w:r w:rsidR="00C7229B">
        <w:t>, and Humalog</w:t>
      </w:r>
      <w:r w:rsidR="00C7229B" w:rsidRPr="00210287">
        <w:rPr>
          <w:vertAlign w:val="superscript"/>
        </w:rPr>
        <w:t>®</w:t>
      </w:r>
      <w:r w:rsidR="00C7229B">
        <w:t xml:space="preserve"> Mix50</w:t>
      </w:r>
      <w:r w:rsidR="00C7229B" w:rsidRPr="00E73100">
        <w:t>/</w:t>
      </w:r>
      <w:r w:rsidR="00C7229B">
        <w:t>50</w:t>
      </w:r>
      <w:r w:rsidR="00C7229B" w:rsidRPr="00E73100">
        <w:t>™</w:t>
      </w:r>
      <w:r w:rsidR="00801424" w:rsidRPr="0083679F">
        <w:t xml:space="preserve">. </w:t>
      </w:r>
      <w:r w:rsidR="000A1DFE">
        <w:t xml:space="preserve"> </w:t>
      </w:r>
      <w:r w:rsidR="00E25A2E" w:rsidRPr="0083679F">
        <w:t xml:space="preserve">Medical writing assistance was provided by </w:t>
      </w:r>
      <w:r>
        <w:t>Julie A. Ely</w:t>
      </w:r>
      <w:r w:rsidR="00A42965">
        <w:t>,</w:t>
      </w:r>
      <w:r w:rsidR="00E25A2E" w:rsidRPr="0083679F">
        <w:t xml:space="preserve"> PhD</w:t>
      </w:r>
      <w:r>
        <w:t>, CMPP</w:t>
      </w:r>
      <w:r w:rsidR="00BA496B">
        <w:t xml:space="preserve"> </w:t>
      </w:r>
      <w:r w:rsidR="00E25A2E" w:rsidRPr="0083679F">
        <w:t xml:space="preserve">and </w:t>
      </w:r>
      <w:r w:rsidR="00A42965">
        <w:t>Rebecca Lew</w:t>
      </w:r>
      <w:r w:rsidR="00E25A2E" w:rsidRPr="0083679F">
        <w:t xml:space="preserve">, PhD, </w:t>
      </w:r>
      <w:r w:rsidR="00BA496B">
        <w:t xml:space="preserve">CMPP </w:t>
      </w:r>
      <w:r w:rsidR="00E25A2E" w:rsidRPr="0083679F">
        <w:t xml:space="preserve">of ProScribe </w:t>
      </w:r>
      <w:r w:rsidR="00BA496B">
        <w:t>– Envision Pharma Group</w:t>
      </w:r>
      <w:r w:rsidR="006019D4">
        <w:t>,</w:t>
      </w:r>
      <w:r w:rsidR="00E25A2E" w:rsidRPr="0083679F">
        <w:t xml:space="preserve"> and was funded by </w:t>
      </w:r>
      <w:r w:rsidR="00A42965">
        <w:t>Eli Lilly</w:t>
      </w:r>
      <w:r w:rsidR="000A1DFE">
        <w:t xml:space="preserve"> and Company</w:t>
      </w:r>
      <w:r w:rsidR="00801424" w:rsidRPr="0083679F">
        <w:t xml:space="preserve">. </w:t>
      </w:r>
      <w:r w:rsidR="000A1DFE">
        <w:t xml:space="preserve"> </w:t>
      </w:r>
      <w:r w:rsidR="00E25A2E" w:rsidRPr="0083679F">
        <w:t>ProScribe’s services complied with international guidelines for Good Publication Practice (GPP2).</w:t>
      </w:r>
    </w:p>
    <w:p w14:paraId="3094EC57" w14:textId="0E49BFD2" w:rsidR="00C71B20" w:rsidRDefault="00C71B20" w:rsidP="00C22733">
      <w:pPr>
        <w:pStyle w:val="PStextX2space"/>
      </w:pPr>
    </w:p>
    <w:p w14:paraId="5C3BA344" w14:textId="77777777" w:rsidR="000C2864" w:rsidRPr="00A747E9" w:rsidRDefault="000C2864" w:rsidP="008665B8">
      <w:pPr>
        <w:pStyle w:val="PSHeading2"/>
      </w:pPr>
      <w:r w:rsidRPr="00A747E9">
        <w:t>R</w:t>
      </w:r>
      <w:r>
        <w:t>ole of the sponsor</w:t>
      </w:r>
      <w:r w:rsidR="00717586">
        <w:t xml:space="preserve"> </w:t>
      </w:r>
    </w:p>
    <w:p w14:paraId="76F3437D" w14:textId="08F898D0" w:rsidR="000C2864" w:rsidRPr="000C2864" w:rsidRDefault="00E73100" w:rsidP="00C22733">
      <w:pPr>
        <w:pStyle w:val="PStextX2space"/>
      </w:pPr>
      <w:r>
        <w:t xml:space="preserve">Eli Lilly and </w:t>
      </w:r>
      <w:r w:rsidR="000C2864" w:rsidRPr="000C2864">
        <w:t xml:space="preserve">Company </w:t>
      </w:r>
      <w:r>
        <w:t>was involved in the</w:t>
      </w:r>
      <w:r w:rsidRPr="007A5CC4">
        <w:t xml:space="preserve"> interpret</w:t>
      </w:r>
      <w:r>
        <w:t>ation of</w:t>
      </w:r>
      <w:r w:rsidRPr="007A5CC4">
        <w:t xml:space="preserve"> data and</w:t>
      </w:r>
      <w:r>
        <w:t xml:space="preserve"> in the preparation of the</w:t>
      </w:r>
      <w:r w:rsidR="003D6B44">
        <w:t xml:space="preserve"> </w:t>
      </w:r>
      <w:r>
        <w:t>manuscript</w:t>
      </w:r>
      <w:r w:rsidR="00801424">
        <w:t xml:space="preserve">. </w:t>
      </w:r>
    </w:p>
    <w:p w14:paraId="6D70FFCE" w14:textId="77777777" w:rsidR="007C3841" w:rsidRDefault="007C3841" w:rsidP="00C22733">
      <w:pPr>
        <w:pStyle w:val="PStextX2space"/>
      </w:pPr>
    </w:p>
    <w:p w14:paraId="137340AA" w14:textId="77777777" w:rsidR="000C2864" w:rsidRPr="00A747E9" w:rsidRDefault="000C2864" w:rsidP="008665B8">
      <w:pPr>
        <w:pStyle w:val="PSHeading2"/>
      </w:pPr>
      <w:r>
        <w:t>Role of contributors</w:t>
      </w:r>
    </w:p>
    <w:p w14:paraId="45781513" w14:textId="5D49520A" w:rsidR="000C2864" w:rsidRPr="00795E7B" w:rsidRDefault="000C2864" w:rsidP="00C22733">
      <w:pPr>
        <w:pStyle w:val="PStextX2space"/>
      </w:pPr>
      <w:r w:rsidRPr="00795E7B">
        <w:t xml:space="preserve">All authors participated in </w:t>
      </w:r>
      <w:r w:rsidR="00DF5F6F">
        <w:t>reviewing the literature</w:t>
      </w:r>
      <w:r w:rsidRPr="00795E7B">
        <w:t>, and in the drafting, critical revision</w:t>
      </w:r>
      <w:r w:rsidR="00FD28FA" w:rsidRPr="00795E7B">
        <w:t>,</w:t>
      </w:r>
      <w:r w:rsidRPr="00795E7B">
        <w:t xml:space="preserve"> and approval of the final version of the manuscript</w:t>
      </w:r>
      <w:r w:rsidR="00801424" w:rsidRPr="00795E7B">
        <w:t xml:space="preserve">. </w:t>
      </w:r>
    </w:p>
    <w:p w14:paraId="22490F3D" w14:textId="77777777" w:rsidR="00C71B20" w:rsidRPr="00795E7B" w:rsidRDefault="00C71B20" w:rsidP="00C22733">
      <w:pPr>
        <w:pStyle w:val="PStextX2space"/>
      </w:pPr>
    </w:p>
    <w:p w14:paraId="67DA6EF9" w14:textId="77777777" w:rsidR="000C2864" w:rsidRPr="005128A1" w:rsidRDefault="000C2864" w:rsidP="008665B8">
      <w:pPr>
        <w:pStyle w:val="PSHeading2"/>
      </w:pPr>
      <w:r>
        <w:t>Conflicts of interest</w:t>
      </w:r>
    </w:p>
    <w:p w14:paraId="53CDE967" w14:textId="164F72E0" w:rsidR="000D4BFD" w:rsidRDefault="008665B8" w:rsidP="00C22733">
      <w:pPr>
        <w:pStyle w:val="PStextX2space"/>
      </w:pPr>
      <w:r>
        <w:t xml:space="preserve">SE </w:t>
      </w:r>
      <w:r w:rsidR="004F5BFF">
        <w:t xml:space="preserve">and </w:t>
      </w:r>
      <w:r w:rsidR="00010229">
        <w:t>AJ</w:t>
      </w:r>
      <w:r w:rsidR="004F5BFF">
        <w:t xml:space="preserve"> are</w:t>
      </w:r>
      <w:r>
        <w:t xml:space="preserve"> </w:t>
      </w:r>
      <w:r w:rsidR="000C2864">
        <w:t>employee</w:t>
      </w:r>
      <w:r w:rsidR="004F5BFF">
        <w:t>s</w:t>
      </w:r>
      <w:r w:rsidR="000C2864">
        <w:t xml:space="preserve"> of </w:t>
      </w:r>
      <w:r w:rsidR="004F5BFF">
        <w:t xml:space="preserve">Eli </w:t>
      </w:r>
      <w:r w:rsidR="000D4BFD">
        <w:t xml:space="preserve">Lilly </w:t>
      </w:r>
      <w:r w:rsidR="004F5BFF">
        <w:t>and Company</w:t>
      </w:r>
      <w:r w:rsidR="000C2864">
        <w:t xml:space="preserve">. </w:t>
      </w:r>
      <w:r w:rsidR="000D4BFD">
        <w:t xml:space="preserve"> </w:t>
      </w:r>
      <w:r w:rsidR="00E30BE0">
        <w:t xml:space="preserve">AJ </w:t>
      </w:r>
      <w:r w:rsidR="000D4BFD">
        <w:t xml:space="preserve">owns shares in </w:t>
      </w:r>
      <w:r w:rsidR="0028655F">
        <w:t xml:space="preserve">Eli Lilly and </w:t>
      </w:r>
      <w:r w:rsidR="000D4BFD">
        <w:t xml:space="preserve">Company. </w:t>
      </w:r>
      <w:r w:rsidR="00E30BE0">
        <w:t xml:space="preserve"> EB</w:t>
      </w:r>
      <w:r w:rsidR="000D4BFD">
        <w:t xml:space="preserve"> </w:t>
      </w:r>
      <w:r w:rsidR="00E30BE0">
        <w:t xml:space="preserve">has </w:t>
      </w:r>
      <w:r w:rsidR="000D4BFD">
        <w:t xml:space="preserve">no conflicts of interest to declare. </w:t>
      </w:r>
      <w:r w:rsidR="003D57C5">
        <w:t xml:space="preserve"> </w:t>
      </w:r>
    </w:p>
    <w:p w14:paraId="4C31DD3F" w14:textId="77777777" w:rsidR="00BF67E3" w:rsidRPr="003F4CAD" w:rsidRDefault="00BF67E3" w:rsidP="0057340C">
      <w:pPr>
        <w:pStyle w:val="PSTextX1space"/>
      </w:pPr>
    </w:p>
    <w:p w14:paraId="300191A1" w14:textId="77777777" w:rsidR="0034240C" w:rsidRPr="001B786D" w:rsidRDefault="0034240C" w:rsidP="00B60797">
      <w:pPr>
        <w:sectPr w:rsidR="0034240C" w:rsidRPr="001B786D" w:rsidSect="00933ADE">
          <w:pgSz w:w="11907" w:h="16840" w:code="9"/>
          <w:pgMar w:top="1134" w:right="1134" w:bottom="1134" w:left="1134" w:header="567" w:footer="567" w:gutter="0"/>
          <w:lnNumType w:countBy="5"/>
          <w:cols w:space="708"/>
          <w:docGrid w:linePitch="360"/>
        </w:sectPr>
      </w:pPr>
    </w:p>
    <w:p w14:paraId="473C9BDD" w14:textId="1A3899F8" w:rsidR="00C37C2B" w:rsidRDefault="00BF67E3" w:rsidP="00B60797">
      <w:pPr>
        <w:pStyle w:val="PSHeading1"/>
      </w:pPr>
      <w:r w:rsidRPr="001B786D">
        <w:lastRenderedPageBreak/>
        <w:t>REFERENCES</w:t>
      </w:r>
    </w:p>
    <w:p w14:paraId="6AA46DA2" w14:textId="77777777" w:rsidR="0092303A" w:rsidRPr="0092303A" w:rsidRDefault="0092303A" w:rsidP="0092303A">
      <w:pPr>
        <w:pStyle w:val="PStextX2space"/>
      </w:pPr>
    </w:p>
    <w:p w14:paraId="4A5DD0F7" w14:textId="77777777" w:rsidR="00F363F3" w:rsidRPr="007D6F1F" w:rsidRDefault="00B51897" w:rsidP="00F363F3">
      <w:pPr>
        <w:pStyle w:val="PSTextX1space"/>
        <w:spacing w:after="240" w:line="480" w:lineRule="auto"/>
        <w:ind w:left="720" w:hanging="720"/>
        <w:rPr>
          <w:noProof/>
        </w:rPr>
      </w:pPr>
      <w:r>
        <w:fldChar w:fldCharType="begin"/>
      </w:r>
      <w:r w:rsidRPr="007D6F1F">
        <w:instrText xml:space="preserve"> </w:instrText>
      </w:r>
      <w:r>
        <w:instrText>ADDIN</w:instrText>
      </w:r>
      <w:r w:rsidRPr="007D6F1F">
        <w:instrText xml:space="preserve"> </w:instrText>
      </w:r>
      <w:r>
        <w:instrText>EN</w:instrText>
      </w:r>
      <w:r w:rsidRPr="007D6F1F">
        <w:instrText>.</w:instrText>
      </w:r>
      <w:r>
        <w:instrText>REFLIST</w:instrText>
      </w:r>
      <w:r w:rsidRPr="007D6F1F">
        <w:instrText xml:space="preserve"> </w:instrText>
      </w:r>
      <w:r>
        <w:fldChar w:fldCharType="separate"/>
      </w:r>
      <w:bookmarkStart w:id="2" w:name="_ENREF_1"/>
      <w:r w:rsidR="006A31CA" w:rsidRPr="007D6F1F">
        <w:rPr>
          <w:noProof/>
        </w:rPr>
        <w:t>1.</w:t>
      </w:r>
      <w:r w:rsidR="006A31CA" w:rsidRPr="007D6F1F">
        <w:rPr>
          <w:noProof/>
        </w:rPr>
        <w:tab/>
      </w:r>
      <w:bookmarkStart w:id="3" w:name="Дедов_ИИ"/>
      <w:bookmarkEnd w:id="2"/>
      <w:r w:rsidR="007B3B46" w:rsidRPr="007B3B46">
        <w:rPr>
          <w:noProof/>
          <w:lang w:val="ru-RU"/>
        </w:rPr>
        <w:t>Дедов</w:t>
      </w:r>
      <w:r w:rsidR="007B3B46" w:rsidRPr="007D6F1F">
        <w:rPr>
          <w:noProof/>
        </w:rPr>
        <w:t xml:space="preserve"> </w:t>
      </w:r>
      <w:r w:rsidR="007B3B46" w:rsidRPr="007B3B46">
        <w:rPr>
          <w:noProof/>
          <w:lang w:val="ru-RU"/>
        </w:rPr>
        <w:t>И</w:t>
      </w:r>
      <w:r w:rsidR="007B3B46" w:rsidRPr="007D6F1F">
        <w:rPr>
          <w:noProof/>
        </w:rPr>
        <w:t>.</w:t>
      </w:r>
      <w:r w:rsidR="007B3B46" w:rsidRPr="007B3B46">
        <w:rPr>
          <w:noProof/>
          <w:lang w:val="ru-RU"/>
        </w:rPr>
        <w:t>И</w:t>
      </w:r>
      <w:bookmarkEnd w:id="3"/>
      <w:r w:rsidR="007B3B46" w:rsidRPr="007D6F1F">
        <w:rPr>
          <w:noProof/>
        </w:rPr>
        <w:t xml:space="preserve">., </w:t>
      </w:r>
      <w:r w:rsidR="007B3B46" w:rsidRPr="007B3B46">
        <w:rPr>
          <w:noProof/>
          <w:lang w:val="ru-RU"/>
        </w:rPr>
        <w:t>Шестакова</w:t>
      </w:r>
      <w:r w:rsidR="007B3B46" w:rsidRPr="007D6F1F">
        <w:rPr>
          <w:noProof/>
        </w:rPr>
        <w:t xml:space="preserve"> </w:t>
      </w:r>
      <w:r w:rsidR="007B3B46" w:rsidRPr="007B3B46">
        <w:rPr>
          <w:noProof/>
          <w:lang w:val="ru-RU"/>
        </w:rPr>
        <w:t>М</w:t>
      </w:r>
      <w:r w:rsidR="007B3B46" w:rsidRPr="007D6F1F">
        <w:rPr>
          <w:noProof/>
        </w:rPr>
        <w:t>.</w:t>
      </w:r>
      <w:r w:rsidR="007B3B46" w:rsidRPr="007B3B46">
        <w:rPr>
          <w:noProof/>
          <w:lang w:val="ru-RU"/>
        </w:rPr>
        <w:t>В</w:t>
      </w:r>
      <w:r w:rsidR="007B3B46" w:rsidRPr="007D6F1F">
        <w:rPr>
          <w:noProof/>
        </w:rPr>
        <w:t xml:space="preserve">., </w:t>
      </w:r>
      <w:r w:rsidR="007B3B46" w:rsidRPr="007B3B46">
        <w:rPr>
          <w:noProof/>
          <w:lang w:val="ru-RU"/>
        </w:rPr>
        <w:t>Викулова</w:t>
      </w:r>
      <w:r w:rsidR="007B3B46" w:rsidRPr="007D6F1F">
        <w:rPr>
          <w:noProof/>
        </w:rPr>
        <w:t xml:space="preserve"> </w:t>
      </w:r>
      <w:r w:rsidR="007B3B46" w:rsidRPr="007B3B46">
        <w:rPr>
          <w:noProof/>
          <w:lang w:val="ru-RU"/>
        </w:rPr>
        <w:t>О</w:t>
      </w:r>
      <w:r w:rsidR="007B3B46" w:rsidRPr="007D6F1F">
        <w:rPr>
          <w:noProof/>
        </w:rPr>
        <w:t>.</w:t>
      </w:r>
      <w:r w:rsidR="007B3B46" w:rsidRPr="007B3B46">
        <w:rPr>
          <w:noProof/>
          <w:lang w:val="ru-RU"/>
        </w:rPr>
        <w:t>К</w:t>
      </w:r>
      <w:r w:rsidR="007B3B46" w:rsidRPr="007D6F1F">
        <w:rPr>
          <w:noProof/>
        </w:rPr>
        <w:t xml:space="preserve">. </w:t>
      </w:r>
      <w:r w:rsidR="007B3B46" w:rsidRPr="007B3B46">
        <w:rPr>
          <w:noProof/>
          <w:lang w:val="ru-RU"/>
        </w:rPr>
        <w:t>Эпидемиология</w:t>
      </w:r>
      <w:r w:rsidR="007B3B46" w:rsidRPr="007D6F1F">
        <w:rPr>
          <w:noProof/>
        </w:rPr>
        <w:t xml:space="preserve"> </w:t>
      </w:r>
      <w:r w:rsidR="007B3B46" w:rsidRPr="007B3B46">
        <w:rPr>
          <w:noProof/>
          <w:lang w:val="ru-RU"/>
        </w:rPr>
        <w:t>сахарного</w:t>
      </w:r>
      <w:r w:rsidR="007B3B46" w:rsidRPr="007D6F1F">
        <w:rPr>
          <w:noProof/>
        </w:rPr>
        <w:t xml:space="preserve"> </w:t>
      </w:r>
      <w:r w:rsidR="007B3B46" w:rsidRPr="007B3B46">
        <w:rPr>
          <w:noProof/>
          <w:lang w:val="ru-RU"/>
        </w:rPr>
        <w:t>диабета</w:t>
      </w:r>
      <w:r w:rsidR="007B3B46" w:rsidRPr="007D6F1F">
        <w:rPr>
          <w:noProof/>
        </w:rPr>
        <w:t xml:space="preserve"> </w:t>
      </w:r>
      <w:r w:rsidR="007B3B46" w:rsidRPr="007B3B46">
        <w:rPr>
          <w:noProof/>
          <w:lang w:val="ru-RU"/>
        </w:rPr>
        <w:t>в</w:t>
      </w:r>
      <w:r w:rsidR="007B3B46" w:rsidRPr="007D6F1F">
        <w:rPr>
          <w:noProof/>
        </w:rPr>
        <w:t xml:space="preserve"> </w:t>
      </w:r>
      <w:r w:rsidR="007B3B46" w:rsidRPr="007B3B46">
        <w:rPr>
          <w:noProof/>
          <w:lang w:val="ru-RU"/>
        </w:rPr>
        <w:t>Российской</w:t>
      </w:r>
      <w:r w:rsidR="007B3B46" w:rsidRPr="007D6F1F">
        <w:rPr>
          <w:noProof/>
        </w:rPr>
        <w:t xml:space="preserve"> </w:t>
      </w:r>
      <w:r w:rsidR="007B3B46" w:rsidRPr="007B3B46">
        <w:rPr>
          <w:noProof/>
          <w:lang w:val="ru-RU"/>
        </w:rPr>
        <w:t>Федерации</w:t>
      </w:r>
      <w:r w:rsidR="007B3B46" w:rsidRPr="007D6F1F">
        <w:rPr>
          <w:noProof/>
        </w:rPr>
        <w:t xml:space="preserve">: </w:t>
      </w:r>
      <w:r w:rsidR="007B3B46" w:rsidRPr="007B3B46">
        <w:rPr>
          <w:noProof/>
          <w:lang w:val="ru-RU"/>
        </w:rPr>
        <w:t>клинико</w:t>
      </w:r>
      <w:r w:rsidR="007B3B46" w:rsidRPr="007D6F1F">
        <w:rPr>
          <w:noProof/>
        </w:rPr>
        <w:t>-</w:t>
      </w:r>
      <w:r w:rsidR="007B3B46" w:rsidRPr="007B3B46">
        <w:rPr>
          <w:noProof/>
          <w:lang w:val="ru-RU"/>
        </w:rPr>
        <w:t>статистический</w:t>
      </w:r>
      <w:r w:rsidR="007B3B46" w:rsidRPr="007D6F1F">
        <w:rPr>
          <w:noProof/>
        </w:rPr>
        <w:t xml:space="preserve"> </w:t>
      </w:r>
      <w:r w:rsidR="007B3B46" w:rsidRPr="007B3B46">
        <w:rPr>
          <w:noProof/>
          <w:lang w:val="ru-RU"/>
        </w:rPr>
        <w:t>отчет</w:t>
      </w:r>
      <w:r w:rsidR="007B3B46" w:rsidRPr="007D6F1F">
        <w:rPr>
          <w:noProof/>
        </w:rPr>
        <w:t xml:space="preserve"> </w:t>
      </w:r>
      <w:r w:rsidR="007B3B46" w:rsidRPr="007B3B46">
        <w:rPr>
          <w:noProof/>
          <w:lang w:val="ru-RU"/>
        </w:rPr>
        <w:t>по</w:t>
      </w:r>
      <w:r w:rsidR="007B3B46" w:rsidRPr="007D6F1F">
        <w:rPr>
          <w:noProof/>
        </w:rPr>
        <w:t xml:space="preserve"> </w:t>
      </w:r>
      <w:r w:rsidR="007B3B46" w:rsidRPr="007B3B46">
        <w:rPr>
          <w:noProof/>
          <w:lang w:val="ru-RU"/>
        </w:rPr>
        <w:t>данным</w:t>
      </w:r>
      <w:r w:rsidR="007B3B46" w:rsidRPr="007D6F1F">
        <w:rPr>
          <w:noProof/>
        </w:rPr>
        <w:t xml:space="preserve"> </w:t>
      </w:r>
      <w:r w:rsidR="007B3B46" w:rsidRPr="007B3B46">
        <w:rPr>
          <w:noProof/>
          <w:lang w:val="ru-RU"/>
        </w:rPr>
        <w:t>Федерального</w:t>
      </w:r>
      <w:r w:rsidR="007B3B46" w:rsidRPr="007D6F1F">
        <w:rPr>
          <w:noProof/>
        </w:rPr>
        <w:t xml:space="preserve"> </w:t>
      </w:r>
      <w:r w:rsidR="007B3B46" w:rsidRPr="007B3B46">
        <w:rPr>
          <w:noProof/>
          <w:lang w:val="ru-RU"/>
        </w:rPr>
        <w:t>регистра</w:t>
      </w:r>
      <w:r w:rsidR="007B3B46" w:rsidRPr="007D6F1F">
        <w:rPr>
          <w:noProof/>
        </w:rPr>
        <w:t xml:space="preserve"> </w:t>
      </w:r>
      <w:r w:rsidR="007B3B46" w:rsidRPr="007B3B46">
        <w:rPr>
          <w:noProof/>
          <w:lang w:val="ru-RU"/>
        </w:rPr>
        <w:t>сахарного</w:t>
      </w:r>
      <w:r w:rsidR="007B3B46" w:rsidRPr="007D6F1F">
        <w:rPr>
          <w:noProof/>
        </w:rPr>
        <w:t xml:space="preserve"> </w:t>
      </w:r>
      <w:r w:rsidR="007B3B46" w:rsidRPr="007B3B46">
        <w:rPr>
          <w:noProof/>
          <w:lang w:val="ru-RU"/>
        </w:rPr>
        <w:t>диабета</w:t>
      </w:r>
      <w:r w:rsidR="007B3B46" w:rsidRPr="007D6F1F">
        <w:rPr>
          <w:noProof/>
        </w:rPr>
        <w:t xml:space="preserve"> // </w:t>
      </w:r>
      <w:r w:rsidR="007B3B46" w:rsidRPr="007B3B46">
        <w:rPr>
          <w:noProof/>
          <w:lang w:val="ru-RU"/>
        </w:rPr>
        <w:t>Сахарный</w:t>
      </w:r>
      <w:r w:rsidR="007B3B46" w:rsidRPr="007D6F1F">
        <w:rPr>
          <w:noProof/>
        </w:rPr>
        <w:t xml:space="preserve"> </w:t>
      </w:r>
      <w:r w:rsidR="007B3B46" w:rsidRPr="007B3B46">
        <w:rPr>
          <w:noProof/>
          <w:lang w:val="ru-RU"/>
        </w:rPr>
        <w:t>диабет</w:t>
      </w:r>
      <w:r w:rsidR="007B3B46" w:rsidRPr="007D6F1F">
        <w:rPr>
          <w:noProof/>
        </w:rPr>
        <w:t xml:space="preserve">. — 2017. — </w:t>
      </w:r>
      <w:r w:rsidR="007B3B46" w:rsidRPr="007B3B46">
        <w:rPr>
          <w:noProof/>
          <w:lang w:val="ru-RU"/>
        </w:rPr>
        <w:t>Т</w:t>
      </w:r>
      <w:r w:rsidR="007B3B46" w:rsidRPr="007D6F1F">
        <w:rPr>
          <w:noProof/>
        </w:rPr>
        <w:t xml:space="preserve">. 20. — №1. — </w:t>
      </w:r>
      <w:r w:rsidR="007B3B46" w:rsidRPr="007B3B46">
        <w:rPr>
          <w:noProof/>
          <w:lang w:val="ru-RU"/>
        </w:rPr>
        <w:t>С</w:t>
      </w:r>
      <w:r w:rsidR="007B3B46" w:rsidRPr="007D6F1F">
        <w:rPr>
          <w:noProof/>
        </w:rPr>
        <w:t xml:space="preserve">. 13-41. </w:t>
      </w:r>
      <w:r w:rsidR="007B3B46" w:rsidRPr="002C05DC">
        <w:rPr>
          <w:noProof/>
        </w:rPr>
        <w:t>doi</w:t>
      </w:r>
      <w:r w:rsidR="007B3B46" w:rsidRPr="007D6F1F">
        <w:rPr>
          <w:noProof/>
        </w:rPr>
        <w:t>: 10.14341/</w:t>
      </w:r>
      <w:r w:rsidR="007B3B46" w:rsidRPr="002C05DC">
        <w:rPr>
          <w:noProof/>
        </w:rPr>
        <w:t>DM</w:t>
      </w:r>
      <w:r w:rsidR="007B3B46" w:rsidRPr="007D6F1F">
        <w:rPr>
          <w:noProof/>
        </w:rPr>
        <w:t>8664</w:t>
      </w:r>
    </w:p>
    <w:p w14:paraId="5F90196B" w14:textId="750E68E0" w:rsidR="00AD3514" w:rsidRPr="002C05DC" w:rsidRDefault="0036555A" w:rsidP="00F363F3">
      <w:pPr>
        <w:pStyle w:val="PSTextX1space"/>
        <w:spacing w:after="240" w:line="480" w:lineRule="auto"/>
        <w:ind w:left="720" w:hanging="720"/>
        <w:rPr>
          <w:noProof/>
          <w:lang w:val="en-US"/>
        </w:rPr>
      </w:pPr>
      <w:r>
        <w:rPr>
          <w:noProof/>
          <w:lang w:val="en-US"/>
        </w:rPr>
        <w:t>2.</w:t>
      </w:r>
      <w:r>
        <w:rPr>
          <w:noProof/>
          <w:lang w:val="en-US"/>
        </w:rPr>
        <w:tab/>
      </w:r>
      <w:r w:rsidR="007C0CFC" w:rsidRPr="002C05DC">
        <w:rPr>
          <w:noProof/>
          <w:lang w:val="en-US"/>
        </w:rPr>
        <w:t xml:space="preserve">Diabetes Federation. </w:t>
      </w:r>
      <w:bookmarkStart w:id="4" w:name="IDF_Diabetes_Atlas_7th"/>
      <w:r w:rsidR="007C0CFC" w:rsidRPr="002C05DC">
        <w:rPr>
          <w:noProof/>
          <w:lang w:val="en-US"/>
        </w:rPr>
        <w:t>IDF Diabetes Atlas. 7th ed</w:t>
      </w:r>
      <w:bookmarkEnd w:id="4"/>
      <w:r w:rsidR="007C0CFC" w:rsidRPr="002C05DC">
        <w:rPr>
          <w:noProof/>
          <w:lang w:val="en-US"/>
        </w:rPr>
        <w:t>. Brussels: International Diabetes Federation; 2015.</w:t>
      </w:r>
      <w:bookmarkStart w:id="5" w:name="_ENREF_3"/>
    </w:p>
    <w:p w14:paraId="4E5EA2F1" w14:textId="0287F34B" w:rsidR="00731699" w:rsidRPr="00731699" w:rsidRDefault="00F363F3" w:rsidP="00AD3514">
      <w:pPr>
        <w:pStyle w:val="PSTextX1space"/>
        <w:spacing w:after="240" w:line="480" w:lineRule="auto"/>
        <w:ind w:left="720" w:hanging="720"/>
        <w:rPr>
          <w:noProof/>
          <w:lang w:val="ru-RU"/>
        </w:rPr>
      </w:pPr>
      <w:r>
        <w:rPr>
          <w:noProof/>
          <w:lang w:val="ru-RU"/>
        </w:rPr>
        <w:t>3.</w:t>
      </w:r>
      <w:r>
        <w:rPr>
          <w:noProof/>
          <w:lang w:val="ru-RU"/>
        </w:rPr>
        <w:tab/>
      </w:r>
      <w:bookmarkStart w:id="6" w:name="NATION"/>
      <w:r w:rsidR="00B93300" w:rsidRPr="00262773">
        <w:rPr>
          <w:noProof/>
          <w:lang w:val="ru-RU"/>
        </w:rPr>
        <w:t>Дедов</w:t>
      </w:r>
      <w:bookmarkEnd w:id="6"/>
      <w:r w:rsidR="00B93300" w:rsidRPr="00731699">
        <w:rPr>
          <w:noProof/>
          <w:lang w:val="ru-RU"/>
        </w:rPr>
        <w:t xml:space="preserve"> </w:t>
      </w:r>
      <w:r w:rsidR="00B93300" w:rsidRPr="00262773">
        <w:rPr>
          <w:noProof/>
          <w:lang w:val="ru-RU"/>
        </w:rPr>
        <w:t>И</w:t>
      </w:r>
      <w:r w:rsidR="00B93300" w:rsidRPr="00731699">
        <w:rPr>
          <w:noProof/>
          <w:lang w:val="ru-RU"/>
        </w:rPr>
        <w:t>.</w:t>
      </w:r>
      <w:r w:rsidR="00B93300" w:rsidRPr="00262773">
        <w:rPr>
          <w:noProof/>
          <w:lang w:val="ru-RU"/>
        </w:rPr>
        <w:t>И</w:t>
      </w:r>
      <w:r w:rsidR="00B93300" w:rsidRPr="00731699">
        <w:rPr>
          <w:noProof/>
          <w:lang w:val="ru-RU"/>
        </w:rPr>
        <w:t xml:space="preserve">., </w:t>
      </w:r>
      <w:r w:rsidR="00B93300" w:rsidRPr="00262773">
        <w:rPr>
          <w:noProof/>
          <w:lang w:val="ru-RU"/>
        </w:rPr>
        <w:t>Шестакова</w:t>
      </w:r>
      <w:r w:rsidR="00B93300" w:rsidRPr="00731699">
        <w:rPr>
          <w:noProof/>
          <w:lang w:val="ru-RU"/>
        </w:rPr>
        <w:t xml:space="preserve"> </w:t>
      </w:r>
      <w:r w:rsidR="00B93300" w:rsidRPr="00262773">
        <w:rPr>
          <w:noProof/>
          <w:lang w:val="ru-RU"/>
        </w:rPr>
        <w:t>М</w:t>
      </w:r>
      <w:r w:rsidR="00B93300" w:rsidRPr="00731699">
        <w:rPr>
          <w:noProof/>
          <w:lang w:val="ru-RU"/>
        </w:rPr>
        <w:t>.</w:t>
      </w:r>
      <w:r w:rsidR="00B93300" w:rsidRPr="00262773">
        <w:rPr>
          <w:noProof/>
          <w:lang w:val="ru-RU"/>
        </w:rPr>
        <w:t>В</w:t>
      </w:r>
      <w:r w:rsidR="00B93300" w:rsidRPr="00731699">
        <w:rPr>
          <w:noProof/>
          <w:lang w:val="ru-RU"/>
        </w:rPr>
        <w:t xml:space="preserve">., </w:t>
      </w:r>
      <w:r w:rsidR="00B93300" w:rsidRPr="00262773">
        <w:rPr>
          <w:noProof/>
          <w:lang w:val="ru-RU"/>
        </w:rPr>
        <w:t>Галстян</w:t>
      </w:r>
      <w:r w:rsidR="00B93300" w:rsidRPr="00731699">
        <w:rPr>
          <w:noProof/>
          <w:lang w:val="ru-RU"/>
        </w:rPr>
        <w:t xml:space="preserve"> </w:t>
      </w:r>
      <w:r w:rsidR="00B93300" w:rsidRPr="00262773">
        <w:rPr>
          <w:noProof/>
          <w:lang w:val="ru-RU"/>
        </w:rPr>
        <w:t>Г</w:t>
      </w:r>
      <w:r w:rsidR="00B93300" w:rsidRPr="00731699">
        <w:rPr>
          <w:noProof/>
          <w:lang w:val="ru-RU"/>
        </w:rPr>
        <w:t>.</w:t>
      </w:r>
      <w:r w:rsidR="00B93300" w:rsidRPr="00262773">
        <w:rPr>
          <w:noProof/>
          <w:lang w:val="ru-RU"/>
        </w:rPr>
        <w:t>Р</w:t>
      </w:r>
      <w:r w:rsidR="00B93300" w:rsidRPr="00731699">
        <w:rPr>
          <w:noProof/>
          <w:lang w:val="ru-RU"/>
        </w:rPr>
        <w:t xml:space="preserve">. </w:t>
      </w:r>
      <w:r w:rsidR="00B93300" w:rsidRPr="00262773">
        <w:rPr>
          <w:noProof/>
          <w:lang w:val="ru-RU"/>
        </w:rPr>
        <w:t>Распространенность</w:t>
      </w:r>
      <w:r w:rsidR="00B93300" w:rsidRPr="00731699">
        <w:rPr>
          <w:noProof/>
          <w:lang w:val="ru-RU"/>
        </w:rPr>
        <w:t xml:space="preserve"> </w:t>
      </w:r>
      <w:r w:rsidR="00B93300" w:rsidRPr="00262773">
        <w:rPr>
          <w:noProof/>
          <w:lang w:val="ru-RU"/>
        </w:rPr>
        <w:t>сахарного</w:t>
      </w:r>
      <w:r w:rsidR="00B93300">
        <w:rPr>
          <w:noProof/>
          <w:lang w:val="ru-RU"/>
        </w:rPr>
        <w:t xml:space="preserve">        </w:t>
      </w:r>
      <w:r w:rsidR="00B93300" w:rsidRPr="00262773">
        <w:rPr>
          <w:noProof/>
          <w:lang w:val="ru-RU"/>
        </w:rPr>
        <w:t>диабета</w:t>
      </w:r>
      <w:r w:rsidR="00B93300" w:rsidRPr="00731699">
        <w:rPr>
          <w:noProof/>
          <w:lang w:val="ru-RU"/>
        </w:rPr>
        <w:t xml:space="preserve"> 2 </w:t>
      </w:r>
      <w:r w:rsidR="00B93300" w:rsidRPr="00262773">
        <w:rPr>
          <w:noProof/>
          <w:lang w:val="ru-RU"/>
        </w:rPr>
        <w:t>типа</w:t>
      </w:r>
      <w:r w:rsidR="00B93300" w:rsidRPr="00731699">
        <w:rPr>
          <w:noProof/>
          <w:lang w:val="ru-RU"/>
        </w:rPr>
        <w:t xml:space="preserve"> </w:t>
      </w:r>
      <w:r w:rsidR="00B93300" w:rsidRPr="00262773">
        <w:rPr>
          <w:noProof/>
          <w:lang w:val="ru-RU"/>
        </w:rPr>
        <w:t>у</w:t>
      </w:r>
      <w:r w:rsidR="00B93300" w:rsidRPr="00731699">
        <w:rPr>
          <w:noProof/>
          <w:lang w:val="ru-RU"/>
        </w:rPr>
        <w:t xml:space="preserve"> </w:t>
      </w:r>
      <w:r w:rsidR="00B93300" w:rsidRPr="00262773">
        <w:rPr>
          <w:noProof/>
          <w:lang w:val="ru-RU"/>
        </w:rPr>
        <w:t>взрослого</w:t>
      </w:r>
      <w:r w:rsidR="00B93300" w:rsidRPr="00731699">
        <w:rPr>
          <w:noProof/>
          <w:lang w:val="ru-RU"/>
        </w:rPr>
        <w:t xml:space="preserve"> </w:t>
      </w:r>
      <w:r w:rsidR="00B93300" w:rsidRPr="00262773">
        <w:rPr>
          <w:noProof/>
          <w:lang w:val="ru-RU"/>
        </w:rPr>
        <w:t>населения</w:t>
      </w:r>
      <w:r w:rsidR="00B93300" w:rsidRPr="00731699">
        <w:rPr>
          <w:noProof/>
          <w:lang w:val="ru-RU"/>
        </w:rPr>
        <w:t xml:space="preserve"> </w:t>
      </w:r>
      <w:r w:rsidR="00B93300" w:rsidRPr="00262773">
        <w:rPr>
          <w:noProof/>
          <w:lang w:val="ru-RU"/>
        </w:rPr>
        <w:t>России</w:t>
      </w:r>
      <w:r w:rsidR="00B93300" w:rsidRPr="00731699">
        <w:rPr>
          <w:noProof/>
          <w:lang w:val="ru-RU"/>
        </w:rPr>
        <w:t xml:space="preserve"> (</w:t>
      </w:r>
      <w:r w:rsidR="00B93300" w:rsidRPr="00262773">
        <w:rPr>
          <w:noProof/>
          <w:lang w:val="ru-RU"/>
        </w:rPr>
        <w:t>исследование</w:t>
      </w:r>
      <w:r w:rsidR="00B93300" w:rsidRPr="00731699">
        <w:rPr>
          <w:noProof/>
          <w:lang w:val="ru-RU"/>
        </w:rPr>
        <w:t xml:space="preserve"> NATION) // </w:t>
      </w:r>
      <w:r w:rsidR="00B93300" w:rsidRPr="00262773">
        <w:rPr>
          <w:noProof/>
          <w:lang w:val="ru-RU"/>
        </w:rPr>
        <w:t>Сахарный</w:t>
      </w:r>
      <w:r w:rsidR="00B93300" w:rsidRPr="00731699">
        <w:rPr>
          <w:noProof/>
          <w:lang w:val="ru-RU"/>
        </w:rPr>
        <w:t xml:space="preserve"> </w:t>
      </w:r>
      <w:r w:rsidR="00B93300" w:rsidRPr="00262773">
        <w:rPr>
          <w:noProof/>
          <w:lang w:val="ru-RU"/>
        </w:rPr>
        <w:t>диабет</w:t>
      </w:r>
      <w:r w:rsidR="00B93300" w:rsidRPr="00731699">
        <w:rPr>
          <w:noProof/>
          <w:lang w:val="ru-RU"/>
        </w:rPr>
        <w:t xml:space="preserve">. — 2016. — </w:t>
      </w:r>
      <w:r w:rsidR="00B93300" w:rsidRPr="00262773">
        <w:rPr>
          <w:noProof/>
          <w:lang w:val="ru-RU"/>
        </w:rPr>
        <w:t>Т</w:t>
      </w:r>
      <w:r w:rsidR="00B93300" w:rsidRPr="00731699">
        <w:rPr>
          <w:noProof/>
          <w:lang w:val="ru-RU"/>
        </w:rPr>
        <w:t xml:space="preserve">.19. — №2. — </w:t>
      </w:r>
      <w:r w:rsidR="00B93300" w:rsidRPr="00262773">
        <w:rPr>
          <w:noProof/>
          <w:lang w:val="ru-RU"/>
        </w:rPr>
        <w:t>С</w:t>
      </w:r>
      <w:r w:rsidR="00B93300" w:rsidRPr="00731699">
        <w:rPr>
          <w:noProof/>
          <w:lang w:val="ru-RU"/>
        </w:rPr>
        <w:t>.104-112. doi: 10.14341/DM2004116-17</w:t>
      </w:r>
    </w:p>
    <w:p w14:paraId="761BF168" w14:textId="77777777" w:rsidR="00AD3514" w:rsidRPr="002C05DC" w:rsidRDefault="006A31CA" w:rsidP="00AD3514">
      <w:pPr>
        <w:pStyle w:val="PSTextX1space"/>
        <w:spacing w:after="240" w:line="480" w:lineRule="auto"/>
        <w:ind w:left="720" w:hanging="720"/>
        <w:rPr>
          <w:noProof/>
          <w:lang w:val="en-US"/>
        </w:rPr>
      </w:pPr>
      <w:bookmarkStart w:id="7" w:name="_ENREF_4"/>
      <w:bookmarkEnd w:id="5"/>
      <w:r w:rsidRPr="002C05DC">
        <w:rPr>
          <w:noProof/>
          <w:lang w:val="en-US"/>
        </w:rPr>
        <w:t>4.</w:t>
      </w:r>
      <w:r w:rsidRPr="002C05DC">
        <w:rPr>
          <w:noProof/>
          <w:lang w:val="en-US"/>
        </w:rPr>
        <w:tab/>
      </w:r>
      <w:bookmarkStart w:id="8" w:name="Litwak"/>
      <w:r w:rsidR="00731699" w:rsidRPr="002C05DC">
        <w:rPr>
          <w:noProof/>
          <w:lang w:val="en-US"/>
        </w:rPr>
        <w:t>Litwak</w:t>
      </w:r>
      <w:bookmarkEnd w:id="8"/>
      <w:r w:rsidR="00731699" w:rsidRPr="002C05DC">
        <w:rPr>
          <w:noProof/>
          <w:lang w:val="en-US"/>
        </w:rPr>
        <w:t xml:space="preserve"> L, Goh SY, Hussein Z, et al. Prevalence of diabetes complications in people with type 2 diabetes mellitus and its association with baseline characteristics in the multinational A1chieve study. Diabetol Metab Syndr. 2013;5(1):57-66.</w:t>
      </w:r>
      <w:bookmarkStart w:id="9" w:name="_ENREF_5"/>
      <w:bookmarkEnd w:id="7"/>
    </w:p>
    <w:p w14:paraId="61BBAD36" w14:textId="35D8FCA2" w:rsidR="00731699" w:rsidRPr="002C05DC" w:rsidRDefault="00F363F3" w:rsidP="00AD3514">
      <w:pPr>
        <w:pStyle w:val="PSTextX1space"/>
        <w:spacing w:after="240" w:line="480" w:lineRule="auto"/>
        <w:ind w:left="720" w:hanging="720"/>
        <w:rPr>
          <w:noProof/>
          <w:lang w:val="en-US"/>
        </w:rPr>
      </w:pPr>
      <w:r>
        <w:rPr>
          <w:noProof/>
          <w:lang w:val="en-US"/>
        </w:rPr>
        <w:t>5.</w:t>
      </w:r>
      <w:r>
        <w:rPr>
          <w:noProof/>
          <w:lang w:val="en-US"/>
        </w:rPr>
        <w:tab/>
      </w:r>
      <w:r w:rsidR="00731699" w:rsidRPr="00AD3514">
        <w:rPr>
          <w:noProof/>
          <w:lang w:val="en-US"/>
        </w:rPr>
        <w:t>Sountsov YI, Dedov II, Shestakova MV, editors. D</w:t>
      </w:r>
      <w:r w:rsidR="00AD6A6C" w:rsidRPr="00AD3514">
        <w:rPr>
          <w:noProof/>
          <w:lang w:val="en-US"/>
        </w:rPr>
        <w:t xml:space="preserve">iabetes in Russia: Problems and </w:t>
      </w:r>
      <w:r w:rsidR="00731699" w:rsidRPr="00AD3514">
        <w:rPr>
          <w:noProof/>
          <w:lang w:val="en-US"/>
        </w:rPr>
        <w:t>Solutions [internet]. Moscow: Federal and State Establishment Endocrinological Research Cent</w:t>
      </w:r>
      <w:r w:rsidR="00731699" w:rsidRPr="002C05DC">
        <w:rPr>
          <w:noProof/>
          <w:lang w:val="en-US"/>
        </w:rPr>
        <w:t>re.  Ministry of Health and Social Development of the Russian Federation; 2008 [cited 2015 Apr 20].</w:t>
      </w:r>
      <w:r w:rsidR="00731699">
        <w:rPr>
          <w:noProof/>
        </w:rPr>
        <w:t xml:space="preserve">  Available from:  </w:t>
      </w:r>
      <w:hyperlink r:id="rId8" w:history="1">
        <w:r w:rsidR="00731699" w:rsidRPr="006A31CA">
          <w:rPr>
            <w:rStyle w:val="Hyperlink"/>
            <w:noProof/>
          </w:rPr>
          <w:t>http://annualreport2009.novonordisk.com/web-media/pdfs/Biefing-Book-Russia-en.pdf</w:t>
        </w:r>
      </w:hyperlink>
      <w:r w:rsidR="00731699">
        <w:rPr>
          <w:noProof/>
        </w:rPr>
        <w:t>.</w:t>
      </w:r>
    </w:p>
    <w:p w14:paraId="1885D85B" w14:textId="611C2623" w:rsidR="00731699" w:rsidRDefault="006A31CA" w:rsidP="00731699">
      <w:pPr>
        <w:pStyle w:val="PSTextX1space"/>
        <w:spacing w:after="240" w:line="480" w:lineRule="auto"/>
        <w:ind w:left="720" w:hanging="720"/>
        <w:rPr>
          <w:noProof/>
        </w:rPr>
      </w:pPr>
      <w:bookmarkStart w:id="10" w:name="_ENREF_6"/>
      <w:bookmarkEnd w:id="9"/>
      <w:r>
        <w:rPr>
          <w:noProof/>
        </w:rPr>
        <w:t>6.</w:t>
      </w:r>
      <w:r>
        <w:rPr>
          <w:noProof/>
        </w:rPr>
        <w:tab/>
      </w:r>
      <w:bookmarkStart w:id="11" w:name="Holman"/>
      <w:r w:rsidR="00731699">
        <w:rPr>
          <w:noProof/>
        </w:rPr>
        <w:t>Holman</w:t>
      </w:r>
      <w:bookmarkEnd w:id="11"/>
      <w:r w:rsidR="00731699">
        <w:rPr>
          <w:noProof/>
        </w:rPr>
        <w:t xml:space="preserve"> RR, Paul SK, Bethel MA, et al. 10-year follow-up of intensive glucose control in type 2 diabetes. </w:t>
      </w:r>
      <w:r w:rsidR="00731699" w:rsidRPr="006A31CA">
        <w:rPr>
          <w:i/>
          <w:noProof/>
        </w:rPr>
        <w:t>N Engl J Med</w:t>
      </w:r>
      <w:r w:rsidR="00731699">
        <w:rPr>
          <w:noProof/>
        </w:rPr>
        <w:t>. 2008;359(15):1577-1589.</w:t>
      </w:r>
    </w:p>
    <w:p w14:paraId="6FB7946D" w14:textId="77777777" w:rsidR="00731699" w:rsidRDefault="006A31CA" w:rsidP="00731699">
      <w:pPr>
        <w:pStyle w:val="PSTextX1space"/>
        <w:spacing w:after="240" w:line="480" w:lineRule="auto"/>
        <w:ind w:left="720" w:hanging="720"/>
        <w:rPr>
          <w:noProof/>
        </w:rPr>
      </w:pPr>
      <w:bookmarkStart w:id="12" w:name="_ENREF_7"/>
      <w:bookmarkEnd w:id="10"/>
      <w:r>
        <w:rPr>
          <w:noProof/>
        </w:rPr>
        <w:t>7.</w:t>
      </w:r>
      <w:r>
        <w:rPr>
          <w:noProof/>
        </w:rPr>
        <w:tab/>
      </w:r>
      <w:bookmarkStart w:id="13" w:name="UKPDS_33"/>
      <w:r w:rsidR="00731699">
        <w:rPr>
          <w:noProof/>
        </w:rPr>
        <w:t>UK Prospective Diabetes Study Group</w:t>
      </w:r>
      <w:bookmarkEnd w:id="13"/>
      <w:r w:rsidR="00731699">
        <w:rPr>
          <w:noProof/>
        </w:rPr>
        <w:t xml:space="preserve">. Intensive blood-glucose control with sulphonylureas or insulin compared with conventional treatment and risk of </w:t>
      </w:r>
      <w:r w:rsidR="00731699">
        <w:rPr>
          <w:noProof/>
        </w:rPr>
        <w:lastRenderedPageBreak/>
        <w:t xml:space="preserve">complications in patients with type 2 diabetes (UKPDS 33). UK Prospective Diabetes Study (UKPDS) Group. </w:t>
      </w:r>
      <w:r w:rsidR="00731699" w:rsidRPr="006A31CA">
        <w:rPr>
          <w:i/>
          <w:noProof/>
        </w:rPr>
        <w:t>Lancet</w:t>
      </w:r>
      <w:r w:rsidR="00731699">
        <w:rPr>
          <w:noProof/>
        </w:rPr>
        <w:t>. 1998;352(9131):837-853.</w:t>
      </w:r>
    </w:p>
    <w:p w14:paraId="4C000C6C" w14:textId="77777777" w:rsidR="00731699" w:rsidRDefault="006A31CA" w:rsidP="00731699">
      <w:pPr>
        <w:pStyle w:val="PSTextX1space"/>
        <w:spacing w:after="240" w:line="480" w:lineRule="auto"/>
        <w:ind w:left="720" w:hanging="720"/>
        <w:rPr>
          <w:noProof/>
        </w:rPr>
      </w:pPr>
      <w:bookmarkStart w:id="14" w:name="_ENREF_8"/>
      <w:bookmarkEnd w:id="12"/>
      <w:r>
        <w:rPr>
          <w:noProof/>
        </w:rPr>
        <w:t>8.</w:t>
      </w:r>
      <w:r>
        <w:rPr>
          <w:noProof/>
        </w:rPr>
        <w:tab/>
      </w:r>
      <w:bookmarkStart w:id="15" w:name="Inzucchi"/>
      <w:r w:rsidR="00731699">
        <w:rPr>
          <w:noProof/>
        </w:rPr>
        <w:t>Inzucchi</w:t>
      </w:r>
      <w:bookmarkEnd w:id="15"/>
      <w:r w:rsidR="00731699">
        <w:rPr>
          <w:noProof/>
        </w:rPr>
        <w:t xml:space="preserve"> SE, Bergenstal RM, Buse JB, et al. Management of hyperglycemia in type 2 diabetes: a patient-centered approach: position statement of the American Diabetes Association (ADA) and the European Association for the Study of Diabetes (EASD). </w:t>
      </w:r>
      <w:r w:rsidR="00731699" w:rsidRPr="006A31CA">
        <w:rPr>
          <w:i/>
          <w:noProof/>
        </w:rPr>
        <w:t>Diabetes Care</w:t>
      </w:r>
      <w:r w:rsidR="00731699">
        <w:rPr>
          <w:noProof/>
        </w:rPr>
        <w:t>. 2012;35(6):1364-1379.</w:t>
      </w:r>
    </w:p>
    <w:p w14:paraId="62751D7C" w14:textId="77777777" w:rsidR="00AD3514" w:rsidRDefault="006A31CA" w:rsidP="00AD3514">
      <w:pPr>
        <w:pStyle w:val="PSTextX1space"/>
        <w:spacing w:after="240" w:line="480" w:lineRule="auto"/>
        <w:ind w:left="720" w:hanging="720"/>
        <w:rPr>
          <w:noProof/>
        </w:rPr>
      </w:pPr>
      <w:bookmarkStart w:id="16" w:name="_ENREF_9"/>
      <w:bookmarkEnd w:id="14"/>
      <w:r>
        <w:rPr>
          <w:noProof/>
        </w:rPr>
        <w:t>9.</w:t>
      </w:r>
      <w:r>
        <w:rPr>
          <w:noProof/>
        </w:rPr>
        <w:tab/>
      </w:r>
      <w:bookmarkStart w:id="17" w:name="ADA_2017"/>
      <w:bookmarkStart w:id="18" w:name="_ENREF_11"/>
      <w:bookmarkEnd w:id="16"/>
      <w:r w:rsidR="00B83773" w:rsidRPr="00B83773">
        <w:rPr>
          <w:noProof/>
        </w:rPr>
        <w:t xml:space="preserve">American </w:t>
      </w:r>
      <w:bookmarkEnd w:id="17"/>
      <w:r w:rsidR="00B83773" w:rsidRPr="00B83773">
        <w:rPr>
          <w:noProof/>
        </w:rPr>
        <w:t>Diabetes Association. Standards of medical care in diabetes – 2017. Diabetes Care 2017; 40; Suppl 1:S1-135.</w:t>
      </w:r>
      <w:bookmarkStart w:id="19" w:name="_ENREF_12"/>
      <w:bookmarkEnd w:id="18"/>
    </w:p>
    <w:p w14:paraId="6D114E3D" w14:textId="336972C0" w:rsidR="003F0EB0" w:rsidRDefault="00B4655A" w:rsidP="00AD3514">
      <w:pPr>
        <w:pStyle w:val="PSTextX1space"/>
        <w:spacing w:after="240" w:line="480" w:lineRule="auto"/>
        <w:ind w:left="720" w:hanging="720"/>
        <w:rPr>
          <w:noProof/>
        </w:rPr>
      </w:pPr>
      <w:r>
        <w:rPr>
          <w:noProof/>
        </w:rPr>
        <w:t>10.</w:t>
      </w:r>
      <w:r>
        <w:rPr>
          <w:noProof/>
        </w:rPr>
        <w:tab/>
      </w:r>
      <w:bookmarkStart w:id="20" w:name="Standards_2017"/>
      <w:r w:rsidR="003F0EB0" w:rsidRPr="003F0EB0">
        <w:rPr>
          <w:noProof/>
        </w:rPr>
        <w:t>Standards</w:t>
      </w:r>
      <w:bookmarkEnd w:id="20"/>
      <w:r w:rsidR="003F0EB0" w:rsidRPr="003F0EB0">
        <w:rPr>
          <w:noProof/>
        </w:rPr>
        <w:t xml:space="preserve"> of specialized diabetes care. Edited by Dedov II, Shestakova MV, Mayorov AY.</w:t>
      </w:r>
      <w:r w:rsidR="00AF7F13">
        <w:rPr>
          <w:noProof/>
        </w:rPr>
        <w:t xml:space="preserve"> 2017,</w:t>
      </w:r>
      <w:r w:rsidR="003F0EB0" w:rsidRPr="003F0EB0">
        <w:rPr>
          <w:noProof/>
        </w:rPr>
        <w:t xml:space="preserve"> 8th edition. </w:t>
      </w:r>
    </w:p>
    <w:p w14:paraId="3DE6C982" w14:textId="63EA9CA1" w:rsidR="006A31CA" w:rsidRDefault="00A465E4" w:rsidP="00B93300">
      <w:pPr>
        <w:pStyle w:val="PSTextX1space"/>
        <w:spacing w:after="240" w:line="480" w:lineRule="auto"/>
        <w:ind w:left="720" w:hanging="720"/>
        <w:rPr>
          <w:noProof/>
        </w:rPr>
      </w:pPr>
      <w:bookmarkStart w:id="21" w:name="_ENREF_13"/>
      <w:bookmarkEnd w:id="19"/>
      <w:r>
        <w:rPr>
          <w:noProof/>
        </w:rPr>
        <w:t>11</w:t>
      </w:r>
      <w:r w:rsidR="006A31CA">
        <w:rPr>
          <w:noProof/>
        </w:rPr>
        <w:t>.</w:t>
      </w:r>
      <w:r w:rsidR="006A31CA">
        <w:rPr>
          <w:noProof/>
        </w:rPr>
        <w:tab/>
      </w:r>
      <w:bookmarkStart w:id="22" w:name="Calvert"/>
      <w:r w:rsidR="00731699">
        <w:rPr>
          <w:noProof/>
        </w:rPr>
        <w:t>Calvert</w:t>
      </w:r>
      <w:bookmarkEnd w:id="22"/>
      <w:r w:rsidR="00731699">
        <w:rPr>
          <w:noProof/>
        </w:rPr>
        <w:t xml:space="preserve"> MJ, McManus RJ, Freemantle N. Management of type 2 diabetes with multiple oral hypoglycaemic agents or insulin in primary care: retrospective cohort study. </w:t>
      </w:r>
      <w:r w:rsidR="00731699" w:rsidRPr="006A31CA">
        <w:rPr>
          <w:i/>
          <w:noProof/>
        </w:rPr>
        <w:t>Br J Gen Pract</w:t>
      </w:r>
      <w:r w:rsidR="00731699">
        <w:rPr>
          <w:noProof/>
        </w:rPr>
        <w:t>. 2007;57(539):455-460.</w:t>
      </w:r>
      <w:bookmarkEnd w:id="21"/>
    </w:p>
    <w:p w14:paraId="3FCD0D27" w14:textId="04787963" w:rsidR="00B93300" w:rsidRDefault="00A465E4" w:rsidP="006A31CA">
      <w:pPr>
        <w:pStyle w:val="PSTextX1space"/>
        <w:spacing w:after="240" w:line="480" w:lineRule="auto"/>
        <w:ind w:left="720" w:hanging="720"/>
        <w:rPr>
          <w:noProof/>
        </w:rPr>
      </w:pPr>
      <w:bookmarkStart w:id="23" w:name="_ENREF_14"/>
      <w:r>
        <w:rPr>
          <w:noProof/>
        </w:rPr>
        <w:t>12</w:t>
      </w:r>
      <w:r w:rsidR="006A31CA">
        <w:rPr>
          <w:noProof/>
        </w:rPr>
        <w:t>.</w:t>
      </w:r>
      <w:r w:rsidR="006A31CA">
        <w:rPr>
          <w:noProof/>
        </w:rPr>
        <w:tab/>
      </w:r>
      <w:bookmarkStart w:id="24" w:name="Nichols"/>
      <w:r w:rsidR="00B93300">
        <w:rPr>
          <w:noProof/>
        </w:rPr>
        <w:t>Nichols</w:t>
      </w:r>
      <w:bookmarkEnd w:id="24"/>
      <w:r w:rsidR="00B93300">
        <w:rPr>
          <w:noProof/>
        </w:rPr>
        <w:t xml:space="preserve"> GA, Gandra SR, Chiou C-F, et al. Successes and challenges of insulin therapy for type 2 diabetes in a managed-care setting. </w:t>
      </w:r>
      <w:r w:rsidR="00B93300" w:rsidRPr="006A31CA">
        <w:rPr>
          <w:i/>
          <w:noProof/>
        </w:rPr>
        <w:t>Curr Med Res Opin</w:t>
      </w:r>
      <w:r w:rsidR="00B93300">
        <w:rPr>
          <w:noProof/>
        </w:rPr>
        <w:t>. 2010;26(1):9-15.</w:t>
      </w:r>
    </w:p>
    <w:p w14:paraId="1CD59093" w14:textId="6DCD2029" w:rsidR="009745D2" w:rsidRDefault="00B4655A" w:rsidP="006A31CA">
      <w:pPr>
        <w:pStyle w:val="PSTextX1space"/>
        <w:spacing w:after="240" w:line="480" w:lineRule="auto"/>
        <w:ind w:left="720" w:hanging="720"/>
        <w:rPr>
          <w:noProof/>
        </w:rPr>
      </w:pPr>
      <w:r>
        <w:rPr>
          <w:noProof/>
        </w:rPr>
        <w:t>13.</w:t>
      </w:r>
      <w:r>
        <w:rPr>
          <w:noProof/>
        </w:rPr>
        <w:tab/>
      </w:r>
      <w:bookmarkStart w:id="25" w:name="Riddle"/>
      <w:r w:rsidR="009745D2">
        <w:rPr>
          <w:noProof/>
        </w:rPr>
        <w:t>Riddle</w:t>
      </w:r>
      <w:bookmarkEnd w:id="25"/>
      <w:r w:rsidR="009745D2">
        <w:rPr>
          <w:noProof/>
        </w:rPr>
        <w:t xml:space="preserve"> MC, Rosenstock J, Gerich J. The treat-to-target trial: randomized addition of glargine or human NPH insulin to oral therapy of type 2 diabetic patients. </w:t>
      </w:r>
      <w:r w:rsidR="009745D2" w:rsidRPr="006A31CA">
        <w:rPr>
          <w:i/>
          <w:noProof/>
        </w:rPr>
        <w:t>Diabetes Care</w:t>
      </w:r>
      <w:r w:rsidR="009745D2">
        <w:rPr>
          <w:noProof/>
        </w:rPr>
        <w:t>. 2003;26(11):3080-3086.</w:t>
      </w:r>
    </w:p>
    <w:p w14:paraId="09C5C651" w14:textId="483BF6B4" w:rsidR="00B93300" w:rsidRDefault="00B4655A" w:rsidP="00541DD9">
      <w:pPr>
        <w:pStyle w:val="PSTextX1space"/>
        <w:spacing w:after="240" w:line="480" w:lineRule="auto"/>
        <w:ind w:left="720" w:hanging="720"/>
        <w:rPr>
          <w:lang w:val="en-US"/>
        </w:rPr>
      </w:pPr>
      <w:r>
        <w:rPr>
          <w:noProof/>
        </w:rPr>
        <w:t>14.</w:t>
      </w:r>
      <w:r>
        <w:rPr>
          <w:noProof/>
        </w:rPr>
        <w:tab/>
      </w:r>
      <w:bookmarkStart w:id="26" w:name="Mata_Cases"/>
      <w:r w:rsidR="009745D2" w:rsidRPr="00580664">
        <w:rPr>
          <w:lang w:val="en-US"/>
        </w:rPr>
        <w:t xml:space="preserve">Mata – Cases </w:t>
      </w:r>
      <w:bookmarkEnd w:id="26"/>
      <w:r w:rsidR="009745D2" w:rsidRPr="00580664">
        <w:rPr>
          <w:lang w:val="en-US"/>
        </w:rPr>
        <w:t>M, Mauricio D, FRANCH-NADAL J. Clinical characteristics of type 2 diabetic patients on basal insulin therapy with adequate fasting glucose control who do not achieve HbA1c targets. Journal of diabetes 9 (2016), 34-44.</w:t>
      </w:r>
      <w:bookmarkStart w:id="27" w:name="_ENREF_16"/>
      <w:bookmarkEnd w:id="23"/>
    </w:p>
    <w:p w14:paraId="7982B0BC" w14:textId="081ED88B" w:rsidR="009B4167" w:rsidRDefault="00B4655A" w:rsidP="00541DD9">
      <w:pPr>
        <w:pStyle w:val="PSTextX1space"/>
        <w:spacing w:after="240" w:line="480" w:lineRule="auto"/>
        <w:ind w:left="720" w:hanging="720"/>
        <w:rPr>
          <w:noProof/>
        </w:rPr>
      </w:pPr>
      <w:r>
        <w:rPr>
          <w:noProof/>
        </w:rPr>
        <w:lastRenderedPageBreak/>
        <w:t>15.</w:t>
      </w:r>
      <w:r>
        <w:rPr>
          <w:noProof/>
        </w:rPr>
        <w:tab/>
      </w:r>
      <w:bookmarkStart w:id="28" w:name="Raskin"/>
      <w:r w:rsidR="009B4167">
        <w:rPr>
          <w:noProof/>
        </w:rPr>
        <w:t>Raskin</w:t>
      </w:r>
      <w:bookmarkEnd w:id="28"/>
      <w:r w:rsidR="009B4167">
        <w:rPr>
          <w:noProof/>
        </w:rPr>
        <w:t xml:space="preserve"> P, Allen E, Hollander P, et al. Initiating insulin therapy in type 2 diabetes: a comparison of biphasic and basal insulin analogs. </w:t>
      </w:r>
      <w:r w:rsidR="009B4167" w:rsidRPr="006A31CA">
        <w:rPr>
          <w:i/>
          <w:noProof/>
        </w:rPr>
        <w:t>Diabetes Care</w:t>
      </w:r>
      <w:r w:rsidR="009B4167">
        <w:rPr>
          <w:noProof/>
        </w:rPr>
        <w:t>. 2005;28(2):260-265.</w:t>
      </w:r>
    </w:p>
    <w:p w14:paraId="11C743EF" w14:textId="2E68F787" w:rsidR="00541DD9" w:rsidRDefault="009B4167" w:rsidP="009745D2">
      <w:pPr>
        <w:pStyle w:val="PSTextX1space"/>
        <w:spacing w:after="240" w:line="480" w:lineRule="auto"/>
        <w:ind w:left="720" w:hanging="720"/>
        <w:rPr>
          <w:noProof/>
        </w:rPr>
      </w:pPr>
      <w:r>
        <w:rPr>
          <w:noProof/>
        </w:rPr>
        <w:t>16</w:t>
      </w:r>
      <w:r w:rsidR="00B4655A">
        <w:rPr>
          <w:noProof/>
        </w:rPr>
        <w:t>.</w:t>
      </w:r>
      <w:r w:rsidR="00B4655A">
        <w:rPr>
          <w:noProof/>
        </w:rPr>
        <w:tab/>
      </w:r>
      <w:bookmarkStart w:id="29" w:name="Gordon"/>
      <w:r w:rsidR="00541DD9">
        <w:rPr>
          <w:noProof/>
        </w:rPr>
        <w:t>Gordon</w:t>
      </w:r>
      <w:bookmarkEnd w:id="29"/>
      <w:r w:rsidR="00541DD9">
        <w:rPr>
          <w:noProof/>
        </w:rPr>
        <w:t xml:space="preserve"> J, Pockett RD, Tetlow AP, et al. A comparison of intermediate and long-acting insulins in people with type 2 diabetes starting insulin: an observational database study. </w:t>
      </w:r>
      <w:r w:rsidR="00541DD9" w:rsidRPr="006A31CA">
        <w:rPr>
          <w:i/>
          <w:noProof/>
        </w:rPr>
        <w:t>Int J Clin Pract</w:t>
      </w:r>
      <w:r w:rsidR="00541DD9">
        <w:rPr>
          <w:noProof/>
        </w:rPr>
        <w:t xml:space="preserve">. 2010;64(12):1609-1618.Blak BT, Smith HT, Hards M, et al. A retrospective database study of insulin initiation in patients with Type 2 diabetes in UK primary care. </w:t>
      </w:r>
      <w:r w:rsidR="00541DD9" w:rsidRPr="006A31CA">
        <w:rPr>
          <w:i/>
          <w:noProof/>
        </w:rPr>
        <w:t>Diabet Med</w:t>
      </w:r>
      <w:r w:rsidR="00541DD9">
        <w:rPr>
          <w:noProof/>
        </w:rPr>
        <w:t>. 2012;29(8):e191-198.</w:t>
      </w:r>
    </w:p>
    <w:p w14:paraId="64F3FC30" w14:textId="74E1FAE9" w:rsidR="006A31CA" w:rsidRDefault="006A31CA" w:rsidP="00B93300">
      <w:pPr>
        <w:pStyle w:val="PSTextX1space"/>
        <w:spacing w:after="240" w:line="480" w:lineRule="auto"/>
        <w:ind w:left="720" w:hanging="720"/>
        <w:rPr>
          <w:noProof/>
        </w:rPr>
      </w:pPr>
      <w:bookmarkStart w:id="30" w:name="_ENREF_17"/>
      <w:bookmarkEnd w:id="27"/>
      <w:r>
        <w:rPr>
          <w:noProof/>
        </w:rPr>
        <w:t>17.</w:t>
      </w:r>
      <w:r>
        <w:rPr>
          <w:noProof/>
        </w:rPr>
        <w:tab/>
      </w:r>
      <w:bookmarkStart w:id="31" w:name="Blak"/>
      <w:bookmarkEnd w:id="30"/>
      <w:r w:rsidR="006C652B" w:rsidRPr="006C652B">
        <w:rPr>
          <w:noProof/>
        </w:rPr>
        <w:t>Blak</w:t>
      </w:r>
      <w:bookmarkEnd w:id="31"/>
      <w:r w:rsidR="006C652B" w:rsidRPr="006C652B">
        <w:rPr>
          <w:noProof/>
        </w:rPr>
        <w:t xml:space="preserve"> BT, Smith HT, Hards M, et al. A retrospective database study of insulin initiation in patients with Type 2 diabetes in UK primary care. Diabet Med. 2012;29(8):e191-198.</w:t>
      </w:r>
    </w:p>
    <w:p w14:paraId="5897B72C" w14:textId="44B5F4F8" w:rsidR="006A31CA" w:rsidRDefault="006A31CA" w:rsidP="00B93300">
      <w:pPr>
        <w:pStyle w:val="PSTextX1space"/>
        <w:spacing w:after="240" w:line="480" w:lineRule="auto"/>
        <w:ind w:left="720" w:hanging="720"/>
        <w:rPr>
          <w:noProof/>
        </w:rPr>
      </w:pPr>
      <w:bookmarkStart w:id="32" w:name="_ENREF_18"/>
      <w:r>
        <w:rPr>
          <w:noProof/>
        </w:rPr>
        <w:t>18.</w:t>
      </w:r>
      <w:r>
        <w:rPr>
          <w:noProof/>
        </w:rPr>
        <w:tab/>
      </w:r>
      <w:bookmarkStart w:id="33" w:name="Polinski"/>
      <w:bookmarkEnd w:id="32"/>
      <w:r w:rsidR="00650114" w:rsidRPr="001A6CC5">
        <w:rPr>
          <w:noProof/>
        </w:rPr>
        <w:t xml:space="preserve">Polinski </w:t>
      </w:r>
      <w:bookmarkEnd w:id="33"/>
      <w:r w:rsidR="00650114" w:rsidRPr="001A6CC5">
        <w:rPr>
          <w:noProof/>
        </w:rPr>
        <w:t>JM, Seoyoung KC, Dingfeng J, et al. Geographic patterns in patient demographics and insulin use in 18 countries, a global perspective from the multinational observational study assessing insulin use: understanding the challenges associated with progression of therapy (MOSA1c). BMC Endocrine Disorders. 2015;15:46</w:t>
      </w:r>
      <w:r w:rsidR="00541DD9">
        <w:rPr>
          <w:noProof/>
        </w:rPr>
        <w:t>.</w:t>
      </w:r>
    </w:p>
    <w:p w14:paraId="52267B05" w14:textId="00F38C55" w:rsidR="006A31CA" w:rsidRDefault="006A31CA" w:rsidP="006A31CA">
      <w:pPr>
        <w:pStyle w:val="PSTextX1space"/>
        <w:spacing w:after="240" w:line="480" w:lineRule="auto"/>
        <w:ind w:left="720" w:hanging="720"/>
        <w:rPr>
          <w:noProof/>
        </w:rPr>
      </w:pPr>
      <w:bookmarkStart w:id="34" w:name="_ENREF_19"/>
      <w:r>
        <w:rPr>
          <w:noProof/>
        </w:rPr>
        <w:t>19.</w:t>
      </w:r>
      <w:r>
        <w:rPr>
          <w:noProof/>
        </w:rPr>
        <w:tab/>
      </w:r>
      <w:bookmarkStart w:id="35" w:name="Patrick"/>
      <w:r>
        <w:rPr>
          <w:noProof/>
        </w:rPr>
        <w:t>Patrick</w:t>
      </w:r>
      <w:bookmarkEnd w:id="35"/>
      <w:r>
        <w:rPr>
          <w:noProof/>
        </w:rPr>
        <w:t xml:space="preserve"> AR, Fischer MA, Choudhry NK, et al. Trends in insulin initiation and treatment intensification among patients with type 2 diabetes. </w:t>
      </w:r>
      <w:r w:rsidRPr="006A31CA">
        <w:rPr>
          <w:i/>
          <w:noProof/>
        </w:rPr>
        <w:t>J Gen Intern Med</w:t>
      </w:r>
      <w:r>
        <w:rPr>
          <w:noProof/>
        </w:rPr>
        <w:t>. 2014;29(2):320-327.</w:t>
      </w:r>
      <w:bookmarkEnd w:id="34"/>
    </w:p>
    <w:p w14:paraId="1A5B4730" w14:textId="38F84EB9" w:rsidR="00D52311" w:rsidRDefault="00F363F3" w:rsidP="00D52311">
      <w:pPr>
        <w:pStyle w:val="PSTextX1space"/>
        <w:spacing w:after="240" w:line="480" w:lineRule="auto"/>
        <w:ind w:left="720" w:hanging="720"/>
        <w:rPr>
          <w:noProof/>
        </w:rPr>
      </w:pPr>
      <w:r>
        <w:rPr>
          <w:noProof/>
        </w:rPr>
        <w:t>20.</w:t>
      </w:r>
      <w:r>
        <w:rPr>
          <w:noProof/>
        </w:rPr>
        <w:tab/>
      </w:r>
      <w:bookmarkStart w:id="36" w:name="Sachin_Khunti"/>
      <w:r w:rsidR="00D52311">
        <w:rPr>
          <w:noProof/>
        </w:rPr>
        <w:t>Sachin Khunti</w:t>
      </w:r>
      <w:bookmarkEnd w:id="36"/>
      <w:r w:rsidR="00D52311">
        <w:rPr>
          <w:noProof/>
        </w:rPr>
        <w:t>, Melanie J Davies, Kamlesh Khunti. Clinical inertia in the management of type 2 diabetes mellitus: a focused literature review. Br J Diabetes Vasc Dis 2015;15:65-69</w:t>
      </w:r>
    </w:p>
    <w:p w14:paraId="556E68F6" w14:textId="332FCDFC" w:rsidR="006A31CA" w:rsidRDefault="00D52311" w:rsidP="006A31CA">
      <w:pPr>
        <w:pStyle w:val="PSTextX1space"/>
        <w:spacing w:after="240" w:line="480" w:lineRule="auto"/>
        <w:ind w:left="720" w:hanging="720"/>
        <w:rPr>
          <w:noProof/>
        </w:rPr>
      </w:pPr>
      <w:bookmarkStart w:id="37" w:name="_ENREF_20"/>
      <w:r>
        <w:rPr>
          <w:noProof/>
        </w:rPr>
        <w:t>21</w:t>
      </w:r>
      <w:r w:rsidR="006A31CA">
        <w:rPr>
          <w:noProof/>
        </w:rPr>
        <w:t>.</w:t>
      </w:r>
      <w:r w:rsidR="006A31CA">
        <w:rPr>
          <w:noProof/>
        </w:rPr>
        <w:tab/>
      </w:r>
      <w:bookmarkStart w:id="38" w:name="Owens"/>
      <w:r w:rsidR="006A31CA">
        <w:rPr>
          <w:noProof/>
        </w:rPr>
        <w:t>Owens</w:t>
      </w:r>
      <w:bookmarkEnd w:id="38"/>
      <w:r w:rsidR="006A31CA">
        <w:rPr>
          <w:noProof/>
        </w:rPr>
        <w:t xml:space="preserve"> DR, van Schalkwyk C, Smith P, et al. Algorithm for the introduction of rapid-acting insulin analogues in patients with type 2 diabetes on basal insulin therapy. </w:t>
      </w:r>
      <w:r w:rsidR="006A31CA" w:rsidRPr="006A31CA">
        <w:rPr>
          <w:i/>
          <w:noProof/>
        </w:rPr>
        <w:t>Practical Diabetes</w:t>
      </w:r>
      <w:r w:rsidR="006A31CA">
        <w:rPr>
          <w:noProof/>
        </w:rPr>
        <w:t>. 2009;26(2):70-77.</w:t>
      </w:r>
      <w:bookmarkEnd w:id="37"/>
    </w:p>
    <w:p w14:paraId="538DEA62" w14:textId="4FBC0A45" w:rsidR="006A31CA" w:rsidRDefault="00D52311" w:rsidP="006A31CA">
      <w:pPr>
        <w:pStyle w:val="PSTextX1space"/>
        <w:spacing w:after="240" w:line="480" w:lineRule="auto"/>
        <w:ind w:left="720" w:hanging="720"/>
        <w:rPr>
          <w:noProof/>
        </w:rPr>
      </w:pPr>
      <w:bookmarkStart w:id="39" w:name="_ENREF_21"/>
      <w:r>
        <w:rPr>
          <w:noProof/>
        </w:rPr>
        <w:lastRenderedPageBreak/>
        <w:t>22</w:t>
      </w:r>
      <w:r w:rsidR="006A31CA">
        <w:rPr>
          <w:noProof/>
        </w:rPr>
        <w:t>.</w:t>
      </w:r>
      <w:r w:rsidR="006A31CA">
        <w:rPr>
          <w:noProof/>
        </w:rPr>
        <w:tab/>
      </w:r>
      <w:bookmarkStart w:id="40" w:name="Rodbard_Visco"/>
      <w:r w:rsidR="006A31CA">
        <w:rPr>
          <w:noProof/>
        </w:rPr>
        <w:t xml:space="preserve">Rodbard HW, Visco </w:t>
      </w:r>
      <w:bookmarkEnd w:id="40"/>
      <w:r w:rsidR="006A31CA">
        <w:rPr>
          <w:noProof/>
        </w:rPr>
        <w:t xml:space="preserve">VE, Andersen H, et al. Treatment intensification with stepwise addition of prandial insulin aspart boluses compared with full basal-bolus therapy (FullSTEP Study): a randomised, treat-to-target clinical trial. </w:t>
      </w:r>
      <w:r w:rsidR="006A31CA" w:rsidRPr="006A31CA">
        <w:rPr>
          <w:i/>
          <w:noProof/>
        </w:rPr>
        <w:t>Lancet Diabetes Endocrinol</w:t>
      </w:r>
      <w:r w:rsidR="006A31CA">
        <w:rPr>
          <w:noProof/>
        </w:rPr>
        <w:t>. 2014;2(1):30-37.</w:t>
      </w:r>
      <w:bookmarkEnd w:id="39"/>
    </w:p>
    <w:p w14:paraId="17C35C01" w14:textId="36D1FD7E" w:rsidR="006A31CA" w:rsidRDefault="00D52311" w:rsidP="006A31CA">
      <w:pPr>
        <w:pStyle w:val="PSTextX1space"/>
        <w:spacing w:after="240" w:line="480" w:lineRule="auto"/>
        <w:ind w:left="720" w:hanging="720"/>
        <w:rPr>
          <w:noProof/>
        </w:rPr>
      </w:pPr>
      <w:bookmarkStart w:id="41" w:name="_ENREF_22"/>
      <w:r>
        <w:rPr>
          <w:noProof/>
        </w:rPr>
        <w:t>23</w:t>
      </w:r>
      <w:r w:rsidR="006A31CA">
        <w:rPr>
          <w:noProof/>
        </w:rPr>
        <w:t>.</w:t>
      </w:r>
      <w:r w:rsidR="006A31CA">
        <w:rPr>
          <w:noProof/>
        </w:rPr>
        <w:tab/>
      </w:r>
      <w:bookmarkStart w:id="42" w:name="Rosenstock"/>
      <w:r w:rsidR="006A31CA">
        <w:rPr>
          <w:noProof/>
        </w:rPr>
        <w:t>Rosenstock</w:t>
      </w:r>
      <w:bookmarkEnd w:id="42"/>
      <w:r w:rsidR="006A31CA">
        <w:rPr>
          <w:noProof/>
        </w:rPr>
        <w:t xml:space="preserve"> J, Ahmann AJ, Colon G, et al. Advancing insulin therapy in type 2 diabetes previously treated with glargine plus oral agents: prandial premixed (insulin lispro protamine suspension/lispro) versus basal/bolus (glargine/lispro) therapy. </w:t>
      </w:r>
      <w:r w:rsidR="006A31CA" w:rsidRPr="006A31CA">
        <w:rPr>
          <w:i/>
          <w:noProof/>
        </w:rPr>
        <w:t>Diabetes Care</w:t>
      </w:r>
      <w:r w:rsidR="006A31CA">
        <w:rPr>
          <w:noProof/>
        </w:rPr>
        <w:t>. 2008;31(1):20-25.</w:t>
      </w:r>
      <w:bookmarkEnd w:id="41"/>
    </w:p>
    <w:p w14:paraId="1CF077E6" w14:textId="6B28594D" w:rsidR="006A31CA" w:rsidRDefault="00D52311" w:rsidP="006A31CA">
      <w:pPr>
        <w:pStyle w:val="PSTextX1space"/>
        <w:spacing w:after="240" w:line="480" w:lineRule="auto"/>
        <w:ind w:left="720" w:hanging="720"/>
        <w:rPr>
          <w:noProof/>
        </w:rPr>
      </w:pPr>
      <w:bookmarkStart w:id="43" w:name="_ENREF_23"/>
      <w:r>
        <w:rPr>
          <w:noProof/>
        </w:rPr>
        <w:t>24</w:t>
      </w:r>
      <w:r w:rsidR="006A31CA">
        <w:rPr>
          <w:noProof/>
        </w:rPr>
        <w:t>.</w:t>
      </w:r>
      <w:r w:rsidR="006A31CA">
        <w:rPr>
          <w:noProof/>
        </w:rPr>
        <w:tab/>
      </w:r>
      <w:bookmarkStart w:id="44" w:name="Edelman"/>
      <w:r w:rsidR="006A31CA">
        <w:rPr>
          <w:noProof/>
        </w:rPr>
        <w:t xml:space="preserve">Edelman </w:t>
      </w:r>
      <w:bookmarkEnd w:id="44"/>
      <w:r w:rsidR="006A31CA">
        <w:rPr>
          <w:noProof/>
        </w:rPr>
        <w:t xml:space="preserve">SV, Liu R, Johnson J, et al. AUTONOMY: the first randomized trial comparing two patient-driven approaches to initiate and titrate prandial insulin lispro in type 2 diabetes. </w:t>
      </w:r>
      <w:r w:rsidR="006A31CA" w:rsidRPr="006A31CA">
        <w:rPr>
          <w:i/>
          <w:noProof/>
        </w:rPr>
        <w:t>Diabetes Care</w:t>
      </w:r>
      <w:r w:rsidR="006A31CA">
        <w:rPr>
          <w:noProof/>
        </w:rPr>
        <w:t>. 2014;37(8):2132-2140.</w:t>
      </w:r>
      <w:bookmarkEnd w:id="43"/>
    </w:p>
    <w:p w14:paraId="0AA873FF" w14:textId="5EE54FE0" w:rsidR="006A31CA" w:rsidRDefault="00D52311" w:rsidP="006A31CA">
      <w:pPr>
        <w:pStyle w:val="PSTextX1space"/>
        <w:spacing w:after="240" w:line="480" w:lineRule="auto"/>
        <w:ind w:left="720" w:hanging="720"/>
        <w:rPr>
          <w:noProof/>
        </w:rPr>
      </w:pPr>
      <w:bookmarkStart w:id="45" w:name="_ENREF_24"/>
      <w:r>
        <w:rPr>
          <w:noProof/>
        </w:rPr>
        <w:t>25</w:t>
      </w:r>
      <w:r w:rsidR="006A31CA">
        <w:rPr>
          <w:noProof/>
        </w:rPr>
        <w:t>.</w:t>
      </w:r>
      <w:r w:rsidR="006A31CA">
        <w:rPr>
          <w:noProof/>
        </w:rPr>
        <w:tab/>
      </w:r>
      <w:bookmarkStart w:id="46" w:name="Rodbard_Karolicki"/>
      <w:r w:rsidR="006A31CA">
        <w:rPr>
          <w:noProof/>
        </w:rPr>
        <w:t>Rodbard HW, Karolicki</w:t>
      </w:r>
      <w:bookmarkEnd w:id="46"/>
      <w:r w:rsidR="006A31CA">
        <w:rPr>
          <w:noProof/>
        </w:rPr>
        <w:t xml:space="preserve"> B. Management of type 2 diabetes - methods for addition of prandial to basal insulin. </w:t>
      </w:r>
      <w:r w:rsidR="006A31CA" w:rsidRPr="006A31CA">
        <w:rPr>
          <w:i/>
          <w:noProof/>
        </w:rPr>
        <w:t>European Endocrinology</w:t>
      </w:r>
      <w:r w:rsidR="006A31CA">
        <w:rPr>
          <w:noProof/>
        </w:rPr>
        <w:t>. 2014;10(2):124-130.</w:t>
      </w:r>
      <w:bookmarkEnd w:id="45"/>
    </w:p>
    <w:p w14:paraId="16389765" w14:textId="619D5316" w:rsidR="006A31CA" w:rsidRDefault="00D52311" w:rsidP="006A31CA">
      <w:pPr>
        <w:pStyle w:val="PSTextX1space"/>
        <w:spacing w:after="240" w:line="480" w:lineRule="auto"/>
        <w:ind w:left="720" w:hanging="720"/>
        <w:rPr>
          <w:noProof/>
        </w:rPr>
      </w:pPr>
      <w:bookmarkStart w:id="47" w:name="_ENREF_25"/>
      <w:r>
        <w:rPr>
          <w:noProof/>
        </w:rPr>
        <w:t>26</w:t>
      </w:r>
      <w:r w:rsidR="006A31CA">
        <w:rPr>
          <w:noProof/>
        </w:rPr>
        <w:t>.</w:t>
      </w:r>
      <w:r w:rsidR="006A31CA">
        <w:rPr>
          <w:noProof/>
        </w:rPr>
        <w:tab/>
      </w:r>
      <w:bookmarkStart w:id="48" w:name="Latif"/>
      <w:r w:rsidR="006A31CA">
        <w:rPr>
          <w:noProof/>
        </w:rPr>
        <w:t>Latif</w:t>
      </w:r>
      <w:bookmarkEnd w:id="48"/>
      <w:r w:rsidR="006A31CA">
        <w:rPr>
          <w:noProof/>
        </w:rPr>
        <w:t xml:space="preserve"> ZA, Hussein Z, Litwak L, et al. Safety and effectiveness of insulin aspart in basal-bolus regimens regardless of age: A1chieve study results. </w:t>
      </w:r>
      <w:r w:rsidR="006A31CA" w:rsidRPr="006A31CA">
        <w:rPr>
          <w:i/>
          <w:noProof/>
        </w:rPr>
        <w:t>Diabetes Ther</w:t>
      </w:r>
      <w:r w:rsidR="006A31CA">
        <w:rPr>
          <w:noProof/>
        </w:rPr>
        <w:t>. 2013;4(1):103-118.</w:t>
      </w:r>
      <w:bookmarkEnd w:id="47"/>
    </w:p>
    <w:p w14:paraId="254983EA" w14:textId="2B390651" w:rsidR="006A31CA" w:rsidRDefault="00D52311" w:rsidP="006A31CA">
      <w:pPr>
        <w:pStyle w:val="PSTextX1space"/>
        <w:spacing w:after="240" w:line="480" w:lineRule="auto"/>
        <w:ind w:left="720" w:hanging="720"/>
        <w:rPr>
          <w:noProof/>
        </w:rPr>
      </w:pPr>
      <w:bookmarkStart w:id="49" w:name="_ENREF_26"/>
      <w:r>
        <w:rPr>
          <w:noProof/>
        </w:rPr>
        <w:t>27</w:t>
      </w:r>
      <w:r w:rsidR="006A31CA">
        <w:rPr>
          <w:noProof/>
        </w:rPr>
        <w:t>.</w:t>
      </w:r>
      <w:r w:rsidR="006A31CA">
        <w:rPr>
          <w:noProof/>
        </w:rPr>
        <w:tab/>
      </w:r>
      <w:bookmarkStart w:id="50" w:name="Harris"/>
      <w:r w:rsidR="006A31CA">
        <w:rPr>
          <w:noProof/>
        </w:rPr>
        <w:t xml:space="preserve">Harris SB, </w:t>
      </w:r>
      <w:bookmarkEnd w:id="50"/>
      <w:r w:rsidR="006A31CA">
        <w:rPr>
          <w:noProof/>
        </w:rPr>
        <w:t xml:space="preserve">Yale JF, Berard L, et al. Does a patient-managed insulin intensification strategy with insulin glargine and insulin glulisine provide similar glycemic control as a physician-managed strategy? Results of the START (Self-Titration With Apidra to Reach Target) study: a randomized noninferiority trial. </w:t>
      </w:r>
      <w:r w:rsidR="006A31CA" w:rsidRPr="006A31CA">
        <w:rPr>
          <w:i/>
          <w:noProof/>
        </w:rPr>
        <w:t>Diabetes Care</w:t>
      </w:r>
      <w:r w:rsidR="006A31CA">
        <w:rPr>
          <w:noProof/>
        </w:rPr>
        <w:t>. 2014;37(3):604-610.</w:t>
      </w:r>
      <w:bookmarkEnd w:id="49"/>
    </w:p>
    <w:p w14:paraId="2A0D2C06" w14:textId="7B85A593" w:rsidR="006A31CA" w:rsidRDefault="00D52311" w:rsidP="006A31CA">
      <w:pPr>
        <w:pStyle w:val="PSTextX1space"/>
        <w:spacing w:after="240" w:line="480" w:lineRule="auto"/>
        <w:ind w:left="720" w:hanging="720"/>
        <w:rPr>
          <w:noProof/>
        </w:rPr>
      </w:pPr>
      <w:bookmarkStart w:id="51" w:name="_ENREF_27"/>
      <w:r>
        <w:rPr>
          <w:noProof/>
        </w:rPr>
        <w:t>28</w:t>
      </w:r>
      <w:r w:rsidR="006A31CA">
        <w:rPr>
          <w:noProof/>
        </w:rPr>
        <w:t>.</w:t>
      </w:r>
      <w:r w:rsidR="006A31CA">
        <w:rPr>
          <w:noProof/>
        </w:rPr>
        <w:tab/>
      </w:r>
      <w:bookmarkStart w:id="52" w:name="Ilag"/>
      <w:r w:rsidR="006A31CA">
        <w:rPr>
          <w:noProof/>
        </w:rPr>
        <w:t xml:space="preserve">Ilag </w:t>
      </w:r>
      <w:bookmarkEnd w:id="52"/>
      <w:r w:rsidR="006A31CA">
        <w:rPr>
          <w:noProof/>
        </w:rPr>
        <w:t xml:space="preserve">LL, Kerr L, Malone JK, et al. Prandial premixed insulin analogue regimens versus basal insulin analogue regimens in the management of type 2 diabetes: an evidence-based comparison. </w:t>
      </w:r>
      <w:r w:rsidR="006A31CA" w:rsidRPr="006A31CA">
        <w:rPr>
          <w:i/>
          <w:noProof/>
        </w:rPr>
        <w:t>Clin Ther</w:t>
      </w:r>
      <w:r w:rsidR="006A31CA">
        <w:rPr>
          <w:noProof/>
        </w:rPr>
        <w:t>. 2007;29(6 Pt 1):1254-1270.</w:t>
      </w:r>
      <w:bookmarkEnd w:id="51"/>
    </w:p>
    <w:p w14:paraId="70446AA6" w14:textId="6E91AE09" w:rsidR="006A31CA" w:rsidRDefault="00D52311" w:rsidP="006A31CA">
      <w:pPr>
        <w:pStyle w:val="PSTextX1space"/>
        <w:spacing w:line="480" w:lineRule="auto"/>
        <w:ind w:left="720" w:hanging="720"/>
        <w:rPr>
          <w:noProof/>
        </w:rPr>
      </w:pPr>
      <w:bookmarkStart w:id="53" w:name="_ENREF_28"/>
      <w:r>
        <w:rPr>
          <w:noProof/>
        </w:rPr>
        <w:lastRenderedPageBreak/>
        <w:t>29</w:t>
      </w:r>
      <w:r w:rsidR="006A31CA">
        <w:rPr>
          <w:noProof/>
        </w:rPr>
        <w:t>.</w:t>
      </w:r>
      <w:r w:rsidR="006A31CA">
        <w:rPr>
          <w:noProof/>
        </w:rPr>
        <w:tab/>
      </w:r>
      <w:bookmarkStart w:id="54" w:name="Tinahones"/>
      <w:r w:rsidR="006A31CA">
        <w:rPr>
          <w:noProof/>
        </w:rPr>
        <w:t>Tinahones</w:t>
      </w:r>
      <w:bookmarkEnd w:id="54"/>
      <w:r w:rsidR="006A31CA">
        <w:rPr>
          <w:noProof/>
        </w:rPr>
        <w:t xml:space="preserve"> FJ, Gross JL, Onaca A, et al. Insulin lispro low mixture twice daily versus basal insulin glargine once daily and prandial insulin lispro once daily in patients with type 2 diabetes requiring insulin intensification: a randomized phase IV trial. </w:t>
      </w:r>
      <w:r w:rsidR="006A31CA" w:rsidRPr="006A31CA">
        <w:rPr>
          <w:i/>
          <w:noProof/>
        </w:rPr>
        <w:t>Diabetes Obes Metab</w:t>
      </w:r>
      <w:r w:rsidR="006A31CA">
        <w:rPr>
          <w:noProof/>
        </w:rPr>
        <w:t>. 2014;16(10):963-970.</w:t>
      </w:r>
      <w:bookmarkEnd w:id="53"/>
    </w:p>
    <w:p w14:paraId="413EB242" w14:textId="159B9C37" w:rsidR="000E37A6" w:rsidRDefault="00D52311" w:rsidP="000E37A6">
      <w:pPr>
        <w:pStyle w:val="PSTextX1space"/>
        <w:spacing w:line="480" w:lineRule="auto"/>
        <w:ind w:left="720" w:hanging="720"/>
      </w:pPr>
      <w:r>
        <w:t>30</w:t>
      </w:r>
      <w:r w:rsidR="00F363F3">
        <w:t>.</w:t>
      </w:r>
      <w:r w:rsidR="00F363F3">
        <w:tab/>
      </w:r>
      <w:bookmarkStart w:id="55" w:name="Giugliano"/>
      <w:r w:rsidR="000E37A6">
        <w:t>Giugliano</w:t>
      </w:r>
      <w:bookmarkEnd w:id="55"/>
      <w:r w:rsidR="000E37A6">
        <w:t xml:space="preserve"> et al. </w:t>
      </w:r>
      <w:r w:rsidR="000E37A6" w:rsidRPr="00652812">
        <w:t>Current Medical Research and Opinion</w:t>
      </w:r>
      <w:r w:rsidR="000E37A6">
        <w:t xml:space="preserve"> 2016 “Personalized intensification of insulin therapy in type 2 diabetes – does a basal-bolus regimen suit all patients?”, </w:t>
      </w:r>
    </w:p>
    <w:p w14:paraId="0DC499B7" w14:textId="0A3DA95A" w:rsidR="007B784E" w:rsidRDefault="007B784E" w:rsidP="007B784E">
      <w:pPr>
        <w:pStyle w:val="PSTextX1space"/>
        <w:spacing w:line="480" w:lineRule="auto"/>
        <w:ind w:left="720" w:hanging="720"/>
      </w:pPr>
      <w:r>
        <w:t>31.</w:t>
      </w:r>
      <w:r>
        <w:tab/>
      </w:r>
      <w:bookmarkStart w:id="56" w:name="Dieuzeide"/>
      <w:r>
        <w:t xml:space="preserve">Dieuzeide </w:t>
      </w:r>
      <w:bookmarkEnd w:id="56"/>
      <w:r>
        <w:t>G, Chuang L-M, Almaghamsi A, Zilov A, Chen J-W, Lavalle-Gonz ґalez FJ. Safety and effectiveness of biphasic insulin aspart 30 in people with type 2 diabetes switching from basal-bolus insulin regimens in the A1chieve study. Prim Care Diabetes 2014;8:111–117</w:t>
      </w:r>
    </w:p>
    <w:p w14:paraId="7A96A44E" w14:textId="7A22DF4E" w:rsidR="00E13019" w:rsidRPr="007D6F1F" w:rsidRDefault="00E13019" w:rsidP="007B784E">
      <w:pPr>
        <w:pStyle w:val="PSTextX1space"/>
        <w:spacing w:line="480" w:lineRule="auto"/>
        <w:ind w:left="720" w:hanging="720"/>
        <w:rPr>
          <w:lang w:val="en-US"/>
        </w:rPr>
      </w:pPr>
      <w:bookmarkStart w:id="57" w:name="Mathieu"/>
      <w:r>
        <w:rPr>
          <w:rFonts w:cs="Times New Roman"/>
          <w:sz w:val="20"/>
          <w:szCs w:val="20"/>
        </w:rPr>
        <w:t>32.</w:t>
      </w:r>
      <w:bookmarkEnd w:id="57"/>
      <w:r>
        <w:rPr>
          <w:rFonts w:cs="Times New Roman"/>
          <w:sz w:val="20"/>
          <w:szCs w:val="20"/>
        </w:rPr>
        <w:tab/>
      </w:r>
      <w:r w:rsidRPr="007B784E">
        <w:rPr>
          <w:rFonts w:cs="Times New Roman"/>
          <w:sz w:val="20"/>
          <w:szCs w:val="20"/>
        </w:rPr>
        <w:t>Mathieu C, Storms F, Tits J, Veneman TF, Colin IM. Switching from premixed insulin to basal-bolus insulin glargine plus rapid-acting insulin: the ATLANTIC study. Acta</w:t>
      </w:r>
      <w:r w:rsidRPr="007D6F1F">
        <w:rPr>
          <w:rFonts w:cs="Times New Roman"/>
          <w:sz w:val="20"/>
          <w:szCs w:val="20"/>
          <w:lang w:val="en-US"/>
        </w:rPr>
        <w:t xml:space="preserve"> </w:t>
      </w:r>
      <w:r w:rsidRPr="007B784E">
        <w:rPr>
          <w:rFonts w:cs="Times New Roman"/>
          <w:sz w:val="20"/>
          <w:szCs w:val="20"/>
        </w:rPr>
        <w:t>Clin</w:t>
      </w:r>
      <w:r w:rsidRPr="007D6F1F">
        <w:rPr>
          <w:rFonts w:cs="Times New Roman"/>
          <w:sz w:val="20"/>
          <w:szCs w:val="20"/>
          <w:lang w:val="en-US"/>
        </w:rPr>
        <w:t xml:space="preserve"> </w:t>
      </w:r>
      <w:r w:rsidRPr="007B784E">
        <w:rPr>
          <w:rFonts w:cs="Times New Roman"/>
          <w:sz w:val="20"/>
          <w:szCs w:val="20"/>
        </w:rPr>
        <w:t>Belg</w:t>
      </w:r>
      <w:r w:rsidRPr="007D6F1F">
        <w:rPr>
          <w:rFonts w:cs="Times New Roman"/>
          <w:sz w:val="20"/>
          <w:szCs w:val="20"/>
          <w:lang w:val="en-US"/>
        </w:rPr>
        <w:t xml:space="preserve"> 2013;</w:t>
      </w:r>
      <w:r w:rsidRPr="007D6F1F">
        <w:rPr>
          <w:sz w:val="20"/>
          <w:szCs w:val="20"/>
          <w:lang w:val="en-US"/>
        </w:rPr>
        <w:t xml:space="preserve"> </w:t>
      </w:r>
      <w:r w:rsidRPr="007D6F1F">
        <w:rPr>
          <w:rFonts w:cs="Times New Roman"/>
          <w:sz w:val="20"/>
          <w:szCs w:val="20"/>
          <w:lang w:val="en-US"/>
        </w:rPr>
        <w:t>68:28–33</w:t>
      </w:r>
    </w:p>
    <w:p w14:paraId="64A18C02" w14:textId="77777777" w:rsidR="00650114" w:rsidRPr="007D6F1F" w:rsidRDefault="00650114" w:rsidP="000E37A6">
      <w:pPr>
        <w:pStyle w:val="PSTextX1space"/>
        <w:spacing w:line="480" w:lineRule="auto"/>
        <w:ind w:left="720" w:hanging="720"/>
        <w:rPr>
          <w:noProof/>
          <w:lang w:val="en-US"/>
        </w:rPr>
      </w:pPr>
    </w:p>
    <w:p w14:paraId="12B6C32E" w14:textId="77777777" w:rsidR="007D6F1F" w:rsidRPr="007D6F1F" w:rsidRDefault="00650114" w:rsidP="000E37A6">
      <w:pPr>
        <w:pStyle w:val="PSTextX1space"/>
        <w:spacing w:line="480" w:lineRule="auto"/>
        <w:ind w:left="720" w:hanging="720"/>
        <w:rPr>
          <w:noProof/>
          <w:lang w:val="en-US"/>
        </w:rPr>
      </w:pPr>
      <w:r w:rsidRPr="007D6F1F">
        <w:rPr>
          <w:noProof/>
          <w:lang w:val="en-US"/>
        </w:rPr>
        <w:t xml:space="preserve">       </w:t>
      </w:r>
      <w:r w:rsidR="007D6F1F" w:rsidRPr="007D6F1F">
        <w:rPr>
          <w:noProof/>
          <w:lang w:val="en-US"/>
        </w:rPr>
        <w:t>Authors Info</w:t>
      </w:r>
    </w:p>
    <w:p w14:paraId="5DA0A8C6" w14:textId="77777777" w:rsidR="007D6F1F" w:rsidRDefault="00650114" w:rsidP="007D6F1F">
      <w:pPr>
        <w:pStyle w:val="PSTextX1space"/>
        <w:spacing w:line="480" w:lineRule="auto"/>
        <w:ind w:left="720" w:hanging="720"/>
        <w:rPr>
          <w:noProof/>
          <w:lang w:val="en-US"/>
        </w:rPr>
      </w:pPr>
      <w:r w:rsidRPr="007D6F1F">
        <w:rPr>
          <w:noProof/>
          <w:lang w:val="en-US"/>
        </w:rPr>
        <w:t xml:space="preserve"> </w:t>
      </w:r>
      <w:r w:rsidR="007D6F1F" w:rsidRPr="007D6F1F">
        <w:rPr>
          <w:noProof/>
          <w:lang w:val="en-US"/>
        </w:rPr>
        <w:t>Elena V. Biryukova, MD, PhD</w:t>
      </w:r>
      <w:r w:rsidR="007D6F1F">
        <w:rPr>
          <w:noProof/>
          <w:lang w:val="en-US"/>
        </w:rPr>
        <w:t xml:space="preserve">, </w:t>
      </w:r>
      <w:r w:rsidR="007D6F1F" w:rsidRPr="007D6F1F">
        <w:rPr>
          <w:noProof/>
          <w:lang w:val="en-US"/>
        </w:rPr>
        <w:t xml:space="preserve">adress: 20/1,  Delegatskaya </w:t>
      </w:r>
      <w:r w:rsidR="007D6F1F">
        <w:rPr>
          <w:noProof/>
          <w:lang w:val="en-US"/>
        </w:rPr>
        <w:t>street, 127473, Moscow, Russia;</w:t>
      </w:r>
    </w:p>
    <w:p w14:paraId="407C80A7" w14:textId="77777777" w:rsidR="007D6F1F" w:rsidRDefault="007D6F1F" w:rsidP="007D6F1F">
      <w:pPr>
        <w:pStyle w:val="PSTextX1space"/>
        <w:spacing w:line="480" w:lineRule="auto"/>
        <w:ind w:left="720" w:hanging="720"/>
        <w:rPr>
          <w:noProof/>
          <w:lang w:val="en-US"/>
        </w:rPr>
      </w:pPr>
      <w:r w:rsidRPr="007D6F1F">
        <w:rPr>
          <w:noProof/>
          <w:lang w:val="en-US"/>
        </w:rPr>
        <w:t>eLibrary. SPIN: 3700-9150,</w:t>
      </w:r>
      <w:r>
        <w:rPr>
          <w:noProof/>
          <w:lang w:val="en-US"/>
        </w:rPr>
        <w:t xml:space="preserve"> </w:t>
      </w:r>
      <w:r w:rsidRPr="007D6F1F">
        <w:rPr>
          <w:noProof/>
          <w:lang w:val="en-US"/>
        </w:rPr>
        <w:t>AuthorID: 777450</w:t>
      </w:r>
      <w:r w:rsidR="00650114" w:rsidRPr="007D6F1F">
        <w:rPr>
          <w:noProof/>
          <w:lang w:val="en-US"/>
        </w:rPr>
        <w:t xml:space="preserve">  </w:t>
      </w:r>
    </w:p>
    <w:p w14:paraId="10F2BD11" w14:textId="55B5529C" w:rsidR="00600077" w:rsidRDefault="007D6F1F" w:rsidP="007D6F1F">
      <w:pPr>
        <w:pStyle w:val="PSTextX1space"/>
        <w:spacing w:line="480" w:lineRule="auto"/>
        <w:ind w:left="720" w:hanging="720"/>
        <w:rPr>
          <w:noProof/>
          <w:lang w:val="en-US"/>
        </w:rPr>
      </w:pPr>
      <w:r w:rsidRPr="007D6F1F">
        <w:rPr>
          <w:noProof/>
          <w:lang w:val="en-US"/>
        </w:rPr>
        <w:t>Svetlana V. Elizarova, M</w:t>
      </w:r>
      <w:r>
        <w:rPr>
          <w:noProof/>
          <w:lang w:val="en-US"/>
        </w:rPr>
        <w:t xml:space="preserve">D, </w:t>
      </w:r>
      <w:r w:rsidRPr="007D6F1F">
        <w:rPr>
          <w:noProof/>
          <w:lang w:val="en-US"/>
        </w:rPr>
        <w:t>ORCID: 0000-0001-5001</w:t>
      </w:r>
      <w:r>
        <w:rPr>
          <w:noProof/>
          <w:lang w:val="en-US"/>
        </w:rPr>
        <w:t xml:space="preserve"> </w:t>
      </w:r>
      <w:r w:rsidRPr="007D6F1F">
        <w:rPr>
          <w:noProof/>
          <w:lang w:val="en-US"/>
        </w:rPr>
        <w:t>306X</w:t>
      </w:r>
    </w:p>
    <w:p w14:paraId="47BEBA1A" w14:textId="3A08D1F0" w:rsidR="007D6F1F" w:rsidRPr="007D6F1F" w:rsidRDefault="007D6F1F" w:rsidP="007D6F1F">
      <w:pPr>
        <w:pStyle w:val="PSTextX1space"/>
        <w:spacing w:line="480" w:lineRule="auto"/>
        <w:ind w:left="720" w:hanging="720"/>
        <w:rPr>
          <w:noProof/>
          <w:lang w:val="en-US"/>
        </w:rPr>
      </w:pPr>
      <w:r w:rsidRPr="007D6F1F">
        <w:rPr>
          <w:noProof/>
          <w:lang w:val="en-US"/>
        </w:rPr>
        <w:t>Abdul Jabbar, MD</w:t>
      </w:r>
      <w:r>
        <w:rPr>
          <w:noProof/>
          <w:lang w:val="en-US"/>
        </w:rPr>
        <w:t xml:space="preserve">, </w:t>
      </w:r>
      <w:r w:rsidRPr="007D6F1F">
        <w:rPr>
          <w:noProof/>
          <w:lang w:val="en-US"/>
        </w:rPr>
        <w:t>ORCID: 0000-0002-6380-2225.</w:t>
      </w:r>
    </w:p>
    <w:p w14:paraId="35097954" w14:textId="09071885" w:rsidR="006A31CA" w:rsidRPr="007D6F1F" w:rsidRDefault="006A31CA" w:rsidP="006A31CA">
      <w:pPr>
        <w:pStyle w:val="PSTextX1space"/>
        <w:spacing w:line="480" w:lineRule="auto"/>
        <w:rPr>
          <w:noProof/>
          <w:lang w:val="en-US"/>
        </w:rPr>
      </w:pPr>
    </w:p>
    <w:p w14:paraId="10E50DFE" w14:textId="4F8B7B64" w:rsidR="003D57C5" w:rsidRPr="007D6F1F" w:rsidRDefault="00B51897" w:rsidP="0092303A">
      <w:pPr>
        <w:pStyle w:val="PSTextX1space"/>
        <w:spacing w:line="480" w:lineRule="auto"/>
        <w:rPr>
          <w:lang w:val="en-US"/>
        </w:rPr>
        <w:sectPr w:rsidR="003D57C5" w:rsidRPr="007D6F1F" w:rsidSect="007673BA">
          <w:pgSz w:w="11907" w:h="16840" w:code="9"/>
          <w:pgMar w:top="1418" w:right="1418" w:bottom="1418" w:left="1418" w:header="567" w:footer="567" w:gutter="0"/>
          <w:cols w:space="708"/>
          <w:docGrid w:linePitch="360"/>
        </w:sectPr>
      </w:pPr>
      <w:r>
        <w:fldChar w:fldCharType="end"/>
      </w:r>
      <w:r w:rsidR="00A91670" w:rsidRPr="007D6F1F">
        <w:rPr>
          <w:lang w:val="en-US"/>
        </w:rPr>
        <w:br w:type="page"/>
      </w:r>
    </w:p>
    <w:p w14:paraId="5E0F1270" w14:textId="7B4F2C20" w:rsidR="00C7229B" w:rsidRPr="007D6F1F" w:rsidRDefault="00A91670" w:rsidP="00A126B6">
      <w:pPr>
        <w:pStyle w:val="PSHeading1"/>
        <w:rPr>
          <w:lang w:val="en-US"/>
        </w:rPr>
      </w:pPr>
      <w:r w:rsidRPr="001B786D">
        <w:lastRenderedPageBreak/>
        <w:t>TABLES</w:t>
      </w:r>
      <w:r w:rsidR="00660093" w:rsidRPr="007D6F1F">
        <w:rPr>
          <w:lang w:val="en-US"/>
        </w:rPr>
        <w:t xml:space="preserve"> </w:t>
      </w:r>
    </w:p>
    <w:p w14:paraId="429F8B34" w14:textId="0F927A24" w:rsidR="00555C64" w:rsidRPr="00915130" w:rsidRDefault="00C7229B" w:rsidP="001374D5">
      <w:pPr>
        <w:tabs>
          <w:tab w:val="left" w:pos="2683"/>
        </w:tabs>
        <w:rPr>
          <w:rFonts w:ascii="Arial" w:hAnsi="Arial" w:cs="Arial"/>
          <w:sz w:val="22"/>
          <w:szCs w:val="22"/>
        </w:rPr>
      </w:pPr>
      <w:r w:rsidRPr="00915130">
        <w:rPr>
          <w:rFonts w:ascii="Arial" w:hAnsi="Arial" w:cs="Arial"/>
          <w:b/>
          <w:sz w:val="22"/>
          <w:szCs w:val="22"/>
        </w:rPr>
        <w:t>Table 1.</w:t>
      </w:r>
      <w:r w:rsidRPr="00915130">
        <w:rPr>
          <w:lang w:val="en-US"/>
        </w:rPr>
        <w:t xml:space="preserve"> </w:t>
      </w:r>
      <w:r w:rsidR="00915130" w:rsidRPr="00915130">
        <w:rPr>
          <w:rFonts w:ascii="Arial" w:hAnsi="Arial" w:cs="Arial"/>
          <w:sz w:val="22"/>
          <w:szCs w:val="22"/>
        </w:rPr>
        <w:t>American Diabetes Association 2017, Insulin Management Algorithm</w:t>
      </w:r>
      <w:r w:rsidR="00915130">
        <w:rPr>
          <w:rFonts w:ascii="Arial" w:hAnsi="Arial" w:cs="Arial"/>
          <w:sz w:val="22"/>
          <w:szCs w:val="22"/>
        </w:rPr>
        <w:t xml:space="preserve"> in T2D</w:t>
      </w:r>
    </w:p>
    <w:p w14:paraId="4029F461" w14:textId="77777777" w:rsidR="00C27635" w:rsidRPr="00915130" w:rsidRDefault="00C27635" w:rsidP="001374D5">
      <w:pPr>
        <w:tabs>
          <w:tab w:val="left" w:pos="2683"/>
        </w:tabs>
        <w:rPr>
          <w:rFonts w:ascii="Arial" w:hAnsi="Arial" w:cs="Arial"/>
          <w:sz w:val="22"/>
          <w:szCs w:val="22"/>
        </w:rPr>
      </w:pPr>
    </w:p>
    <w:p w14:paraId="69ACC8BD" w14:textId="218FE87D" w:rsidR="00C27635" w:rsidRDefault="00C27635" w:rsidP="001374D5">
      <w:pPr>
        <w:tabs>
          <w:tab w:val="left" w:pos="2683"/>
        </w:tabs>
      </w:pPr>
      <w:r w:rsidRPr="00C27635">
        <w:rPr>
          <w:noProof/>
          <w:lang w:val="ru-RU" w:eastAsia="ru-RU"/>
        </w:rPr>
        <w:drawing>
          <wp:inline distT="0" distB="0" distL="0" distR="0" wp14:anchorId="51F50EA9" wp14:editId="10FE2CAD">
            <wp:extent cx="5943600" cy="6605711"/>
            <wp:effectExtent l="0" t="0" r="0" b="508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50404" cy="6613274"/>
                    </a:xfrm>
                    <a:prstGeom prst="rect">
                      <a:avLst/>
                    </a:prstGeom>
                  </pic:spPr>
                </pic:pic>
              </a:graphicData>
            </a:graphic>
          </wp:inline>
        </w:drawing>
      </w:r>
    </w:p>
    <w:p w14:paraId="3601FB1C" w14:textId="77777777" w:rsidR="009A4244" w:rsidRDefault="009A4244" w:rsidP="001374D5">
      <w:pPr>
        <w:tabs>
          <w:tab w:val="left" w:pos="2683"/>
        </w:tabs>
      </w:pPr>
    </w:p>
    <w:p w14:paraId="050B3DDD" w14:textId="77777777" w:rsidR="009A4244" w:rsidRDefault="009A4244" w:rsidP="001374D5">
      <w:pPr>
        <w:tabs>
          <w:tab w:val="left" w:pos="2683"/>
        </w:tabs>
      </w:pPr>
    </w:p>
    <w:p w14:paraId="7E7CA3EF" w14:textId="77777777" w:rsidR="008347EC" w:rsidRDefault="008347EC" w:rsidP="001374D5">
      <w:pPr>
        <w:tabs>
          <w:tab w:val="left" w:pos="2683"/>
        </w:tabs>
        <w:rPr>
          <w:noProof/>
          <w:lang w:val="ru-RU" w:eastAsia="ru-RU"/>
        </w:rPr>
      </w:pPr>
    </w:p>
    <w:p w14:paraId="2DAF12F2" w14:textId="3076A714" w:rsidR="008347EC" w:rsidRDefault="008347EC" w:rsidP="001374D5">
      <w:pPr>
        <w:tabs>
          <w:tab w:val="left" w:pos="2683"/>
        </w:tabs>
        <w:rPr>
          <w:noProof/>
          <w:lang w:val="ru-RU" w:eastAsia="ru-RU"/>
        </w:rPr>
      </w:pPr>
    </w:p>
    <w:p w14:paraId="52F489F3" w14:textId="0A5D0766" w:rsidR="008347EC" w:rsidRDefault="008347EC" w:rsidP="001374D5">
      <w:pPr>
        <w:tabs>
          <w:tab w:val="left" w:pos="2683"/>
        </w:tabs>
        <w:rPr>
          <w:noProof/>
          <w:lang w:val="ru-RU" w:eastAsia="ru-RU"/>
        </w:rPr>
      </w:pPr>
    </w:p>
    <w:p w14:paraId="2DF1788C" w14:textId="23AA57F2" w:rsidR="008347EC" w:rsidRDefault="008347EC" w:rsidP="001374D5">
      <w:pPr>
        <w:tabs>
          <w:tab w:val="left" w:pos="2683"/>
        </w:tabs>
        <w:rPr>
          <w:noProof/>
          <w:lang w:val="ru-RU" w:eastAsia="ru-RU"/>
        </w:rPr>
      </w:pPr>
    </w:p>
    <w:p w14:paraId="58FCA485" w14:textId="6F4078B3" w:rsidR="008347EC" w:rsidRDefault="008347EC" w:rsidP="001374D5">
      <w:pPr>
        <w:tabs>
          <w:tab w:val="left" w:pos="2683"/>
        </w:tabs>
        <w:rPr>
          <w:noProof/>
          <w:lang w:val="ru-RU" w:eastAsia="ru-RU"/>
        </w:rPr>
      </w:pPr>
    </w:p>
    <w:p w14:paraId="17636AEF" w14:textId="5C0A08B2" w:rsidR="008347EC" w:rsidRDefault="008347EC" w:rsidP="001374D5">
      <w:pPr>
        <w:tabs>
          <w:tab w:val="left" w:pos="2683"/>
        </w:tabs>
        <w:rPr>
          <w:noProof/>
          <w:lang w:val="ru-RU" w:eastAsia="ru-RU"/>
        </w:rPr>
      </w:pPr>
    </w:p>
    <w:p w14:paraId="627462B4" w14:textId="77777777" w:rsidR="00660093" w:rsidRDefault="00660093" w:rsidP="001374D5">
      <w:pPr>
        <w:tabs>
          <w:tab w:val="left" w:pos="2683"/>
        </w:tabs>
        <w:rPr>
          <w:noProof/>
          <w:lang w:val="ru-RU" w:eastAsia="ru-RU"/>
        </w:rPr>
      </w:pPr>
    </w:p>
    <w:p w14:paraId="28296E49" w14:textId="5878A2FC" w:rsidR="008347EC" w:rsidRDefault="008347EC" w:rsidP="001374D5">
      <w:pPr>
        <w:tabs>
          <w:tab w:val="left" w:pos="2683"/>
        </w:tabs>
        <w:rPr>
          <w:noProof/>
          <w:lang w:val="ru-RU" w:eastAsia="ru-RU"/>
        </w:rPr>
      </w:pPr>
    </w:p>
    <w:p w14:paraId="27118DCB" w14:textId="67795BF7" w:rsidR="008347EC" w:rsidRDefault="008347EC" w:rsidP="001374D5">
      <w:pPr>
        <w:tabs>
          <w:tab w:val="left" w:pos="2683"/>
        </w:tabs>
        <w:rPr>
          <w:noProof/>
          <w:lang w:val="ru-RU" w:eastAsia="ru-RU"/>
        </w:rPr>
      </w:pPr>
    </w:p>
    <w:p w14:paraId="35CA0DEA" w14:textId="053D6934" w:rsidR="008347EC" w:rsidRPr="00915130" w:rsidRDefault="008347EC" w:rsidP="001374D5">
      <w:pPr>
        <w:tabs>
          <w:tab w:val="left" w:pos="2683"/>
        </w:tabs>
        <w:rPr>
          <w:rFonts w:ascii="Arial" w:hAnsi="Arial" w:cs="Arial"/>
          <w:sz w:val="22"/>
          <w:szCs w:val="22"/>
        </w:rPr>
      </w:pPr>
      <w:r w:rsidRPr="008347EC">
        <w:rPr>
          <w:rFonts w:ascii="Arial" w:hAnsi="Arial" w:cs="Arial"/>
          <w:b/>
          <w:sz w:val="22"/>
          <w:szCs w:val="22"/>
        </w:rPr>
        <w:lastRenderedPageBreak/>
        <w:t>Table 2</w:t>
      </w:r>
      <w:r w:rsidR="00915130">
        <w:rPr>
          <w:rFonts w:ascii="Arial" w:hAnsi="Arial" w:cs="Arial"/>
          <w:b/>
          <w:sz w:val="22"/>
          <w:szCs w:val="22"/>
        </w:rPr>
        <w:t xml:space="preserve">. </w:t>
      </w:r>
      <w:r w:rsidR="00915130" w:rsidRPr="00915130">
        <w:rPr>
          <w:rFonts w:ascii="Arial" w:hAnsi="Arial" w:cs="Arial"/>
          <w:sz w:val="22"/>
          <w:szCs w:val="22"/>
        </w:rPr>
        <w:t xml:space="preserve">Russian recommendation on start, optimisation and intensification of insulin therapy in </w:t>
      </w:r>
      <w:r w:rsidR="00915130">
        <w:rPr>
          <w:rFonts w:ascii="Arial" w:hAnsi="Arial" w:cs="Arial"/>
          <w:sz w:val="22"/>
          <w:szCs w:val="22"/>
        </w:rPr>
        <w:t xml:space="preserve">management in </w:t>
      </w:r>
      <w:r w:rsidR="00915130" w:rsidRPr="00915130">
        <w:rPr>
          <w:rFonts w:ascii="Arial" w:hAnsi="Arial" w:cs="Arial"/>
          <w:sz w:val="22"/>
          <w:szCs w:val="22"/>
        </w:rPr>
        <w:t>T2D</w:t>
      </w:r>
      <w:r w:rsidR="00915130">
        <w:rPr>
          <w:rFonts w:ascii="Arial" w:hAnsi="Arial" w:cs="Arial"/>
          <w:sz w:val="22"/>
          <w:szCs w:val="22"/>
        </w:rPr>
        <w:t>, 2017</w:t>
      </w:r>
    </w:p>
    <w:p w14:paraId="305B26DA" w14:textId="33EE54AF" w:rsidR="008347EC" w:rsidRPr="00915130" w:rsidRDefault="008347EC" w:rsidP="001374D5">
      <w:pPr>
        <w:tabs>
          <w:tab w:val="left" w:pos="2683"/>
        </w:tabs>
        <w:rPr>
          <w:noProof/>
          <w:lang w:val="en-US" w:eastAsia="ru-RU"/>
        </w:rPr>
      </w:pPr>
    </w:p>
    <w:p w14:paraId="59338F18" w14:textId="77777777" w:rsidR="008347EC" w:rsidRPr="00915130" w:rsidRDefault="008347EC" w:rsidP="001374D5">
      <w:pPr>
        <w:tabs>
          <w:tab w:val="left" w:pos="2683"/>
        </w:tabs>
        <w:rPr>
          <w:noProof/>
          <w:lang w:val="en-US" w:eastAsia="ru-RU"/>
        </w:rPr>
      </w:pPr>
    </w:p>
    <w:p w14:paraId="1B50EEDA" w14:textId="12BA2983" w:rsidR="009A4244" w:rsidRPr="001374D5" w:rsidRDefault="00660093" w:rsidP="001374D5">
      <w:pPr>
        <w:tabs>
          <w:tab w:val="left" w:pos="2683"/>
        </w:tabs>
        <w:sectPr w:rsidR="009A4244" w:rsidRPr="001374D5" w:rsidSect="00A62D94">
          <w:footerReference w:type="default" r:id="rId10"/>
          <w:pgSz w:w="11907" w:h="16839" w:code="9"/>
          <w:pgMar w:top="1134" w:right="1134" w:bottom="1134" w:left="1134" w:header="567" w:footer="567" w:gutter="0"/>
          <w:cols w:space="708"/>
          <w:docGrid w:linePitch="360"/>
        </w:sectPr>
      </w:pPr>
      <w:r>
        <w:rPr>
          <w:noProof/>
          <w:lang w:val="ru-RU" w:eastAsia="ru-RU"/>
        </w:rPr>
        <w:drawing>
          <wp:inline distT="0" distB="0" distL="0" distR="0" wp14:anchorId="412D9E38" wp14:editId="557D510D">
            <wp:extent cx="5210175" cy="495318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18045" cy="4960665"/>
                    </a:xfrm>
                    <a:prstGeom prst="rect">
                      <a:avLst/>
                    </a:prstGeom>
                    <a:noFill/>
                  </pic:spPr>
                </pic:pic>
              </a:graphicData>
            </a:graphic>
          </wp:inline>
        </w:drawing>
      </w:r>
    </w:p>
    <w:p w14:paraId="0A8DF494" w14:textId="5FD82E2C" w:rsidR="00C7229B" w:rsidRPr="00331571" w:rsidRDefault="00C7229B" w:rsidP="001374D5">
      <w:pPr>
        <w:pStyle w:val="PSTextX1space"/>
      </w:pPr>
    </w:p>
    <w:p w14:paraId="739C18C0" w14:textId="4FD3CFAB" w:rsidR="00B054A5" w:rsidRPr="003D57C5" w:rsidRDefault="00B054A5" w:rsidP="00B054A5">
      <w:pPr>
        <w:pStyle w:val="PSTextX1space"/>
      </w:pPr>
    </w:p>
    <w:sectPr w:rsidR="00B054A5" w:rsidRPr="003D57C5" w:rsidSect="00424D3E">
      <w:pgSz w:w="16840" w:h="11907" w:orient="landscape" w:code="9"/>
      <w:pgMar w:top="1134" w:right="1134" w:bottom="1134" w:left="1134"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045FE7" w14:textId="77777777" w:rsidR="007A53D0" w:rsidRDefault="007A53D0">
      <w:r>
        <w:separator/>
      </w:r>
    </w:p>
  </w:endnote>
  <w:endnote w:type="continuationSeparator" w:id="0">
    <w:p w14:paraId="2C71D34A" w14:textId="77777777" w:rsidR="007A53D0" w:rsidRDefault="007A53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AFF" w:usb1="C0007841" w:usb2="00000009" w:usb3="00000000" w:csb0="000001FF" w:csb1="00000000"/>
  </w:font>
  <w:font w:name="Arial">
    <w:panose1 w:val="020B0604020202020204"/>
    <w:charset w:val="CC"/>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CC"/>
    <w:family w:val="swiss"/>
    <w:pitch w:val="variable"/>
    <w:sig w:usb0="E1002EFF" w:usb1="C000605B" w:usb2="00000029" w:usb3="00000000" w:csb0="000101FF" w:csb1="00000000"/>
  </w:font>
  <w:font w:name="Arial Bold">
    <w:altName w:val="Arial"/>
    <w:charset w:val="00"/>
    <w:family w:val="auto"/>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CC"/>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23B943" w14:textId="4D803382" w:rsidR="003452CA" w:rsidRPr="00A57B79" w:rsidRDefault="003452CA" w:rsidP="00A57B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362A64" w14:textId="77777777" w:rsidR="007A53D0" w:rsidRDefault="007A53D0">
      <w:r>
        <w:separator/>
      </w:r>
    </w:p>
  </w:footnote>
  <w:footnote w:type="continuationSeparator" w:id="0">
    <w:p w14:paraId="7A0497BE" w14:textId="77777777" w:rsidR="007A53D0" w:rsidRDefault="007A53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761BF2"/>
    <w:multiLevelType w:val="hybridMultilevel"/>
    <w:tmpl w:val="3A9843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B157DB6"/>
    <w:multiLevelType w:val="hybridMultilevel"/>
    <w:tmpl w:val="E44CE960"/>
    <w:lvl w:ilvl="0" w:tplc="95BA7896">
      <w:start w:val="1"/>
      <w:numFmt w:val="bullet"/>
      <w:lvlText w:val="–"/>
      <w:lvlJc w:val="left"/>
      <w:pPr>
        <w:tabs>
          <w:tab w:val="num" w:pos="720"/>
        </w:tabs>
        <w:ind w:left="720" w:hanging="360"/>
      </w:pPr>
      <w:rPr>
        <w:rFonts w:ascii="Arial" w:hAnsi="Arial" w:hint="default"/>
      </w:rPr>
    </w:lvl>
    <w:lvl w:ilvl="1" w:tplc="A88EE42A">
      <w:start w:val="1"/>
      <w:numFmt w:val="bullet"/>
      <w:lvlText w:val="–"/>
      <w:lvlJc w:val="left"/>
      <w:pPr>
        <w:tabs>
          <w:tab w:val="num" w:pos="1440"/>
        </w:tabs>
        <w:ind w:left="1440" w:hanging="360"/>
      </w:pPr>
      <w:rPr>
        <w:rFonts w:ascii="Arial" w:hAnsi="Arial" w:hint="default"/>
      </w:rPr>
    </w:lvl>
    <w:lvl w:ilvl="2" w:tplc="D8B2A36A" w:tentative="1">
      <w:start w:val="1"/>
      <w:numFmt w:val="bullet"/>
      <w:lvlText w:val="–"/>
      <w:lvlJc w:val="left"/>
      <w:pPr>
        <w:tabs>
          <w:tab w:val="num" w:pos="2160"/>
        </w:tabs>
        <w:ind w:left="2160" w:hanging="360"/>
      </w:pPr>
      <w:rPr>
        <w:rFonts w:ascii="Arial" w:hAnsi="Arial" w:hint="default"/>
      </w:rPr>
    </w:lvl>
    <w:lvl w:ilvl="3" w:tplc="81308EC0" w:tentative="1">
      <w:start w:val="1"/>
      <w:numFmt w:val="bullet"/>
      <w:lvlText w:val="–"/>
      <w:lvlJc w:val="left"/>
      <w:pPr>
        <w:tabs>
          <w:tab w:val="num" w:pos="2880"/>
        </w:tabs>
        <w:ind w:left="2880" w:hanging="360"/>
      </w:pPr>
      <w:rPr>
        <w:rFonts w:ascii="Arial" w:hAnsi="Arial" w:hint="default"/>
      </w:rPr>
    </w:lvl>
    <w:lvl w:ilvl="4" w:tplc="CD76DDE0" w:tentative="1">
      <w:start w:val="1"/>
      <w:numFmt w:val="bullet"/>
      <w:lvlText w:val="–"/>
      <w:lvlJc w:val="left"/>
      <w:pPr>
        <w:tabs>
          <w:tab w:val="num" w:pos="3600"/>
        </w:tabs>
        <w:ind w:left="3600" w:hanging="360"/>
      </w:pPr>
      <w:rPr>
        <w:rFonts w:ascii="Arial" w:hAnsi="Arial" w:hint="default"/>
      </w:rPr>
    </w:lvl>
    <w:lvl w:ilvl="5" w:tplc="680632C4" w:tentative="1">
      <w:start w:val="1"/>
      <w:numFmt w:val="bullet"/>
      <w:lvlText w:val="–"/>
      <w:lvlJc w:val="left"/>
      <w:pPr>
        <w:tabs>
          <w:tab w:val="num" w:pos="4320"/>
        </w:tabs>
        <w:ind w:left="4320" w:hanging="360"/>
      </w:pPr>
      <w:rPr>
        <w:rFonts w:ascii="Arial" w:hAnsi="Arial" w:hint="default"/>
      </w:rPr>
    </w:lvl>
    <w:lvl w:ilvl="6" w:tplc="000E8D1E" w:tentative="1">
      <w:start w:val="1"/>
      <w:numFmt w:val="bullet"/>
      <w:lvlText w:val="–"/>
      <w:lvlJc w:val="left"/>
      <w:pPr>
        <w:tabs>
          <w:tab w:val="num" w:pos="5040"/>
        </w:tabs>
        <w:ind w:left="5040" w:hanging="360"/>
      </w:pPr>
      <w:rPr>
        <w:rFonts w:ascii="Arial" w:hAnsi="Arial" w:hint="default"/>
      </w:rPr>
    </w:lvl>
    <w:lvl w:ilvl="7" w:tplc="2B0609EE" w:tentative="1">
      <w:start w:val="1"/>
      <w:numFmt w:val="bullet"/>
      <w:lvlText w:val="–"/>
      <w:lvlJc w:val="left"/>
      <w:pPr>
        <w:tabs>
          <w:tab w:val="num" w:pos="5760"/>
        </w:tabs>
        <w:ind w:left="5760" w:hanging="360"/>
      </w:pPr>
      <w:rPr>
        <w:rFonts w:ascii="Arial" w:hAnsi="Arial" w:hint="default"/>
      </w:rPr>
    </w:lvl>
    <w:lvl w:ilvl="8" w:tplc="4DA4052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D304738"/>
    <w:multiLevelType w:val="multilevel"/>
    <w:tmpl w:val="CDCA5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830E9C"/>
    <w:multiLevelType w:val="hybridMultilevel"/>
    <w:tmpl w:val="7278CCE0"/>
    <w:lvl w:ilvl="0" w:tplc="04090001">
      <w:start w:val="1"/>
      <w:numFmt w:val="bullet"/>
      <w:lvlText w:val=""/>
      <w:lvlJc w:val="left"/>
      <w:pPr>
        <w:tabs>
          <w:tab w:val="num" w:pos="720"/>
        </w:tabs>
        <w:ind w:left="720" w:hanging="360"/>
      </w:pPr>
      <w:rPr>
        <w:rFonts w:ascii="Symbol" w:hAnsi="Symbol" w:cs="Times New Roman" w:hint="default"/>
      </w:rPr>
    </w:lvl>
    <w:lvl w:ilvl="1" w:tplc="04090003">
      <w:start w:val="1"/>
      <w:numFmt w:val="bullet"/>
      <w:lvlText w:val="o"/>
      <w:lvlJc w:val="left"/>
      <w:pPr>
        <w:tabs>
          <w:tab w:val="num" w:pos="1440"/>
        </w:tabs>
        <w:ind w:left="1440" w:hanging="360"/>
      </w:pPr>
      <w:rPr>
        <w:rFonts w:ascii="Courier New" w:hAnsi="Courier New" w:cs="Arial" w:hint="default"/>
      </w:rPr>
    </w:lvl>
    <w:lvl w:ilvl="2" w:tplc="D15645DC">
      <w:start w:val="1"/>
      <w:numFmt w:val="bullet"/>
      <w:lvlText w:val="–"/>
      <w:lvlJc w:val="left"/>
      <w:pPr>
        <w:tabs>
          <w:tab w:val="num" w:pos="2160"/>
        </w:tabs>
        <w:ind w:left="2160" w:hanging="360"/>
      </w:pPr>
      <w:rPr>
        <w:rFonts w:ascii="Arial" w:hAnsi="Arial" w:hint="default"/>
      </w:rPr>
    </w:lvl>
    <w:lvl w:ilvl="3" w:tplc="6A105DFC">
      <w:start w:val="1"/>
      <w:numFmt w:val="bullet"/>
      <w:pStyle w:val="SOTxt4"/>
      <w:lvlText w:val=""/>
      <w:lvlJc w:val="left"/>
      <w:pPr>
        <w:tabs>
          <w:tab w:val="num" w:pos="2268"/>
        </w:tabs>
        <w:ind w:left="2268" w:hanging="567"/>
      </w:pPr>
      <w:rPr>
        <w:rFonts w:ascii="Wingdings" w:hAnsi="Wingdings" w:cs="Times New Roman" w:hint="default"/>
      </w:rPr>
    </w:lvl>
    <w:lvl w:ilvl="4" w:tplc="04090003">
      <w:start w:val="1"/>
      <w:numFmt w:val="bullet"/>
      <w:lvlText w:val="o"/>
      <w:lvlJc w:val="left"/>
      <w:pPr>
        <w:tabs>
          <w:tab w:val="num" w:pos="3600"/>
        </w:tabs>
        <w:ind w:left="3600" w:hanging="360"/>
      </w:pPr>
      <w:rPr>
        <w:rFonts w:ascii="Courier New" w:hAnsi="Courier New" w:cs="Arial" w:hint="default"/>
      </w:rPr>
    </w:lvl>
    <w:lvl w:ilvl="5" w:tplc="04090005">
      <w:start w:val="1"/>
      <w:numFmt w:val="bullet"/>
      <w:lvlText w:val=""/>
      <w:lvlJc w:val="left"/>
      <w:pPr>
        <w:tabs>
          <w:tab w:val="num" w:pos="4320"/>
        </w:tabs>
        <w:ind w:left="4320" w:hanging="360"/>
      </w:pPr>
      <w:rPr>
        <w:rFonts w:ascii="Wingdings" w:hAnsi="Wingdings" w:cs="Times New Roman" w:hint="default"/>
      </w:rPr>
    </w:lvl>
    <w:lvl w:ilvl="6" w:tplc="04090001">
      <w:start w:val="1"/>
      <w:numFmt w:val="bullet"/>
      <w:lvlText w:val=""/>
      <w:lvlJc w:val="left"/>
      <w:pPr>
        <w:tabs>
          <w:tab w:val="num" w:pos="5040"/>
        </w:tabs>
        <w:ind w:left="5040" w:hanging="360"/>
      </w:pPr>
      <w:rPr>
        <w:rFonts w:ascii="Symbol" w:hAnsi="Symbol" w:cs="Times New Roman" w:hint="default"/>
      </w:rPr>
    </w:lvl>
    <w:lvl w:ilvl="7" w:tplc="04090003">
      <w:start w:val="1"/>
      <w:numFmt w:val="bullet"/>
      <w:lvlText w:val="o"/>
      <w:lvlJc w:val="left"/>
      <w:pPr>
        <w:tabs>
          <w:tab w:val="num" w:pos="5760"/>
        </w:tabs>
        <w:ind w:left="5760" w:hanging="360"/>
      </w:pPr>
      <w:rPr>
        <w:rFonts w:ascii="Courier New" w:hAnsi="Courier New" w:cs="Arial" w:hint="default"/>
      </w:rPr>
    </w:lvl>
    <w:lvl w:ilvl="8" w:tplc="04090005">
      <w:start w:val="1"/>
      <w:numFmt w:val="bullet"/>
      <w:lvlText w:val=""/>
      <w:lvlJc w:val="left"/>
      <w:pPr>
        <w:tabs>
          <w:tab w:val="num" w:pos="6480"/>
        </w:tabs>
        <w:ind w:left="6480" w:hanging="360"/>
      </w:pPr>
      <w:rPr>
        <w:rFonts w:ascii="Wingdings" w:hAnsi="Wingdings" w:cs="Times New Roman" w:hint="default"/>
      </w:rPr>
    </w:lvl>
  </w:abstractNum>
  <w:abstractNum w:abstractNumId="4" w15:restartNumberingAfterBreak="0">
    <w:nsid w:val="573430E5"/>
    <w:multiLevelType w:val="hybridMultilevel"/>
    <w:tmpl w:val="E9CE3B30"/>
    <w:lvl w:ilvl="0" w:tplc="063EF576">
      <w:start w:val="1"/>
      <w:numFmt w:val="bullet"/>
      <w:lvlText w:val="•"/>
      <w:lvlJc w:val="left"/>
      <w:pPr>
        <w:tabs>
          <w:tab w:val="num" w:pos="720"/>
        </w:tabs>
        <w:ind w:left="720" w:hanging="360"/>
      </w:pPr>
      <w:rPr>
        <w:rFonts w:ascii="Arial" w:hAnsi="Arial" w:hint="default"/>
      </w:rPr>
    </w:lvl>
    <w:lvl w:ilvl="1" w:tplc="73448A9C" w:tentative="1">
      <w:start w:val="1"/>
      <w:numFmt w:val="bullet"/>
      <w:lvlText w:val="•"/>
      <w:lvlJc w:val="left"/>
      <w:pPr>
        <w:tabs>
          <w:tab w:val="num" w:pos="1440"/>
        </w:tabs>
        <w:ind w:left="1440" w:hanging="360"/>
      </w:pPr>
      <w:rPr>
        <w:rFonts w:ascii="Arial" w:hAnsi="Arial" w:hint="default"/>
      </w:rPr>
    </w:lvl>
    <w:lvl w:ilvl="2" w:tplc="F35A8F22" w:tentative="1">
      <w:start w:val="1"/>
      <w:numFmt w:val="bullet"/>
      <w:lvlText w:val="•"/>
      <w:lvlJc w:val="left"/>
      <w:pPr>
        <w:tabs>
          <w:tab w:val="num" w:pos="2160"/>
        </w:tabs>
        <w:ind w:left="2160" w:hanging="360"/>
      </w:pPr>
      <w:rPr>
        <w:rFonts w:ascii="Arial" w:hAnsi="Arial" w:hint="default"/>
      </w:rPr>
    </w:lvl>
    <w:lvl w:ilvl="3" w:tplc="9708806C" w:tentative="1">
      <w:start w:val="1"/>
      <w:numFmt w:val="bullet"/>
      <w:lvlText w:val="•"/>
      <w:lvlJc w:val="left"/>
      <w:pPr>
        <w:tabs>
          <w:tab w:val="num" w:pos="2880"/>
        </w:tabs>
        <w:ind w:left="2880" w:hanging="360"/>
      </w:pPr>
      <w:rPr>
        <w:rFonts w:ascii="Arial" w:hAnsi="Arial" w:hint="default"/>
      </w:rPr>
    </w:lvl>
    <w:lvl w:ilvl="4" w:tplc="1B1EC984" w:tentative="1">
      <w:start w:val="1"/>
      <w:numFmt w:val="bullet"/>
      <w:lvlText w:val="•"/>
      <w:lvlJc w:val="left"/>
      <w:pPr>
        <w:tabs>
          <w:tab w:val="num" w:pos="3600"/>
        </w:tabs>
        <w:ind w:left="3600" w:hanging="360"/>
      </w:pPr>
      <w:rPr>
        <w:rFonts w:ascii="Arial" w:hAnsi="Arial" w:hint="default"/>
      </w:rPr>
    </w:lvl>
    <w:lvl w:ilvl="5" w:tplc="5364BB2E" w:tentative="1">
      <w:start w:val="1"/>
      <w:numFmt w:val="bullet"/>
      <w:lvlText w:val="•"/>
      <w:lvlJc w:val="left"/>
      <w:pPr>
        <w:tabs>
          <w:tab w:val="num" w:pos="4320"/>
        </w:tabs>
        <w:ind w:left="4320" w:hanging="360"/>
      </w:pPr>
      <w:rPr>
        <w:rFonts w:ascii="Arial" w:hAnsi="Arial" w:hint="default"/>
      </w:rPr>
    </w:lvl>
    <w:lvl w:ilvl="6" w:tplc="7D3042C4" w:tentative="1">
      <w:start w:val="1"/>
      <w:numFmt w:val="bullet"/>
      <w:lvlText w:val="•"/>
      <w:lvlJc w:val="left"/>
      <w:pPr>
        <w:tabs>
          <w:tab w:val="num" w:pos="5040"/>
        </w:tabs>
        <w:ind w:left="5040" w:hanging="360"/>
      </w:pPr>
      <w:rPr>
        <w:rFonts w:ascii="Arial" w:hAnsi="Arial" w:hint="default"/>
      </w:rPr>
    </w:lvl>
    <w:lvl w:ilvl="7" w:tplc="CC3E0362" w:tentative="1">
      <w:start w:val="1"/>
      <w:numFmt w:val="bullet"/>
      <w:lvlText w:val="•"/>
      <w:lvlJc w:val="left"/>
      <w:pPr>
        <w:tabs>
          <w:tab w:val="num" w:pos="5760"/>
        </w:tabs>
        <w:ind w:left="5760" w:hanging="360"/>
      </w:pPr>
      <w:rPr>
        <w:rFonts w:ascii="Arial" w:hAnsi="Arial" w:hint="default"/>
      </w:rPr>
    </w:lvl>
    <w:lvl w:ilvl="8" w:tplc="25F69AF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31E4574"/>
    <w:multiLevelType w:val="hybridMultilevel"/>
    <w:tmpl w:val="3A7AD9B8"/>
    <w:lvl w:ilvl="0" w:tplc="717AD0CC">
      <w:start w:val="1"/>
      <w:numFmt w:val="bullet"/>
      <w:pStyle w:val="SOTxt3"/>
      <w:lvlText w:val=""/>
      <w:lvlJc w:val="left"/>
      <w:pPr>
        <w:tabs>
          <w:tab w:val="num" w:pos="1701"/>
        </w:tabs>
        <w:ind w:left="1701" w:hanging="567"/>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67D409C9"/>
    <w:multiLevelType w:val="hybridMultilevel"/>
    <w:tmpl w:val="297E0AD2"/>
    <w:lvl w:ilvl="0" w:tplc="9D30B266">
      <w:start w:val="1"/>
      <w:numFmt w:val="decimal"/>
      <w:lvlText w:val="%1."/>
      <w:lvlJc w:val="left"/>
      <w:pPr>
        <w:tabs>
          <w:tab w:val="num" w:pos="720"/>
        </w:tabs>
        <w:ind w:left="720" w:hanging="360"/>
      </w:pPr>
    </w:lvl>
    <w:lvl w:ilvl="1" w:tplc="A3B033E8" w:tentative="1">
      <w:start w:val="1"/>
      <w:numFmt w:val="decimal"/>
      <w:lvlText w:val="%2."/>
      <w:lvlJc w:val="left"/>
      <w:pPr>
        <w:tabs>
          <w:tab w:val="num" w:pos="1440"/>
        </w:tabs>
        <w:ind w:left="1440" w:hanging="360"/>
      </w:pPr>
    </w:lvl>
    <w:lvl w:ilvl="2" w:tplc="AAAC01FE" w:tentative="1">
      <w:start w:val="1"/>
      <w:numFmt w:val="decimal"/>
      <w:lvlText w:val="%3."/>
      <w:lvlJc w:val="left"/>
      <w:pPr>
        <w:tabs>
          <w:tab w:val="num" w:pos="2160"/>
        </w:tabs>
        <w:ind w:left="2160" w:hanging="360"/>
      </w:pPr>
    </w:lvl>
    <w:lvl w:ilvl="3" w:tplc="D9EE3212" w:tentative="1">
      <w:start w:val="1"/>
      <w:numFmt w:val="decimal"/>
      <w:lvlText w:val="%4."/>
      <w:lvlJc w:val="left"/>
      <w:pPr>
        <w:tabs>
          <w:tab w:val="num" w:pos="2880"/>
        </w:tabs>
        <w:ind w:left="2880" w:hanging="360"/>
      </w:pPr>
    </w:lvl>
    <w:lvl w:ilvl="4" w:tplc="3424AC96" w:tentative="1">
      <w:start w:val="1"/>
      <w:numFmt w:val="decimal"/>
      <w:lvlText w:val="%5."/>
      <w:lvlJc w:val="left"/>
      <w:pPr>
        <w:tabs>
          <w:tab w:val="num" w:pos="3600"/>
        </w:tabs>
        <w:ind w:left="3600" w:hanging="360"/>
      </w:pPr>
    </w:lvl>
    <w:lvl w:ilvl="5" w:tplc="8E48FA68" w:tentative="1">
      <w:start w:val="1"/>
      <w:numFmt w:val="decimal"/>
      <w:lvlText w:val="%6."/>
      <w:lvlJc w:val="left"/>
      <w:pPr>
        <w:tabs>
          <w:tab w:val="num" w:pos="4320"/>
        </w:tabs>
        <w:ind w:left="4320" w:hanging="360"/>
      </w:pPr>
    </w:lvl>
    <w:lvl w:ilvl="6" w:tplc="EBB4FDF8" w:tentative="1">
      <w:start w:val="1"/>
      <w:numFmt w:val="decimal"/>
      <w:lvlText w:val="%7."/>
      <w:lvlJc w:val="left"/>
      <w:pPr>
        <w:tabs>
          <w:tab w:val="num" w:pos="5040"/>
        </w:tabs>
        <w:ind w:left="5040" w:hanging="360"/>
      </w:pPr>
    </w:lvl>
    <w:lvl w:ilvl="7" w:tplc="CCD6BDF4" w:tentative="1">
      <w:start w:val="1"/>
      <w:numFmt w:val="decimal"/>
      <w:lvlText w:val="%8."/>
      <w:lvlJc w:val="left"/>
      <w:pPr>
        <w:tabs>
          <w:tab w:val="num" w:pos="5760"/>
        </w:tabs>
        <w:ind w:left="5760" w:hanging="360"/>
      </w:pPr>
    </w:lvl>
    <w:lvl w:ilvl="8" w:tplc="AE42B5D6" w:tentative="1">
      <w:start w:val="1"/>
      <w:numFmt w:val="decimal"/>
      <w:lvlText w:val="%9."/>
      <w:lvlJc w:val="left"/>
      <w:pPr>
        <w:tabs>
          <w:tab w:val="num" w:pos="6480"/>
        </w:tabs>
        <w:ind w:left="6480" w:hanging="360"/>
      </w:pPr>
    </w:lvl>
  </w:abstractNum>
  <w:abstractNum w:abstractNumId="7" w15:restartNumberingAfterBreak="0">
    <w:nsid w:val="6CE14A94"/>
    <w:multiLevelType w:val="hybridMultilevel"/>
    <w:tmpl w:val="827A230A"/>
    <w:lvl w:ilvl="0" w:tplc="7884DA6E">
      <w:start w:val="1"/>
      <w:numFmt w:val="bullet"/>
      <w:pStyle w:val="SOTxt1"/>
      <w:lvlText w:val=""/>
      <w:lvlJc w:val="left"/>
      <w:pPr>
        <w:tabs>
          <w:tab w:val="num" w:pos="567"/>
        </w:tabs>
        <w:ind w:left="567" w:hanging="567"/>
      </w:pPr>
      <w:rPr>
        <w:rFonts w:ascii="Symbol" w:hAnsi="Symbol" w:cs="Times New Roman" w:hint="default"/>
      </w:rPr>
    </w:lvl>
    <w:lvl w:ilvl="1" w:tplc="2CE6CCF2">
      <w:start w:val="1"/>
      <w:numFmt w:val="bullet"/>
      <w:lvlText w:val="o"/>
      <w:lvlJc w:val="left"/>
      <w:pPr>
        <w:tabs>
          <w:tab w:val="num" w:pos="1440"/>
        </w:tabs>
        <w:ind w:left="1440" w:hanging="360"/>
      </w:pPr>
      <w:rPr>
        <w:rFonts w:ascii="Courier New" w:hAnsi="Courier New" w:cs="Arial" w:hint="default"/>
      </w:rPr>
    </w:lvl>
    <w:lvl w:ilvl="2" w:tplc="04090005">
      <w:start w:val="1"/>
      <w:numFmt w:val="bullet"/>
      <w:lvlText w:val=""/>
      <w:lvlJc w:val="left"/>
      <w:pPr>
        <w:tabs>
          <w:tab w:val="num" w:pos="2160"/>
        </w:tabs>
        <w:ind w:left="2160" w:hanging="360"/>
      </w:pPr>
      <w:rPr>
        <w:rFonts w:ascii="Wingdings" w:hAnsi="Wingdings" w:cs="Times New Roman" w:hint="default"/>
      </w:rPr>
    </w:lvl>
    <w:lvl w:ilvl="3" w:tplc="04090001">
      <w:start w:val="1"/>
      <w:numFmt w:val="bullet"/>
      <w:lvlText w:val=""/>
      <w:lvlJc w:val="left"/>
      <w:pPr>
        <w:tabs>
          <w:tab w:val="num" w:pos="2880"/>
        </w:tabs>
        <w:ind w:left="2880" w:hanging="360"/>
      </w:pPr>
      <w:rPr>
        <w:rFonts w:ascii="Symbol" w:hAnsi="Symbol" w:cs="Times New Roman" w:hint="default"/>
      </w:rPr>
    </w:lvl>
    <w:lvl w:ilvl="4" w:tplc="04090003">
      <w:start w:val="1"/>
      <w:numFmt w:val="bullet"/>
      <w:lvlText w:val="o"/>
      <w:lvlJc w:val="left"/>
      <w:pPr>
        <w:tabs>
          <w:tab w:val="num" w:pos="3600"/>
        </w:tabs>
        <w:ind w:left="3600" w:hanging="360"/>
      </w:pPr>
      <w:rPr>
        <w:rFonts w:ascii="Courier New" w:hAnsi="Courier New" w:cs="Arial" w:hint="default"/>
      </w:rPr>
    </w:lvl>
    <w:lvl w:ilvl="5" w:tplc="04090005">
      <w:start w:val="1"/>
      <w:numFmt w:val="bullet"/>
      <w:lvlText w:val=""/>
      <w:lvlJc w:val="left"/>
      <w:pPr>
        <w:tabs>
          <w:tab w:val="num" w:pos="4320"/>
        </w:tabs>
        <w:ind w:left="4320" w:hanging="360"/>
      </w:pPr>
      <w:rPr>
        <w:rFonts w:ascii="Wingdings" w:hAnsi="Wingdings" w:cs="Times New Roman" w:hint="default"/>
      </w:rPr>
    </w:lvl>
    <w:lvl w:ilvl="6" w:tplc="04090001">
      <w:start w:val="1"/>
      <w:numFmt w:val="bullet"/>
      <w:lvlText w:val=""/>
      <w:lvlJc w:val="left"/>
      <w:pPr>
        <w:tabs>
          <w:tab w:val="num" w:pos="5040"/>
        </w:tabs>
        <w:ind w:left="5040" w:hanging="360"/>
      </w:pPr>
      <w:rPr>
        <w:rFonts w:ascii="Symbol" w:hAnsi="Symbol" w:cs="Times New Roman" w:hint="default"/>
      </w:rPr>
    </w:lvl>
    <w:lvl w:ilvl="7" w:tplc="04090003">
      <w:start w:val="1"/>
      <w:numFmt w:val="bullet"/>
      <w:lvlText w:val="o"/>
      <w:lvlJc w:val="left"/>
      <w:pPr>
        <w:tabs>
          <w:tab w:val="num" w:pos="5760"/>
        </w:tabs>
        <w:ind w:left="5760" w:hanging="360"/>
      </w:pPr>
      <w:rPr>
        <w:rFonts w:ascii="Courier New" w:hAnsi="Courier New" w:cs="Arial" w:hint="default"/>
      </w:rPr>
    </w:lvl>
    <w:lvl w:ilvl="8" w:tplc="04090005">
      <w:start w:val="1"/>
      <w:numFmt w:val="bullet"/>
      <w:lvlText w:val=""/>
      <w:lvlJc w:val="left"/>
      <w:pPr>
        <w:tabs>
          <w:tab w:val="num" w:pos="6480"/>
        </w:tabs>
        <w:ind w:left="6480" w:hanging="360"/>
      </w:pPr>
      <w:rPr>
        <w:rFonts w:ascii="Wingdings" w:hAnsi="Wingdings" w:cs="Times New Roman" w:hint="default"/>
      </w:rPr>
    </w:lvl>
  </w:abstractNum>
  <w:abstractNum w:abstractNumId="8" w15:restartNumberingAfterBreak="0">
    <w:nsid w:val="7DA44E08"/>
    <w:multiLevelType w:val="hybridMultilevel"/>
    <w:tmpl w:val="8DF6B414"/>
    <w:lvl w:ilvl="0" w:tplc="D3841A6A">
      <w:start w:val="1"/>
      <w:numFmt w:val="bullet"/>
      <w:lvlText w:val="•"/>
      <w:lvlJc w:val="left"/>
      <w:pPr>
        <w:tabs>
          <w:tab w:val="num" w:pos="720"/>
        </w:tabs>
        <w:ind w:left="720" w:hanging="360"/>
      </w:pPr>
      <w:rPr>
        <w:rFonts w:ascii="Arial" w:hAnsi="Arial" w:hint="default"/>
      </w:rPr>
    </w:lvl>
    <w:lvl w:ilvl="1" w:tplc="CEDA1B1A" w:tentative="1">
      <w:start w:val="1"/>
      <w:numFmt w:val="bullet"/>
      <w:lvlText w:val="•"/>
      <w:lvlJc w:val="left"/>
      <w:pPr>
        <w:tabs>
          <w:tab w:val="num" w:pos="1440"/>
        </w:tabs>
        <w:ind w:left="1440" w:hanging="360"/>
      </w:pPr>
      <w:rPr>
        <w:rFonts w:ascii="Arial" w:hAnsi="Arial" w:hint="default"/>
      </w:rPr>
    </w:lvl>
    <w:lvl w:ilvl="2" w:tplc="3AFC5F20" w:tentative="1">
      <w:start w:val="1"/>
      <w:numFmt w:val="bullet"/>
      <w:lvlText w:val="•"/>
      <w:lvlJc w:val="left"/>
      <w:pPr>
        <w:tabs>
          <w:tab w:val="num" w:pos="2160"/>
        </w:tabs>
        <w:ind w:left="2160" w:hanging="360"/>
      </w:pPr>
      <w:rPr>
        <w:rFonts w:ascii="Arial" w:hAnsi="Arial" w:hint="default"/>
      </w:rPr>
    </w:lvl>
    <w:lvl w:ilvl="3" w:tplc="C8C845C2" w:tentative="1">
      <w:start w:val="1"/>
      <w:numFmt w:val="bullet"/>
      <w:lvlText w:val="•"/>
      <w:lvlJc w:val="left"/>
      <w:pPr>
        <w:tabs>
          <w:tab w:val="num" w:pos="2880"/>
        </w:tabs>
        <w:ind w:left="2880" w:hanging="360"/>
      </w:pPr>
      <w:rPr>
        <w:rFonts w:ascii="Arial" w:hAnsi="Arial" w:hint="default"/>
      </w:rPr>
    </w:lvl>
    <w:lvl w:ilvl="4" w:tplc="90DCBB9A" w:tentative="1">
      <w:start w:val="1"/>
      <w:numFmt w:val="bullet"/>
      <w:lvlText w:val="•"/>
      <w:lvlJc w:val="left"/>
      <w:pPr>
        <w:tabs>
          <w:tab w:val="num" w:pos="3600"/>
        </w:tabs>
        <w:ind w:left="3600" w:hanging="360"/>
      </w:pPr>
      <w:rPr>
        <w:rFonts w:ascii="Arial" w:hAnsi="Arial" w:hint="default"/>
      </w:rPr>
    </w:lvl>
    <w:lvl w:ilvl="5" w:tplc="B29EC3CE" w:tentative="1">
      <w:start w:val="1"/>
      <w:numFmt w:val="bullet"/>
      <w:lvlText w:val="•"/>
      <w:lvlJc w:val="left"/>
      <w:pPr>
        <w:tabs>
          <w:tab w:val="num" w:pos="4320"/>
        </w:tabs>
        <w:ind w:left="4320" w:hanging="360"/>
      </w:pPr>
      <w:rPr>
        <w:rFonts w:ascii="Arial" w:hAnsi="Arial" w:hint="default"/>
      </w:rPr>
    </w:lvl>
    <w:lvl w:ilvl="6" w:tplc="597E9D32" w:tentative="1">
      <w:start w:val="1"/>
      <w:numFmt w:val="bullet"/>
      <w:lvlText w:val="•"/>
      <w:lvlJc w:val="left"/>
      <w:pPr>
        <w:tabs>
          <w:tab w:val="num" w:pos="5040"/>
        </w:tabs>
        <w:ind w:left="5040" w:hanging="360"/>
      </w:pPr>
      <w:rPr>
        <w:rFonts w:ascii="Arial" w:hAnsi="Arial" w:hint="default"/>
      </w:rPr>
    </w:lvl>
    <w:lvl w:ilvl="7" w:tplc="01D0DE7A" w:tentative="1">
      <w:start w:val="1"/>
      <w:numFmt w:val="bullet"/>
      <w:lvlText w:val="•"/>
      <w:lvlJc w:val="left"/>
      <w:pPr>
        <w:tabs>
          <w:tab w:val="num" w:pos="5760"/>
        </w:tabs>
        <w:ind w:left="5760" w:hanging="360"/>
      </w:pPr>
      <w:rPr>
        <w:rFonts w:ascii="Arial" w:hAnsi="Arial" w:hint="default"/>
      </w:rPr>
    </w:lvl>
    <w:lvl w:ilvl="8" w:tplc="ABC4E94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DBC5AEB"/>
    <w:multiLevelType w:val="hybridMultilevel"/>
    <w:tmpl w:val="3A926266"/>
    <w:lvl w:ilvl="0" w:tplc="0C7AEA3C">
      <w:start w:val="1"/>
      <w:numFmt w:val="bullet"/>
      <w:lvlText w:val=""/>
      <w:lvlJc w:val="left"/>
      <w:pPr>
        <w:tabs>
          <w:tab w:val="num" w:pos="720"/>
        </w:tabs>
        <w:ind w:left="720" w:hanging="360"/>
      </w:pPr>
      <w:rPr>
        <w:rFonts w:ascii="Symbol" w:hAnsi="Symbol" w:cs="Times New Roman" w:hint="default"/>
      </w:rPr>
    </w:lvl>
    <w:lvl w:ilvl="1" w:tplc="7DD23FF2">
      <w:start w:val="1"/>
      <w:numFmt w:val="bullet"/>
      <w:pStyle w:val="SOTxt2"/>
      <w:lvlText w:val="o"/>
      <w:lvlJc w:val="left"/>
      <w:pPr>
        <w:tabs>
          <w:tab w:val="num" w:pos="1134"/>
        </w:tabs>
        <w:ind w:left="1134" w:hanging="567"/>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cs="Times New Roman" w:hint="default"/>
      </w:rPr>
    </w:lvl>
    <w:lvl w:ilvl="3" w:tplc="04090001">
      <w:start w:val="1"/>
      <w:numFmt w:val="bullet"/>
      <w:lvlText w:val=""/>
      <w:lvlJc w:val="left"/>
      <w:pPr>
        <w:tabs>
          <w:tab w:val="num" w:pos="2880"/>
        </w:tabs>
        <w:ind w:left="2880" w:hanging="360"/>
      </w:pPr>
      <w:rPr>
        <w:rFonts w:ascii="Symbol" w:hAnsi="Symbol" w:cs="Times New Roman" w:hint="default"/>
      </w:rPr>
    </w:lvl>
    <w:lvl w:ilvl="4" w:tplc="04090003">
      <w:start w:val="1"/>
      <w:numFmt w:val="bullet"/>
      <w:lvlText w:val="o"/>
      <w:lvlJc w:val="left"/>
      <w:pPr>
        <w:tabs>
          <w:tab w:val="num" w:pos="3600"/>
        </w:tabs>
        <w:ind w:left="3600" w:hanging="360"/>
      </w:pPr>
      <w:rPr>
        <w:rFonts w:ascii="Courier New" w:hAnsi="Courier New" w:cs="Arial" w:hint="default"/>
      </w:rPr>
    </w:lvl>
    <w:lvl w:ilvl="5" w:tplc="04090005">
      <w:start w:val="1"/>
      <w:numFmt w:val="bullet"/>
      <w:lvlText w:val=""/>
      <w:lvlJc w:val="left"/>
      <w:pPr>
        <w:tabs>
          <w:tab w:val="num" w:pos="4320"/>
        </w:tabs>
        <w:ind w:left="4320" w:hanging="360"/>
      </w:pPr>
      <w:rPr>
        <w:rFonts w:ascii="Wingdings" w:hAnsi="Wingdings" w:cs="Times New Roman" w:hint="default"/>
      </w:rPr>
    </w:lvl>
    <w:lvl w:ilvl="6" w:tplc="04090001">
      <w:start w:val="1"/>
      <w:numFmt w:val="bullet"/>
      <w:lvlText w:val=""/>
      <w:lvlJc w:val="left"/>
      <w:pPr>
        <w:tabs>
          <w:tab w:val="num" w:pos="5040"/>
        </w:tabs>
        <w:ind w:left="5040" w:hanging="360"/>
      </w:pPr>
      <w:rPr>
        <w:rFonts w:ascii="Symbol" w:hAnsi="Symbol" w:cs="Times New Roman" w:hint="default"/>
      </w:rPr>
    </w:lvl>
    <w:lvl w:ilvl="7" w:tplc="04090003">
      <w:start w:val="1"/>
      <w:numFmt w:val="bullet"/>
      <w:lvlText w:val="o"/>
      <w:lvlJc w:val="left"/>
      <w:pPr>
        <w:tabs>
          <w:tab w:val="num" w:pos="5760"/>
        </w:tabs>
        <w:ind w:left="5760" w:hanging="360"/>
      </w:pPr>
      <w:rPr>
        <w:rFonts w:ascii="Courier New" w:hAnsi="Courier New" w:cs="Arial" w:hint="default"/>
      </w:rPr>
    </w:lvl>
    <w:lvl w:ilvl="8" w:tplc="04090005">
      <w:start w:val="1"/>
      <w:numFmt w:val="bullet"/>
      <w:lvlText w:val=""/>
      <w:lvlJc w:val="left"/>
      <w:pPr>
        <w:tabs>
          <w:tab w:val="num" w:pos="6480"/>
        </w:tabs>
        <w:ind w:left="6480" w:hanging="360"/>
      </w:pPr>
      <w:rPr>
        <w:rFonts w:ascii="Wingdings" w:hAnsi="Wingdings" w:cs="Times New Roman" w:hint="default"/>
      </w:rPr>
    </w:lvl>
  </w:abstractNum>
  <w:num w:numId="1">
    <w:abstractNumId w:val="7"/>
  </w:num>
  <w:num w:numId="2">
    <w:abstractNumId w:val="9"/>
  </w:num>
  <w:num w:numId="3">
    <w:abstractNumId w:val="5"/>
  </w:num>
  <w:num w:numId="4">
    <w:abstractNumId w:val="3"/>
  </w:num>
  <w:num w:numId="5">
    <w:abstractNumId w:val="2"/>
  </w:num>
  <w:num w:numId="6">
    <w:abstractNumId w:val="1"/>
  </w:num>
  <w:num w:numId="7">
    <w:abstractNumId w:val="0"/>
  </w:num>
  <w:num w:numId="8">
    <w:abstractNumId w:val="6"/>
  </w:num>
  <w:num w:numId="9">
    <w:abstractNumId w:val="4"/>
  </w:num>
  <w:num w:numId="10">
    <w:abstractNumId w:val="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7704" w:allStyles="0" w:customStyles="0" w:latentStyles="1" w:stylesInUse="0" w:headingStyles="0" w:numberingStyles="0" w:tableStyles="0" w:directFormattingOnRuns="1" w:directFormattingOnParagraphs="1" w:directFormattingOnNumbering="1" w:directFormattingOnTables="0" w:clearFormatting="1" w:top3HeadingStyles="1" w:visibleStyles="1" w:alternateStyleNames="0"/>
  <w:doNotTrackFormatting/>
  <w:defaultTabStop w:val="720"/>
  <w:hyphenationZone w:val="283"/>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Diabetes Mellitus-Russia&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1&lt;/SpaceAfter&gt;&lt;HyperlinksEnabled&gt;1&lt;/HyperlinksEnabled&gt;&lt;HyperlinksVisible&gt;0&lt;/HyperlinksVisible&gt;&lt;/ENLayout&gt;"/>
    <w:docVar w:name="EN.Libraries" w:val="&lt;Libraries&gt;&lt;item db-id=&quot;e2ssafx9o00edpefpetxwrvjxwrvt5drfx95&quot;&gt;EL093-15&lt;record-ids&gt;&lt;item&gt;8&lt;/item&gt;&lt;item&gt;9&lt;/item&gt;&lt;item&gt;11&lt;/item&gt;&lt;item&gt;12&lt;/item&gt;&lt;item&gt;18&lt;/item&gt;&lt;item&gt;22&lt;/item&gt;&lt;item&gt;27&lt;/item&gt;&lt;item&gt;30&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item&gt;49&lt;/item&gt;&lt;item&gt;50&lt;/item&gt;&lt;item&gt;51&lt;/item&gt;&lt;item&gt;52&lt;/item&gt;&lt;item&gt;54&lt;/item&gt;&lt;/record-ids&gt;&lt;/item&gt;&lt;/Libraries&gt;"/>
  </w:docVars>
  <w:rsids>
    <w:rsidRoot w:val="00BC675D"/>
    <w:rsid w:val="0000247B"/>
    <w:rsid w:val="00003087"/>
    <w:rsid w:val="000034F7"/>
    <w:rsid w:val="00004511"/>
    <w:rsid w:val="00005726"/>
    <w:rsid w:val="00007C2E"/>
    <w:rsid w:val="00010229"/>
    <w:rsid w:val="0001075C"/>
    <w:rsid w:val="00010ED8"/>
    <w:rsid w:val="00011345"/>
    <w:rsid w:val="00011B2D"/>
    <w:rsid w:val="0001269A"/>
    <w:rsid w:val="00013854"/>
    <w:rsid w:val="000152A7"/>
    <w:rsid w:val="00015A78"/>
    <w:rsid w:val="00020EAB"/>
    <w:rsid w:val="00022BAA"/>
    <w:rsid w:val="00024AA0"/>
    <w:rsid w:val="00025EE2"/>
    <w:rsid w:val="0002749F"/>
    <w:rsid w:val="000319B9"/>
    <w:rsid w:val="00036799"/>
    <w:rsid w:val="00037A91"/>
    <w:rsid w:val="000408FE"/>
    <w:rsid w:val="00041F69"/>
    <w:rsid w:val="00042BA8"/>
    <w:rsid w:val="00042F96"/>
    <w:rsid w:val="00047017"/>
    <w:rsid w:val="00052ABB"/>
    <w:rsid w:val="00053ACB"/>
    <w:rsid w:val="00055216"/>
    <w:rsid w:val="000637F2"/>
    <w:rsid w:val="00064A14"/>
    <w:rsid w:val="0006575E"/>
    <w:rsid w:val="00065CE3"/>
    <w:rsid w:val="000700BA"/>
    <w:rsid w:val="000700CC"/>
    <w:rsid w:val="00073CEC"/>
    <w:rsid w:val="00076921"/>
    <w:rsid w:val="000866F9"/>
    <w:rsid w:val="000867DF"/>
    <w:rsid w:val="00086F82"/>
    <w:rsid w:val="00090F0A"/>
    <w:rsid w:val="00091220"/>
    <w:rsid w:val="00091506"/>
    <w:rsid w:val="00096EE0"/>
    <w:rsid w:val="000A1724"/>
    <w:rsid w:val="000A184E"/>
    <w:rsid w:val="000A1DFE"/>
    <w:rsid w:val="000A33C5"/>
    <w:rsid w:val="000A6617"/>
    <w:rsid w:val="000B036E"/>
    <w:rsid w:val="000B2847"/>
    <w:rsid w:val="000B3CF6"/>
    <w:rsid w:val="000B436B"/>
    <w:rsid w:val="000B7919"/>
    <w:rsid w:val="000B7969"/>
    <w:rsid w:val="000C2864"/>
    <w:rsid w:val="000C338F"/>
    <w:rsid w:val="000C6794"/>
    <w:rsid w:val="000D0088"/>
    <w:rsid w:val="000D1977"/>
    <w:rsid w:val="000D2A20"/>
    <w:rsid w:val="000D384D"/>
    <w:rsid w:val="000D4BFD"/>
    <w:rsid w:val="000D6E20"/>
    <w:rsid w:val="000D71CB"/>
    <w:rsid w:val="000E0E4E"/>
    <w:rsid w:val="000E2B72"/>
    <w:rsid w:val="000E37A6"/>
    <w:rsid w:val="000E4741"/>
    <w:rsid w:val="000E5B1B"/>
    <w:rsid w:val="000F3ED0"/>
    <w:rsid w:val="000F522D"/>
    <w:rsid w:val="000F62AF"/>
    <w:rsid w:val="00110F0C"/>
    <w:rsid w:val="00115B48"/>
    <w:rsid w:val="00116567"/>
    <w:rsid w:val="00116E90"/>
    <w:rsid w:val="00121777"/>
    <w:rsid w:val="0012193C"/>
    <w:rsid w:val="001219AB"/>
    <w:rsid w:val="00122E47"/>
    <w:rsid w:val="001248F1"/>
    <w:rsid w:val="0013062F"/>
    <w:rsid w:val="001334E2"/>
    <w:rsid w:val="00135871"/>
    <w:rsid w:val="001374D5"/>
    <w:rsid w:val="001376EB"/>
    <w:rsid w:val="00137783"/>
    <w:rsid w:val="00140044"/>
    <w:rsid w:val="00141173"/>
    <w:rsid w:val="001418A0"/>
    <w:rsid w:val="001420F5"/>
    <w:rsid w:val="0014311F"/>
    <w:rsid w:val="00143823"/>
    <w:rsid w:val="001448A0"/>
    <w:rsid w:val="0014677C"/>
    <w:rsid w:val="0015157D"/>
    <w:rsid w:val="001516ED"/>
    <w:rsid w:val="00153154"/>
    <w:rsid w:val="00153226"/>
    <w:rsid w:val="001545E3"/>
    <w:rsid w:val="00156A4A"/>
    <w:rsid w:val="00157399"/>
    <w:rsid w:val="001607F3"/>
    <w:rsid w:val="00161F53"/>
    <w:rsid w:val="00163CFC"/>
    <w:rsid w:val="00165531"/>
    <w:rsid w:val="00165713"/>
    <w:rsid w:val="00167C7D"/>
    <w:rsid w:val="00173405"/>
    <w:rsid w:val="0017527F"/>
    <w:rsid w:val="001775A8"/>
    <w:rsid w:val="0017788C"/>
    <w:rsid w:val="00180392"/>
    <w:rsid w:val="00182352"/>
    <w:rsid w:val="00182AD5"/>
    <w:rsid w:val="001876BD"/>
    <w:rsid w:val="00191119"/>
    <w:rsid w:val="00192408"/>
    <w:rsid w:val="00192B60"/>
    <w:rsid w:val="00195B80"/>
    <w:rsid w:val="001A0089"/>
    <w:rsid w:val="001A2810"/>
    <w:rsid w:val="001A6CC5"/>
    <w:rsid w:val="001B1593"/>
    <w:rsid w:val="001B16EE"/>
    <w:rsid w:val="001B3C0C"/>
    <w:rsid w:val="001B786D"/>
    <w:rsid w:val="001C15B3"/>
    <w:rsid w:val="001C2C2C"/>
    <w:rsid w:val="001C2C50"/>
    <w:rsid w:val="001C2F64"/>
    <w:rsid w:val="001C2FBC"/>
    <w:rsid w:val="001C47DA"/>
    <w:rsid w:val="001C6FD3"/>
    <w:rsid w:val="001D1165"/>
    <w:rsid w:val="001D1BD0"/>
    <w:rsid w:val="001D3D25"/>
    <w:rsid w:val="001D4715"/>
    <w:rsid w:val="001D52DB"/>
    <w:rsid w:val="001D6FDD"/>
    <w:rsid w:val="001D7F93"/>
    <w:rsid w:val="001E0354"/>
    <w:rsid w:val="001E44FF"/>
    <w:rsid w:val="001E7890"/>
    <w:rsid w:val="001F0869"/>
    <w:rsid w:val="001F1436"/>
    <w:rsid w:val="001F1579"/>
    <w:rsid w:val="001F4BC8"/>
    <w:rsid w:val="001F521A"/>
    <w:rsid w:val="001F5892"/>
    <w:rsid w:val="00200048"/>
    <w:rsid w:val="00200F82"/>
    <w:rsid w:val="00202BA1"/>
    <w:rsid w:val="002035C3"/>
    <w:rsid w:val="00204277"/>
    <w:rsid w:val="0020470D"/>
    <w:rsid w:val="00205816"/>
    <w:rsid w:val="002065E1"/>
    <w:rsid w:val="00206FD8"/>
    <w:rsid w:val="00210287"/>
    <w:rsid w:val="0021268C"/>
    <w:rsid w:val="002131AD"/>
    <w:rsid w:val="00213E2B"/>
    <w:rsid w:val="00215AF9"/>
    <w:rsid w:val="00216AE9"/>
    <w:rsid w:val="00216CCB"/>
    <w:rsid w:val="00216D20"/>
    <w:rsid w:val="002174AB"/>
    <w:rsid w:val="00217D5F"/>
    <w:rsid w:val="0022052C"/>
    <w:rsid w:val="00220A1A"/>
    <w:rsid w:val="002215B3"/>
    <w:rsid w:val="0022224E"/>
    <w:rsid w:val="00222717"/>
    <w:rsid w:val="00223A11"/>
    <w:rsid w:val="00224D80"/>
    <w:rsid w:val="00225CE1"/>
    <w:rsid w:val="002263F6"/>
    <w:rsid w:val="002301D8"/>
    <w:rsid w:val="00231C74"/>
    <w:rsid w:val="00235447"/>
    <w:rsid w:val="00237862"/>
    <w:rsid w:val="00240AE4"/>
    <w:rsid w:val="00241737"/>
    <w:rsid w:val="00241FEF"/>
    <w:rsid w:val="0024328F"/>
    <w:rsid w:val="00243EF4"/>
    <w:rsid w:val="002445AF"/>
    <w:rsid w:val="00245862"/>
    <w:rsid w:val="0025003D"/>
    <w:rsid w:val="00253111"/>
    <w:rsid w:val="002544EF"/>
    <w:rsid w:val="00254AB3"/>
    <w:rsid w:val="0025664F"/>
    <w:rsid w:val="00256FD1"/>
    <w:rsid w:val="00260CA2"/>
    <w:rsid w:val="00261524"/>
    <w:rsid w:val="00261CD4"/>
    <w:rsid w:val="002628D2"/>
    <w:rsid w:val="002633BB"/>
    <w:rsid w:val="00263B25"/>
    <w:rsid w:val="00264FC8"/>
    <w:rsid w:val="00266EAD"/>
    <w:rsid w:val="00267915"/>
    <w:rsid w:val="00267D7B"/>
    <w:rsid w:val="00270610"/>
    <w:rsid w:val="002718F3"/>
    <w:rsid w:val="00271BD0"/>
    <w:rsid w:val="00276190"/>
    <w:rsid w:val="00276480"/>
    <w:rsid w:val="00281F1C"/>
    <w:rsid w:val="00284A7F"/>
    <w:rsid w:val="0028655F"/>
    <w:rsid w:val="00286EA4"/>
    <w:rsid w:val="00287022"/>
    <w:rsid w:val="0029183C"/>
    <w:rsid w:val="00291A62"/>
    <w:rsid w:val="00291C1E"/>
    <w:rsid w:val="00294358"/>
    <w:rsid w:val="002945C1"/>
    <w:rsid w:val="00295ACC"/>
    <w:rsid w:val="00295BC7"/>
    <w:rsid w:val="00295D7F"/>
    <w:rsid w:val="002A02B9"/>
    <w:rsid w:val="002A4E11"/>
    <w:rsid w:val="002A53F1"/>
    <w:rsid w:val="002A707B"/>
    <w:rsid w:val="002B1382"/>
    <w:rsid w:val="002B1B10"/>
    <w:rsid w:val="002B2276"/>
    <w:rsid w:val="002B26EB"/>
    <w:rsid w:val="002B2E97"/>
    <w:rsid w:val="002B3492"/>
    <w:rsid w:val="002B394A"/>
    <w:rsid w:val="002B4C47"/>
    <w:rsid w:val="002B6D74"/>
    <w:rsid w:val="002B790E"/>
    <w:rsid w:val="002B7F49"/>
    <w:rsid w:val="002C05DC"/>
    <w:rsid w:val="002C18B5"/>
    <w:rsid w:val="002C25C6"/>
    <w:rsid w:val="002C2C65"/>
    <w:rsid w:val="002C2D4C"/>
    <w:rsid w:val="002C42F0"/>
    <w:rsid w:val="002C438C"/>
    <w:rsid w:val="002C44D7"/>
    <w:rsid w:val="002C56D7"/>
    <w:rsid w:val="002C6168"/>
    <w:rsid w:val="002D15F8"/>
    <w:rsid w:val="002D1789"/>
    <w:rsid w:val="002D1C84"/>
    <w:rsid w:val="002D6205"/>
    <w:rsid w:val="002D7B9F"/>
    <w:rsid w:val="002D7CD2"/>
    <w:rsid w:val="002E1BD1"/>
    <w:rsid w:val="002E26C4"/>
    <w:rsid w:val="002E3362"/>
    <w:rsid w:val="002E6522"/>
    <w:rsid w:val="002E6A19"/>
    <w:rsid w:val="002F3C12"/>
    <w:rsid w:val="002F4EC2"/>
    <w:rsid w:val="002F6F45"/>
    <w:rsid w:val="00300E71"/>
    <w:rsid w:val="003019E3"/>
    <w:rsid w:val="00302C36"/>
    <w:rsid w:val="00302F6B"/>
    <w:rsid w:val="003110F9"/>
    <w:rsid w:val="003140C7"/>
    <w:rsid w:val="0031601F"/>
    <w:rsid w:val="00316584"/>
    <w:rsid w:val="0032168A"/>
    <w:rsid w:val="00321B13"/>
    <w:rsid w:val="00322B0E"/>
    <w:rsid w:val="003254CE"/>
    <w:rsid w:val="00325966"/>
    <w:rsid w:val="00330531"/>
    <w:rsid w:val="003328DA"/>
    <w:rsid w:val="00332CA6"/>
    <w:rsid w:val="003336BF"/>
    <w:rsid w:val="0033490F"/>
    <w:rsid w:val="00335BEC"/>
    <w:rsid w:val="00335C44"/>
    <w:rsid w:val="00336502"/>
    <w:rsid w:val="00336B13"/>
    <w:rsid w:val="0034240C"/>
    <w:rsid w:val="0034275B"/>
    <w:rsid w:val="003452CA"/>
    <w:rsid w:val="00345B18"/>
    <w:rsid w:val="00346849"/>
    <w:rsid w:val="0034700E"/>
    <w:rsid w:val="0035097F"/>
    <w:rsid w:val="003510AA"/>
    <w:rsid w:val="003532AE"/>
    <w:rsid w:val="00354694"/>
    <w:rsid w:val="00354E06"/>
    <w:rsid w:val="00355332"/>
    <w:rsid w:val="00355F22"/>
    <w:rsid w:val="003611A8"/>
    <w:rsid w:val="00361C62"/>
    <w:rsid w:val="003622D4"/>
    <w:rsid w:val="00362CAA"/>
    <w:rsid w:val="0036331F"/>
    <w:rsid w:val="0036555A"/>
    <w:rsid w:val="00367293"/>
    <w:rsid w:val="00367CBA"/>
    <w:rsid w:val="00370AE9"/>
    <w:rsid w:val="00370F2D"/>
    <w:rsid w:val="00372D66"/>
    <w:rsid w:val="00374AAA"/>
    <w:rsid w:val="003750B1"/>
    <w:rsid w:val="0037529A"/>
    <w:rsid w:val="003773CE"/>
    <w:rsid w:val="00377706"/>
    <w:rsid w:val="003809A3"/>
    <w:rsid w:val="00381287"/>
    <w:rsid w:val="00386CFB"/>
    <w:rsid w:val="00390611"/>
    <w:rsid w:val="00391332"/>
    <w:rsid w:val="00391D1D"/>
    <w:rsid w:val="0039349A"/>
    <w:rsid w:val="0039426D"/>
    <w:rsid w:val="00394FF7"/>
    <w:rsid w:val="00395F91"/>
    <w:rsid w:val="00396821"/>
    <w:rsid w:val="003A2DFD"/>
    <w:rsid w:val="003A400D"/>
    <w:rsid w:val="003A7DFE"/>
    <w:rsid w:val="003B2745"/>
    <w:rsid w:val="003B3049"/>
    <w:rsid w:val="003B4C98"/>
    <w:rsid w:val="003B5158"/>
    <w:rsid w:val="003B6420"/>
    <w:rsid w:val="003C0DB3"/>
    <w:rsid w:val="003C106F"/>
    <w:rsid w:val="003C31B3"/>
    <w:rsid w:val="003C507E"/>
    <w:rsid w:val="003D0098"/>
    <w:rsid w:val="003D2965"/>
    <w:rsid w:val="003D4253"/>
    <w:rsid w:val="003D514F"/>
    <w:rsid w:val="003D57C5"/>
    <w:rsid w:val="003D64C1"/>
    <w:rsid w:val="003D6B44"/>
    <w:rsid w:val="003D72A8"/>
    <w:rsid w:val="003E423A"/>
    <w:rsid w:val="003E4802"/>
    <w:rsid w:val="003E5288"/>
    <w:rsid w:val="003F0454"/>
    <w:rsid w:val="003F0EB0"/>
    <w:rsid w:val="003F245B"/>
    <w:rsid w:val="003F2534"/>
    <w:rsid w:val="003F4CAD"/>
    <w:rsid w:val="003F63D7"/>
    <w:rsid w:val="003F7232"/>
    <w:rsid w:val="00402CC2"/>
    <w:rsid w:val="00404517"/>
    <w:rsid w:val="004123D7"/>
    <w:rsid w:val="00413751"/>
    <w:rsid w:val="004211A5"/>
    <w:rsid w:val="004223F9"/>
    <w:rsid w:val="0042290E"/>
    <w:rsid w:val="00424D3E"/>
    <w:rsid w:val="004304DD"/>
    <w:rsid w:val="00431DC9"/>
    <w:rsid w:val="00432827"/>
    <w:rsid w:val="004335B8"/>
    <w:rsid w:val="004335CC"/>
    <w:rsid w:val="004338CF"/>
    <w:rsid w:val="00435CF3"/>
    <w:rsid w:val="004407C1"/>
    <w:rsid w:val="00446E94"/>
    <w:rsid w:val="00450503"/>
    <w:rsid w:val="00454F2E"/>
    <w:rsid w:val="004553B1"/>
    <w:rsid w:val="004568B1"/>
    <w:rsid w:val="00460353"/>
    <w:rsid w:val="00463619"/>
    <w:rsid w:val="0046488C"/>
    <w:rsid w:val="004673CD"/>
    <w:rsid w:val="00467AD4"/>
    <w:rsid w:val="00470C8C"/>
    <w:rsid w:val="004723CB"/>
    <w:rsid w:val="004757AF"/>
    <w:rsid w:val="004761C5"/>
    <w:rsid w:val="00476A9C"/>
    <w:rsid w:val="00480109"/>
    <w:rsid w:val="0048137B"/>
    <w:rsid w:val="004841EC"/>
    <w:rsid w:val="00484237"/>
    <w:rsid w:val="004856BD"/>
    <w:rsid w:val="00487891"/>
    <w:rsid w:val="00490415"/>
    <w:rsid w:val="00490770"/>
    <w:rsid w:val="00490FDB"/>
    <w:rsid w:val="00494D74"/>
    <w:rsid w:val="004A2C7E"/>
    <w:rsid w:val="004A36F9"/>
    <w:rsid w:val="004A3C88"/>
    <w:rsid w:val="004A78C2"/>
    <w:rsid w:val="004B141B"/>
    <w:rsid w:val="004B2727"/>
    <w:rsid w:val="004B371D"/>
    <w:rsid w:val="004B46C8"/>
    <w:rsid w:val="004B7AE7"/>
    <w:rsid w:val="004C2821"/>
    <w:rsid w:val="004C2B3C"/>
    <w:rsid w:val="004C3C7D"/>
    <w:rsid w:val="004C4105"/>
    <w:rsid w:val="004C4AE7"/>
    <w:rsid w:val="004C527A"/>
    <w:rsid w:val="004C5BEB"/>
    <w:rsid w:val="004C7163"/>
    <w:rsid w:val="004C7432"/>
    <w:rsid w:val="004D1489"/>
    <w:rsid w:val="004D14BB"/>
    <w:rsid w:val="004D3386"/>
    <w:rsid w:val="004D4856"/>
    <w:rsid w:val="004D5BE6"/>
    <w:rsid w:val="004D5D9F"/>
    <w:rsid w:val="004D783B"/>
    <w:rsid w:val="004E0C4D"/>
    <w:rsid w:val="004E3423"/>
    <w:rsid w:val="004E3BA4"/>
    <w:rsid w:val="004E3C21"/>
    <w:rsid w:val="004E481C"/>
    <w:rsid w:val="004E554A"/>
    <w:rsid w:val="004E6D89"/>
    <w:rsid w:val="004E7422"/>
    <w:rsid w:val="004F11A9"/>
    <w:rsid w:val="004F284F"/>
    <w:rsid w:val="004F2C5F"/>
    <w:rsid w:val="004F3D81"/>
    <w:rsid w:val="004F48CD"/>
    <w:rsid w:val="004F5BFF"/>
    <w:rsid w:val="0050189C"/>
    <w:rsid w:val="00501936"/>
    <w:rsid w:val="005023A2"/>
    <w:rsid w:val="005030F9"/>
    <w:rsid w:val="00505CDF"/>
    <w:rsid w:val="00506E8C"/>
    <w:rsid w:val="00507302"/>
    <w:rsid w:val="00510809"/>
    <w:rsid w:val="005128A1"/>
    <w:rsid w:val="00513536"/>
    <w:rsid w:val="00514D80"/>
    <w:rsid w:val="00515DB0"/>
    <w:rsid w:val="005218BF"/>
    <w:rsid w:val="00522503"/>
    <w:rsid w:val="00522F1E"/>
    <w:rsid w:val="0052397C"/>
    <w:rsid w:val="00525388"/>
    <w:rsid w:val="005254CE"/>
    <w:rsid w:val="00526AEE"/>
    <w:rsid w:val="00530672"/>
    <w:rsid w:val="00532E2F"/>
    <w:rsid w:val="0053324E"/>
    <w:rsid w:val="005337C4"/>
    <w:rsid w:val="00533A6D"/>
    <w:rsid w:val="005340F1"/>
    <w:rsid w:val="00534CB8"/>
    <w:rsid w:val="005352E4"/>
    <w:rsid w:val="005368A3"/>
    <w:rsid w:val="00540E66"/>
    <w:rsid w:val="00541DD9"/>
    <w:rsid w:val="00542223"/>
    <w:rsid w:val="00542CB7"/>
    <w:rsid w:val="00542E58"/>
    <w:rsid w:val="005433AE"/>
    <w:rsid w:val="005439E4"/>
    <w:rsid w:val="00544368"/>
    <w:rsid w:val="0054450C"/>
    <w:rsid w:val="00544A16"/>
    <w:rsid w:val="00544F92"/>
    <w:rsid w:val="00544FF0"/>
    <w:rsid w:val="005463EA"/>
    <w:rsid w:val="00553050"/>
    <w:rsid w:val="00553075"/>
    <w:rsid w:val="00553700"/>
    <w:rsid w:val="005540B0"/>
    <w:rsid w:val="00554F5F"/>
    <w:rsid w:val="005552CC"/>
    <w:rsid w:val="00555664"/>
    <w:rsid w:val="00555C64"/>
    <w:rsid w:val="00557780"/>
    <w:rsid w:val="00560094"/>
    <w:rsid w:val="00566E50"/>
    <w:rsid w:val="00567F43"/>
    <w:rsid w:val="005700F1"/>
    <w:rsid w:val="00570823"/>
    <w:rsid w:val="0057268E"/>
    <w:rsid w:val="0057340C"/>
    <w:rsid w:val="00574E85"/>
    <w:rsid w:val="00580EB9"/>
    <w:rsid w:val="005840D9"/>
    <w:rsid w:val="00585117"/>
    <w:rsid w:val="00586375"/>
    <w:rsid w:val="0058688E"/>
    <w:rsid w:val="00593587"/>
    <w:rsid w:val="00593A99"/>
    <w:rsid w:val="00594CD1"/>
    <w:rsid w:val="005A3CEC"/>
    <w:rsid w:val="005B0E09"/>
    <w:rsid w:val="005B2C37"/>
    <w:rsid w:val="005B2FB8"/>
    <w:rsid w:val="005B3473"/>
    <w:rsid w:val="005B37F3"/>
    <w:rsid w:val="005B5748"/>
    <w:rsid w:val="005B5AF9"/>
    <w:rsid w:val="005B604B"/>
    <w:rsid w:val="005B7E1E"/>
    <w:rsid w:val="005C1A4C"/>
    <w:rsid w:val="005C4457"/>
    <w:rsid w:val="005C4FB4"/>
    <w:rsid w:val="005D0421"/>
    <w:rsid w:val="005D0511"/>
    <w:rsid w:val="005D08E2"/>
    <w:rsid w:val="005D1959"/>
    <w:rsid w:val="005D38A2"/>
    <w:rsid w:val="005D49C0"/>
    <w:rsid w:val="005D4FB5"/>
    <w:rsid w:val="005D7182"/>
    <w:rsid w:val="005E022D"/>
    <w:rsid w:val="005E2C2B"/>
    <w:rsid w:val="005E63B8"/>
    <w:rsid w:val="005E702B"/>
    <w:rsid w:val="005E7DE2"/>
    <w:rsid w:val="005F0D74"/>
    <w:rsid w:val="005F6792"/>
    <w:rsid w:val="005F7596"/>
    <w:rsid w:val="0060003F"/>
    <w:rsid w:val="00600077"/>
    <w:rsid w:val="0060012D"/>
    <w:rsid w:val="0060061D"/>
    <w:rsid w:val="006019D4"/>
    <w:rsid w:val="00602068"/>
    <w:rsid w:val="00603448"/>
    <w:rsid w:val="00603D9B"/>
    <w:rsid w:val="006049AE"/>
    <w:rsid w:val="006049D1"/>
    <w:rsid w:val="006050B7"/>
    <w:rsid w:val="00610F28"/>
    <w:rsid w:val="006117E1"/>
    <w:rsid w:val="00612978"/>
    <w:rsid w:val="006151D7"/>
    <w:rsid w:val="00615CA7"/>
    <w:rsid w:val="006167CC"/>
    <w:rsid w:val="00617F3F"/>
    <w:rsid w:val="00624578"/>
    <w:rsid w:val="00624EDB"/>
    <w:rsid w:val="0062584D"/>
    <w:rsid w:val="00631298"/>
    <w:rsid w:val="006313D4"/>
    <w:rsid w:val="006318A4"/>
    <w:rsid w:val="00633960"/>
    <w:rsid w:val="00635DBC"/>
    <w:rsid w:val="00642E95"/>
    <w:rsid w:val="006464D4"/>
    <w:rsid w:val="00650114"/>
    <w:rsid w:val="006521CF"/>
    <w:rsid w:val="00652625"/>
    <w:rsid w:val="0065271F"/>
    <w:rsid w:val="00652812"/>
    <w:rsid w:val="006531F2"/>
    <w:rsid w:val="00654341"/>
    <w:rsid w:val="0065500B"/>
    <w:rsid w:val="006574B9"/>
    <w:rsid w:val="006576C6"/>
    <w:rsid w:val="00657713"/>
    <w:rsid w:val="00660093"/>
    <w:rsid w:val="00660177"/>
    <w:rsid w:val="00660447"/>
    <w:rsid w:val="00662D82"/>
    <w:rsid w:val="0066432B"/>
    <w:rsid w:val="00665275"/>
    <w:rsid w:val="00665282"/>
    <w:rsid w:val="00666CE7"/>
    <w:rsid w:val="006747C1"/>
    <w:rsid w:val="006751BB"/>
    <w:rsid w:val="00675228"/>
    <w:rsid w:val="006757F9"/>
    <w:rsid w:val="0067768A"/>
    <w:rsid w:val="00677F61"/>
    <w:rsid w:val="006803FE"/>
    <w:rsid w:val="006869C8"/>
    <w:rsid w:val="00686B08"/>
    <w:rsid w:val="00690A40"/>
    <w:rsid w:val="006930C4"/>
    <w:rsid w:val="0069337D"/>
    <w:rsid w:val="00693EE6"/>
    <w:rsid w:val="00693F72"/>
    <w:rsid w:val="00694FC0"/>
    <w:rsid w:val="006950AE"/>
    <w:rsid w:val="00697172"/>
    <w:rsid w:val="006978A9"/>
    <w:rsid w:val="006A07BD"/>
    <w:rsid w:val="006A1FE8"/>
    <w:rsid w:val="006A31CA"/>
    <w:rsid w:val="006A4371"/>
    <w:rsid w:val="006A54E7"/>
    <w:rsid w:val="006A6455"/>
    <w:rsid w:val="006A6B29"/>
    <w:rsid w:val="006B0290"/>
    <w:rsid w:val="006B02BA"/>
    <w:rsid w:val="006B35E3"/>
    <w:rsid w:val="006B4422"/>
    <w:rsid w:val="006B5158"/>
    <w:rsid w:val="006B54EE"/>
    <w:rsid w:val="006C0480"/>
    <w:rsid w:val="006C261B"/>
    <w:rsid w:val="006C3687"/>
    <w:rsid w:val="006C3879"/>
    <w:rsid w:val="006C43EA"/>
    <w:rsid w:val="006C5519"/>
    <w:rsid w:val="006C652B"/>
    <w:rsid w:val="006C744C"/>
    <w:rsid w:val="006C7654"/>
    <w:rsid w:val="006D1306"/>
    <w:rsid w:val="006D180E"/>
    <w:rsid w:val="006D40C6"/>
    <w:rsid w:val="006D63B6"/>
    <w:rsid w:val="006D70E5"/>
    <w:rsid w:val="006D7F4D"/>
    <w:rsid w:val="006E3F0F"/>
    <w:rsid w:val="006E40D2"/>
    <w:rsid w:val="006E76E5"/>
    <w:rsid w:val="006F29D1"/>
    <w:rsid w:val="006F5437"/>
    <w:rsid w:val="006F690D"/>
    <w:rsid w:val="00700EDA"/>
    <w:rsid w:val="00701159"/>
    <w:rsid w:val="00703806"/>
    <w:rsid w:val="00703821"/>
    <w:rsid w:val="00704FA0"/>
    <w:rsid w:val="00705754"/>
    <w:rsid w:val="00706338"/>
    <w:rsid w:val="0071495A"/>
    <w:rsid w:val="00717586"/>
    <w:rsid w:val="007176E0"/>
    <w:rsid w:val="00717DF9"/>
    <w:rsid w:val="007202E4"/>
    <w:rsid w:val="00720399"/>
    <w:rsid w:val="007212CB"/>
    <w:rsid w:val="00724178"/>
    <w:rsid w:val="0072701F"/>
    <w:rsid w:val="00731699"/>
    <w:rsid w:val="00732569"/>
    <w:rsid w:val="00732CA7"/>
    <w:rsid w:val="007345D3"/>
    <w:rsid w:val="0073584F"/>
    <w:rsid w:val="00737294"/>
    <w:rsid w:val="00741DEE"/>
    <w:rsid w:val="00743E20"/>
    <w:rsid w:val="00744480"/>
    <w:rsid w:val="007445F9"/>
    <w:rsid w:val="00745CAC"/>
    <w:rsid w:val="00747B92"/>
    <w:rsid w:val="00747C77"/>
    <w:rsid w:val="00750B6C"/>
    <w:rsid w:val="0075169D"/>
    <w:rsid w:val="00753B9F"/>
    <w:rsid w:val="0075616A"/>
    <w:rsid w:val="007562AF"/>
    <w:rsid w:val="00760BB4"/>
    <w:rsid w:val="00762220"/>
    <w:rsid w:val="00763D54"/>
    <w:rsid w:val="00764EE5"/>
    <w:rsid w:val="00765C43"/>
    <w:rsid w:val="0076631B"/>
    <w:rsid w:val="007663A0"/>
    <w:rsid w:val="007673BA"/>
    <w:rsid w:val="007713EF"/>
    <w:rsid w:val="007749A0"/>
    <w:rsid w:val="00775EC4"/>
    <w:rsid w:val="00775F6B"/>
    <w:rsid w:val="00776212"/>
    <w:rsid w:val="0077626D"/>
    <w:rsid w:val="00781556"/>
    <w:rsid w:val="00782972"/>
    <w:rsid w:val="00786268"/>
    <w:rsid w:val="00791E30"/>
    <w:rsid w:val="00792BFF"/>
    <w:rsid w:val="00793055"/>
    <w:rsid w:val="0079414C"/>
    <w:rsid w:val="00795306"/>
    <w:rsid w:val="00795B47"/>
    <w:rsid w:val="00795E7B"/>
    <w:rsid w:val="007967A3"/>
    <w:rsid w:val="007A04EE"/>
    <w:rsid w:val="007A28E3"/>
    <w:rsid w:val="007A4C7F"/>
    <w:rsid w:val="007A53D0"/>
    <w:rsid w:val="007A698D"/>
    <w:rsid w:val="007B3B46"/>
    <w:rsid w:val="007B5835"/>
    <w:rsid w:val="007B784E"/>
    <w:rsid w:val="007B7FC5"/>
    <w:rsid w:val="007B7FFC"/>
    <w:rsid w:val="007C0CFC"/>
    <w:rsid w:val="007C2ADE"/>
    <w:rsid w:val="007C3841"/>
    <w:rsid w:val="007C477B"/>
    <w:rsid w:val="007C6C37"/>
    <w:rsid w:val="007D082B"/>
    <w:rsid w:val="007D48D3"/>
    <w:rsid w:val="007D6F1F"/>
    <w:rsid w:val="007D7121"/>
    <w:rsid w:val="007E0032"/>
    <w:rsid w:val="007E025F"/>
    <w:rsid w:val="007E045E"/>
    <w:rsid w:val="007E5359"/>
    <w:rsid w:val="007F0813"/>
    <w:rsid w:val="007F1BA8"/>
    <w:rsid w:val="007F1E3A"/>
    <w:rsid w:val="007F3DEE"/>
    <w:rsid w:val="007F46E6"/>
    <w:rsid w:val="007F4A14"/>
    <w:rsid w:val="007F571B"/>
    <w:rsid w:val="007F5C04"/>
    <w:rsid w:val="007F6A05"/>
    <w:rsid w:val="007F6FE0"/>
    <w:rsid w:val="00801120"/>
    <w:rsid w:val="00801424"/>
    <w:rsid w:val="00801D67"/>
    <w:rsid w:val="00802DB6"/>
    <w:rsid w:val="0080346A"/>
    <w:rsid w:val="0080347C"/>
    <w:rsid w:val="00803515"/>
    <w:rsid w:val="008042AF"/>
    <w:rsid w:val="00807240"/>
    <w:rsid w:val="0080772F"/>
    <w:rsid w:val="00810772"/>
    <w:rsid w:val="0081094B"/>
    <w:rsid w:val="00810C69"/>
    <w:rsid w:val="00810CB9"/>
    <w:rsid w:val="008121A6"/>
    <w:rsid w:val="00816530"/>
    <w:rsid w:val="00816A88"/>
    <w:rsid w:val="00816B4F"/>
    <w:rsid w:val="00817BE1"/>
    <w:rsid w:val="00817F8C"/>
    <w:rsid w:val="008203D8"/>
    <w:rsid w:val="0082143A"/>
    <w:rsid w:val="00821D5B"/>
    <w:rsid w:val="00821DB4"/>
    <w:rsid w:val="00827F5F"/>
    <w:rsid w:val="008316BE"/>
    <w:rsid w:val="00832F93"/>
    <w:rsid w:val="008347EC"/>
    <w:rsid w:val="0083480E"/>
    <w:rsid w:val="0083496B"/>
    <w:rsid w:val="008350B2"/>
    <w:rsid w:val="0083679F"/>
    <w:rsid w:val="00836E5A"/>
    <w:rsid w:val="00836F01"/>
    <w:rsid w:val="008403F8"/>
    <w:rsid w:val="00840759"/>
    <w:rsid w:val="00841E17"/>
    <w:rsid w:val="00842074"/>
    <w:rsid w:val="0084585C"/>
    <w:rsid w:val="0084588B"/>
    <w:rsid w:val="00845C94"/>
    <w:rsid w:val="008461B2"/>
    <w:rsid w:val="00847F68"/>
    <w:rsid w:val="008502CF"/>
    <w:rsid w:val="00851BF1"/>
    <w:rsid w:val="008552CB"/>
    <w:rsid w:val="008559B3"/>
    <w:rsid w:val="00855C7D"/>
    <w:rsid w:val="00855F8E"/>
    <w:rsid w:val="0086016F"/>
    <w:rsid w:val="0086336B"/>
    <w:rsid w:val="008634E5"/>
    <w:rsid w:val="00864D39"/>
    <w:rsid w:val="00864EE0"/>
    <w:rsid w:val="008665B8"/>
    <w:rsid w:val="00866F25"/>
    <w:rsid w:val="008674E3"/>
    <w:rsid w:val="008679FA"/>
    <w:rsid w:val="0087080C"/>
    <w:rsid w:val="008713F5"/>
    <w:rsid w:val="0087241E"/>
    <w:rsid w:val="00873E33"/>
    <w:rsid w:val="00875226"/>
    <w:rsid w:val="008840AD"/>
    <w:rsid w:val="008846E6"/>
    <w:rsid w:val="0088581B"/>
    <w:rsid w:val="00886C5B"/>
    <w:rsid w:val="00887D29"/>
    <w:rsid w:val="00890F5D"/>
    <w:rsid w:val="00891025"/>
    <w:rsid w:val="00892420"/>
    <w:rsid w:val="00893549"/>
    <w:rsid w:val="00896A3B"/>
    <w:rsid w:val="0089734B"/>
    <w:rsid w:val="00897D78"/>
    <w:rsid w:val="008A0A5E"/>
    <w:rsid w:val="008A0DD7"/>
    <w:rsid w:val="008A0E16"/>
    <w:rsid w:val="008A0EBB"/>
    <w:rsid w:val="008A1204"/>
    <w:rsid w:val="008A1736"/>
    <w:rsid w:val="008A3010"/>
    <w:rsid w:val="008A52E8"/>
    <w:rsid w:val="008B0757"/>
    <w:rsid w:val="008B1733"/>
    <w:rsid w:val="008B1B17"/>
    <w:rsid w:val="008B1FA2"/>
    <w:rsid w:val="008B5E2F"/>
    <w:rsid w:val="008C02B1"/>
    <w:rsid w:val="008C329B"/>
    <w:rsid w:val="008C36B7"/>
    <w:rsid w:val="008C44A0"/>
    <w:rsid w:val="008C5349"/>
    <w:rsid w:val="008C7F6E"/>
    <w:rsid w:val="008D4F5B"/>
    <w:rsid w:val="008D519D"/>
    <w:rsid w:val="008D56E8"/>
    <w:rsid w:val="008D7A47"/>
    <w:rsid w:val="008E04CC"/>
    <w:rsid w:val="008E1F1E"/>
    <w:rsid w:val="008E4592"/>
    <w:rsid w:val="008E4F2C"/>
    <w:rsid w:val="008E66EE"/>
    <w:rsid w:val="008F000B"/>
    <w:rsid w:val="008F37CA"/>
    <w:rsid w:val="008F53C1"/>
    <w:rsid w:val="008F657E"/>
    <w:rsid w:val="008F706E"/>
    <w:rsid w:val="00900DFA"/>
    <w:rsid w:val="0090241C"/>
    <w:rsid w:val="0090287B"/>
    <w:rsid w:val="00905789"/>
    <w:rsid w:val="00910163"/>
    <w:rsid w:val="0091087B"/>
    <w:rsid w:val="00910A6F"/>
    <w:rsid w:val="00911F25"/>
    <w:rsid w:val="00915130"/>
    <w:rsid w:val="009154FD"/>
    <w:rsid w:val="00917937"/>
    <w:rsid w:val="00917DFB"/>
    <w:rsid w:val="00921DBA"/>
    <w:rsid w:val="00922FB7"/>
    <w:rsid w:val="0092303A"/>
    <w:rsid w:val="0092320B"/>
    <w:rsid w:val="0092440C"/>
    <w:rsid w:val="009250D7"/>
    <w:rsid w:val="00927A95"/>
    <w:rsid w:val="00927AE3"/>
    <w:rsid w:val="00933ADE"/>
    <w:rsid w:val="00934660"/>
    <w:rsid w:val="0093496C"/>
    <w:rsid w:val="00936B14"/>
    <w:rsid w:val="00941E92"/>
    <w:rsid w:val="00943FCD"/>
    <w:rsid w:val="009453E6"/>
    <w:rsid w:val="00945EDB"/>
    <w:rsid w:val="00950448"/>
    <w:rsid w:val="00950D78"/>
    <w:rsid w:val="009552FC"/>
    <w:rsid w:val="0095790C"/>
    <w:rsid w:val="00961960"/>
    <w:rsid w:val="009640E8"/>
    <w:rsid w:val="009653AB"/>
    <w:rsid w:val="00965F2E"/>
    <w:rsid w:val="009664AF"/>
    <w:rsid w:val="00966D7B"/>
    <w:rsid w:val="009717CB"/>
    <w:rsid w:val="00973818"/>
    <w:rsid w:val="009745D2"/>
    <w:rsid w:val="00975633"/>
    <w:rsid w:val="00975AEE"/>
    <w:rsid w:val="00976791"/>
    <w:rsid w:val="0098099D"/>
    <w:rsid w:val="009815B4"/>
    <w:rsid w:val="009815C6"/>
    <w:rsid w:val="00982506"/>
    <w:rsid w:val="00985B95"/>
    <w:rsid w:val="00990D50"/>
    <w:rsid w:val="009926C9"/>
    <w:rsid w:val="0099534D"/>
    <w:rsid w:val="00995456"/>
    <w:rsid w:val="009957AA"/>
    <w:rsid w:val="009961C3"/>
    <w:rsid w:val="00996645"/>
    <w:rsid w:val="009A4244"/>
    <w:rsid w:val="009A4931"/>
    <w:rsid w:val="009A52C7"/>
    <w:rsid w:val="009A7571"/>
    <w:rsid w:val="009B1584"/>
    <w:rsid w:val="009B36FA"/>
    <w:rsid w:val="009B39A5"/>
    <w:rsid w:val="009B4167"/>
    <w:rsid w:val="009B4C7F"/>
    <w:rsid w:val="009B6210"/>
    <w:rsid w:val="009B7149"/>
    <w:rsid w:val="009C1750"/>
    <w:rsid w:val="009C3522"/>
    <w:rsid w:val="009C3D04"/>
    <w:rsid w:val="009C3D88"/>
    <w:rsid w:val="009C6831"/>
    <w:rsid w:val="009C6CBD"/>
    <w:rsid w:val="009C7445"/>
    <w:rsid w:val="009C77BD"/>
    <w:rsid w:val="009D20F6"/>
    <w:rsid w:val="009D4389"/>
    <w:rsid w:val="009D515D"/>
    <w:rsid w:val="009E1043"/>
    <w:rsid w:val="009E1305"/>
    <w:rsid w:val="009E26E0"/>
    <w:rsid w:val="009E3710"/>
    <w:rsid w:val="009E4962"/>
    <w:rsid w:val="009E540F"/>
    <w:rsid w:val="009E5FAF"/>
    <w:rsid w:val="009E6C61"/>
    <w:rsid w:val="009E6E25"/>
    <w:rsid w:val="009E7858"/>
    <w:rsid w:val="009F25B0"/>
    <w:rsid w:val="009F5268"/>
    <w:rsid w:val="009F730F"/>
    <w:rsid w:val="009F7A42"/>
    <w:rsid w:val="00A01C56"/>
    <w:rsid w:val="00A0239A"/>
    <w:rsid w:val="00A02982"/>
    <w:rsid w:val="00A030E3"/>
    <w:rsid w:val="00A038E7"/>
    <w:rsid w:val="00A064AE"/>
    <w:rsid w:val="00A126B6"/>
    <w:rsid w:val="00A12B6B"/>
    <w:rsid w:val="00A13383"/>
    <w:rsid w:val="00A17FF0"/>
    <w:rsid w:val="00A24026"/>
    <w:rsid w:val="00A24B5E"/>
    <w:rsid w:val="00A25D90"/>
    <w:rsid w:val="00A260BF"/>
    <w:rsid w:val="00A26EF5"/>
    <w:rsid w:val="00A27295"/>
    <w:rsid w:val="00A31504"/>
    <w:rsid w:val="00A3256C"/>
    <w:rsid w:val="00A326B6"/>
    <w:rsid w:val="00A34BE3"/>
    <w:rsid w:val="00A3564C"/>
    <w:rsid w:val="00A35EAD"/>
    <w:rsid w:val="00A413B6"/>
    <w:rsid w:val="00A42965"/>
    <w:rsid w:val="00A437B2"/>
    <w:rsid w:val="00A44A68"/>
    <w:rsid w:val="00A465E4"/>
    <w:rsid w:val="00A52410"/>
    <w:rsid w:val="00A52B14"/>
    <w:rsid w:val="00A539AE"/>
    <w:rsid w:val="00A5460F"/>
    <w:rsid w:val="00A55E53"/>
    <w:rsid w:val="00A57B79"/>
    <w:rsid w:val="00A627D9"/>
    <w:rsid w:val="00A62D94"/>
    <w:rsid w:val="00A655E0"/>
    <w:rsid w:val="00A666AE"/>
    <w:rsid w:val="00A67DB3"/>
    <w:rsid w:val="00A72534"/>
    <w:rsid w:val="00A747E9"/>
    <w:rsid w:val="00A8098F"/>
    <w:rsid w:val="00A838F0"/>
    <w:rsid w:val="00A83A00"/>
    <w:rsid w:val="00A84C77"/>
    <w:rsid w:val="00A8581C"/>
    <w:rsid w:val="00A901C4"/>
    <w:rsid w:val="00A91670"/>
    <w:rsid w:val="00A916EF"/>
    <w:rsid w:val="00A91744"/>
    <w:rsid w:val="00A939D0"/>
    <w:rsid w:val="00A9404D"/>
    <w:rsid w:val="00A945F6"/>
    <w:rsid w:val="00A962B0"/>
    <w:rsid w:val="00A967BD"/>
    <w:rsid w:val="00AA162F"/>
    <w:rsid w:val="00AA1D1C"/>
    <w:rsid w:val="00AA1F72"/>
    <w:rsid w:val="00AA4321"/>
    <w:rsid w:val="00AA485E"/>
    <w:rsid w:val="00AA7BC5"/>
    <w:rsid w:val="00AB494C"/>
    <w:rsid w:val="00AB6CF8"/>
    <w:rsid w:val="00AC00A7"/>
    <w:rsid w:val="00AC0D07"/>
    <w:rsid w:val="00AC4B6F"/>
    <w:rsid w:val="00AC5B2B"/>
    <w:rsid w:val="00AC7A90"/>
    <w:rsid w:val="00AD16DD"/>
    <w:rsid w:val="00AD3514"/>
    <w:rsid w:val="00AD49EF"/>
    <w:rsid w:val="00AD6A6C"/>
    <w:rsid w:val="00AD6EBC"/>
    <w:rsid w:val="00AE03B3"/>
    <w:rsid w:val="00AE179D"/>
    <w:rsid w:val="00AE1AF4"/>
    <w:rsid w:val="00AE3239"/>
    <w:rsid w:val="00AE3292"/>
    <w:rsid w:val="00AE3498"/>
    <w:rsid w:val="00AE396D"/>
    <w:rsid w:val="00AE499F"/>
    <w:rsid w:val="00AE4AC1"/>
    <w:rsid w:val="00AF186D"/>
    <w:rsid w:val="00AF4145"/>
    <w:rsid w:val="00AF4CFD"/>
    <w:rsid w:val="00AF576A"/>
    <w:rsid w:val="00AF5A1E"/>
    <w:rsid w:val="00AF6C29"/>
    <w:rsid w:val="00AF7391"/>
    <w:rsid w:val="00AF7F13"/>
    <w:rsid w:val="00B0028E"/>
    <w:rsid w:val="00B010D6"/>
    <w:rsid w:val="00B013EA"/>
    <w:rsid w:val="00B028EA"/>
    <w:rsid w:val="00B04D64"/>
    <w:rsid w:val="00B054A5"/>
    <w:rsid w:val="00B05CCE"/>
    <w:rsid w:val="00B0666C"/>
    <w:rsid w:val="00B06D19"/>
    <w:rsid w:val="00B07F16"/>
    <w:rsid w:val="00B07F7A"/>
    <w:rsid w:val="00B11E57"/>
    <w:rsid w:val="00B14EBD"/>
    <w:rsid w:val="00B15E7D"/>
    <w:rsid w:val="00B16E12"/>
    <w:rsid w:val="00B17B18"/>
    <w:rsid w:val="00B20A42"/>
    <w:rsid w:val="00B226E4"/>
    <w:rsid w:val="00B229AA"/>
    <w:rsid w:val="00B24220"/>
    <w:rsid w:val="00B24758"/>
    <w:rsid w:val="00B2657A"/>
    <w:rsid w:val="00B30644"/>
    <w:rsid w:val="00B321C1"/>
    <w:rsid w:val="00B3287A"/>
    <w:rsid w:val="00B3289F"/>
    <w:rsid w:val="00B33A58"/>
    <w:rsid w:val="00B34149"/>
    <w:rsid w:val="00B34AA2"/>
    <w:rsid w:val="00B357AF"/>
    <w:rsid w:val="00B35956"/>
    <w:rsid w:val="00B3681D"/>
    <w:rsid w:val="00B40BAF"/>
    <w:rsid w:val="00B4212C"/>
    <w:rsid w:val="00B42689"/>
    <w:rsid w:val="00B433AB"/>
    <w:rsid w:val="00B456CC"/>
    <w:rsid w:val="00B45B3A"/>
    <w:rsid w:val="00B4655A"/>
    <w:rsid w:val="00B46B8F"/>
    <w:rsid w:val="00B46F0C"/>
    <w:rsid w:val="00B51897"/>
    <w:rsid w:val="00B536D3"/>
    <w:rsid w:val="00B578D4"/>
    <w:rsid w:val="00B579FB"/>
    <w:rsid w:val="00B60797"/>
    <w:rsid w:val="00B62D5F"/>
    <w:rsid w:val="00B63589"/>
    <w:rsid w:val="00B63715"/>
    <w:rsid w:val="00B63F5F"/>
    <w:rsid w:val="00B66A3D"/>
    <w:rsid w:val="00B722E3"/>
    <w:rsid w:val="00B76C53"/>
    <w:rsid w:val="00B7795F"/>
    <w:rsid w:val="00B77B95"/>
    <w:rsid w:val="00B8016A"/>
    <w:rsid w:val="00B81E93"/>
    <w:rsid w:val="00B81FA5"/>
    <w:rsid w:val="00B824B4"/>
    <w:rsid w:val="00B82C3D"/>
    <w:rsid w:val="00B83773"/>
    <w:rsid w:val="00B843C4"/>
    <w:rsid w:val="00B857AE"/>
    <w:rsid w:val="00B85B34"/>
    <w:rsid w:val="00B860FE"/>
    <w:rsid w:val="00B86401"/>
    <w:rsid w:val="00B9004C"/>
    <w:rsid w:val="00B902FB"/>
    <w:rsid w:val="00B90BB1"/>
    <w:rsid w:val="00B914F0"/>
    <w:rsid w:val="00B93300"/>
    <w:rsid w:val="00B97128"/>
    <w:rsid w:val="00BA1EAB"/>
    <w:rsid w:val="00BA20A1"/>
    <w:rsid w:val="00BA496B"/>
    <w:rsid w:val="00BA6B10"/>
    <w:rsid w:val="00BA6F0F"/>
    <w:rsid w:val="00BB0C7E"/>
    <w:rsid w:val="00BB48BF"/>
    <w:rsid w:val="00BB51D0"/>
    <w:rsid w:val="00BB7560"/>
    <w:rsid w:val="00BC06D1"/>
    <w:rsid w:val="00BC1C66"/>
    <w:rsid w:val="00BC32C5"/>
    <w:rsid w:val="00BC5FD4"/>
    <w:rsid w:val="00BC675D"/>
    <w:rsid w:val="00BC6F7A"/>
    <w:rsid w:val="00BD0D0E"/>
    <w:rsid w:val="00BD4644"/>
    <w:rsid w:val="00BD50C0"/>
    <w:rsid w:val="00BD63A8"/>
    <w:rsid w:val="00BD729D"/>
    <w:rsid w:val="00BD751C"/>
    <w:rsid w:val="00BD7610"/>
    <w:rsid w:val="00BD7685"/>
    <w:rsid w:val="00BE293B"/>
    <w:rsid w:val="00BE3A37"/>
    <w:rsid w:val="00BE3EC0"/>
    <w:rsid w:val="00BF162F"/>
    <w:rsid w:val="00BF18A0"/>
    <w:rsid w:val="00BF195E"/>
    <w:rsid w:val="00BF4378"/>
    <w:rsid w:val="00BF46FA"/>
    <w:rsid w:val="00BF4892"/>
    <w:rsid w:val="00BF4A7C"/>
    <w:rsid w:val="00BF67E3"/>
    <w:rsid w:val="00C008BB"/>
    <w:rsid w:val="00C016C1"/>
    <w:rsid w:val="00C02624"/>
    <w:rsid w:val="00C04B0E"/>
    <w:rsid w:val="00C054E8"/>
    <w:rsid w:val="00C061D9"/>
    <w:rsid w:val="00C063D7"/>
    <w:rsid w:val="00C0707A"/>
    <w:rsid w:val="00C12A6D"/>
    <w:rsid w:val="00C13356"/>
    <w:rsid w:val="00C1341F"/>
    <w:rsid w:val="00C14E03"/>
    <w:rsid w:val="00C159E7"/>
    <w:rsid w:val="00C202AE"/>
    <w:rsid w:val="00C2192C"/>
    <w:rsid w:val="00C21C98"/>
    <w:rsid w:val="00C22290"/>
    <w:rsid w:val="00C22733"/>
    <w:rsid w:val="00C22B33"/>
    <w:rsid w:val="00C239CC"/>
    <w:rsid w:val="00C24B58"/>
    <w:rsid w:val="00C25031"/>
    <w:rsid w:val="00C27635"/>
    <w:rsid w:val="00C276FF"/>
    <w:rsid w:val="00C27BD5"/>
    <w:rsid w:val="00C300B1"/>
    <w:rsid w:val="00C30239"/>
    <w:rsid w:val="00C315DC"/>
    <w:rsid w:val="00C324BE"/>
    <w:rsid w:val="00C327C3"/>
    <w:rsid w:val="00C33CC4"/>
    <w:rsid w:val="00C34C2B"/>
    <w:rsid w:val="00C35C36"/>
    <w:rsid w:val="00C3642D"/>
    <w:rsid w:val="00C37C2B"/>
    <w:rsid w:val="00C37E76"/>
    <w:rsid w:val="00C4561C"/>
    <w:rsid w:val="00C45888"/>
    <w:rsid w:val="00C45DFE"/>
    <w:rsid w:val="00C52287"/>
    <w:rsid w:val="00C53B1C"/>
    <w:rsid w:val="00C53B7C"/>
    <w:rsid w:val="00C5408D"/>
    <w:rsid w:val="00C56DCF"/>
    <w:rsid w:val="00C57119"/>
    <w:rsid w:val="00C60462"/>
    <w:rsid w:val="00C609ED"/>
    <w:rsid w:val="00C61089"/>
    <w:rsid w:val="00C6205C"/>
    <w:rsid w:val="00C62BB6"/>
    <w:rsid w:val="00C634E9"/>
    <w:rsid w:val="00C64000"/>
    <w:rsid w:val="00C65B17"/>
    <w:rsid w:val="00C6703D"/>
    <w:rsid w:val="00C67258"/>
    <w:rsid w:val="00C716AC"/>
    <w:rsid w:val="00C71B20"/>
    <w:rsid w:val="00C7229B"/>
    <w:rsid w:val="00C7230A"/>
    <w:rsid w:val="00C723D6"/>
    <w:rsid w:val="00C725A9"/>
    <w:rsid w:val="00C7448D"/>
    <w:rsid w:val="00C74DAC"/>
    <w:rsid w:val="00C74EC6"/>
    <w:rsid w:val="00C753D7"/>
    <w:rsid w:val="00C774F3"/>
    <w:rsid w:val="00C819FE"/>
    <w:rsid w:val="00C81FD4"/>
    <w:rsid w:val="00C822F8"/>
    <w:rsid w:val="00C835D5"/>
    <w:rsid w:val="00C83D9F"/>
    <w:rsid w:val="00C84020"/>
    <w:rsid w:val="00C85902"/>
    <w:rsid w:val="00C87458"/>
    <w:rsid w:val="00C87994"/>
    <w:rsid w:val="00C93389"/>
    <w:rsid w:val="00C93987"/>
    <w:rsid w:val="00C94AF4"/>
    <w:rsid w:val="00CA0403"/>
    <w:rsid w:val="00CA09A3"/>
    <w:rsid w:val="00CA09C2"/>
    <w:rsid w:val="00CA18CF"/>
    <w:rsid w:val="00CA2CD8"/>
    <w:rsid w:val="00CA3C95"/>
    <w:rsid w:val="00CA59E7"/>
    <w:rsid w:val="00CA6B9B"/>
    <w:rsid w:val="00CB2115"/>
    <w:rsid w:val="00CB27BF"/>
    <w:rsid w:val="00CB286E"/>
    <w:rsid w:val="00CB6956"/>
    <w:rsid w:val="00CC105D"/>
    <w:rsid w:val="00CC1545"/>
    <w:rsid w:val="00CC6444"/>
    <w:rsid w:val="00CC68ED"/>
    <w:rsid w:val="00CC69E0"/>
    <w:rsid w:val="00CC6CCF"/>
    <w:rsid w:val="00CD05DF"/>
    <w:rsid w:val="00CD3180"/>
    <w:rsid w:val="00CD39A1"/>
    <w:rsid w:val="00CD39EB"/>
    <w:rsid w:val="00CD4D5F"/>
    <w:rsid w:val="00CD4EAB"/>
    <w:rsid w:val="00CD513C"/>
    <w:rsid w:val="00CE139A"/>
    <w:rsid w:val="00CE15A8"/>
    <w:rsid w:val="00CE35E1"/>
    <w:rsid w:val="00CE65D6"/>
    <w:rsid w:val="00CE699D"/>
    <w:rsid w:val="00CF12C3"/>
    <w:rsid w:val="00CF1FC7"/>
    <w:rsid w:val="00CF2C3D"/>
    <w:rsid w:val="00CF2EBF"/>
    <w:rsid w:val="00CF508F"/>
    <w:rsid w:val="00D03497"/>
    <w:rsid w:val="00D03F4B"/>
    <w:rsid w:val="00D10934"/>
    <w:rsid w:val="00D12E14"/>
    <w:rsid w:val="00D1330A"/>
    <w:rsid w:val="00D16182"/>
    <w:rsid w:val="00D170DA"/>
    <w:rsid w:val="00D172F7"/>
    <w:rsid w:val="00D2619B"/>
    <w:rsid w:val="00D26E66"/>
    <w:rsid w:val="00D2780D"/>
    <w:rsid w:val="00D2793A"/>
    <w:rsid w:val="00D27D7E"/>
    <w:rsid w:val="00D30754"/>
    <w:rsid w:val="00D308A5"/>
    <w:rsid w:val="00D3148C"/>
    <w:rsid w:val="00D32D86"/>
    <w:rsid w:val="00D3503A"/>
    <w:rsid w:val="00D35611"/>
    <w:rsid w:val="00D372D2"/>
    <w:rsid w:val="00D37EB2"/>
    <w:rsid w:val="00D40B4E"/>
    <w:rsid w:val="00D4198A"/>
    <w:rsid w:val="00D41AE9"/>
    <w:rsid w:val="00D42BD7"/>
    <w:rsid w:val="00D44E8D"/>
    <w:rsid w:val="00D51EF5"/>
    <w:rsid w:val="00D52006"/>
    <w:rsid w:val="00D52311"/>
    <w:rsid w:val="00D5491C"/>
    <w:rsid w:val="00D56265"/>
    <w:rsid w:val="00D570FA"/>
    <w:rsid w:val="00D57703"/>
    <w:rsid w:val="00D57799"/>
    <w:rsid w:val="00D62ECB"/>
    <w:rsid w:val="00D62F33"/>
    <w:rsid w:val="00D7141A"/>
    <w:rsid w:val="00D726F6"/>
    <w:rsid w:val="00D72DE7"/>
    <w:rsid w:val="00D81279"/>
    <w:rsid w:val="00D82A05"/>
    <w:rsid w:val="00D856F4"/>
    <w:rsid w:val="00D866EE"/>
    <w:rsid w:val="00D92BDB"/>
    <w:rsid w:val="00D95382"/>
    <w:rsid w:val="00D95AFF"/>
    <w:rsid w:val="00D96FF4"/>
    <w:rsid w:val="00D971AA"/>
    <w:rsid w:val="00D977BD"/>
    <w:rsid w:val="00D97D63"/>
    <w:rsid w:val="00DA0A80"/>
    <w:rsid w:val="00DA223B"/>
    <w:rsid w:val="00DA382B"/>
    <w:rsid w:val="00DA524E"/>
    <w:rsid w:val="00DA55EB"/>
    <w:rsid w:val="00DA5CC5"/>
    <w:rsid w:val="00DB0C36"/>
    <w:rsid w:val="00DB3CCB"/>
    <w:rsid w:val="00DB4357"/>
    <w:rsid w:val="00DB4B72"/>
    <w:rsid w:val="00DB547C"/>
    <w:rsid w:val="00DB5BC6"/>
    <w:rsid w:val="00DB61F0"/>
    <w:rsid w:val="00DC0914"/>
    <w:rsid w:val="00DC24FD"/>
    <w:rsid w:val="00DC391B"/>
    <w:rsid w:val="00DC56A3"/>
    <w:rsid w:val="00DC6B4F"/>
    <w:rsid w:val="00DD29A8"/>
    <w:rsid w:val="00DD33AA"/>
    <w:rsid w:val="00DD5704"/>
    <w:rsid w:val="00DD75FE"/>
    <w:rsid w:val="00DD7CAC"/>
    <w:rsid w:val="00DE1207"/>
    <w:rsid w:val="00DE257B"/>
    <w:rsid w:val="00DE305A"/>
    <w:rsid w:val="00DE5AE2"/>
    <w:rsid w:val="00DE5D33"/>
    <w:rsid w:val="00DF04B7"/>
    <w:rsid w:val="00DF2B49"/>
    <w:rsid w:val="00DF2FE3"/>
    <w:rsid w:val="00DF30A8"/>
    <w:rsid w:val="00DF3E78"/>
    <w:rsid w:val="00DF5D64"/>
    <w:rsid w:val="00DF5F6F"/>
    <w:rsid w:val="00DF78C0"/>
    <w:rsid w:val="00E05161"/>
    <w:rsid w:val="00E13019"/>
    <w:rsid w:val="00E13461"/>
    <w:rsid w:val="00E1557C"/>
    <w:rsid w:val="00E213A0"/>
    <w:rsid w:val="00E233EB"/>
    <w:rsid w:val="00E24C32"/>
    <w:rsid w:val="00E254DF"/>
    <w:rsid w:val="00E25A2E"/>
    <w:rsid w:val="00E268B8"/>
    <w:rsid w:val="00E26BF0"/>
    <w:rsid w:val="00E30BE0"/>
    <w:rsid w:val="00E313BC"/>
    <w:rsid w:val="00E320FB"/>
    <w:rsid w:val="00E331B2"/>
    <w:rsid w:val="00E343D7"/>
    <w:rsid w:val="00E34935"/>
    <w:rsid w:val="00E36A00"/>
    <w:rsid w:val="00E4069F"/>
    <w:rsid w:val="00E41EDB"/>
    <w:rsid w:val="00E428EE"/>
    <w:rsid w:val="00E43B53"/>
    <w:rsid w:val="00E4409C"/>
    <w:rsid w:val="00E4532B"/>
    <w:rsid w:val="00E4538A"/>
    <w:rsid w:val="00E45407"/>
    <w:rsid w:val="00E461AC"/>
    <w:rsid w:val="00E5025A"/>
    <w:rsid w:val="00E51056"/>
    <w:rsid w:val="00E5353F"/>
    <w:rsid w:val="00E54219"/>
    <w:rsid w:val="00E55192"/>
    <w:rsid w:val="00E6136D"/>
    <w:rsid w:val="00E626B1"/>
    <w:rsid w:val="00E64CC8"/>
    <w:rsid w:val="00E6687E"/>
    <w:rsid w:val="00E669AA"/>
    <w:rsid w:val="00E67710"/>
    <w:rsid w:val="00E7264F"/>
    <w:rsid w:val="00E73100"/>
    <w:rsid w:val="00E7432B"/>
    <w:rsid w:val="00E7475F"/>
    <w:rsid w:val="00E7498E"/>
    <w:rsid w:val="00E76268"/>
    <w:rsid w:val="00E762D6"/>
    <w:rsid w:val="00E8097C"/>
    <w:rsid w:val="00E828E6"/>
    <w:rsid w:val="00E83A7E"/>
    <w:rsid w:val="00E842EA"/>
    <w:rsid w:val="00E8528C"/>
    <w:rsid w:val="00E852DD"/>
    <w:rsid w:val="00E90B2C"/>
    <w:rsid w:val="00E92EAC"/>
    <w:rsid w:val="00E93011"/>
    <w:rsid w:val="00E937AB"/>
    <w:rsid w:val="00E937EF"/>
    <w:rsid w:val="00E94ECC"/>
    <w:rsid w:val="00E9646E"/>
    <w:rsid w:val="00E972F4"/>
    <w:rsid w:val="00E9730E"/>
    <w:rsid w:val="00EA0054"/>
    <w:rsid w:val="00EA0D3D"/>
    <w:rsid w:val="00EA20A7"/>
    <w:rsid w:val="00EA254F"/>
    <w:rsid w:val="00EA624A"/>
    <w:rsid w:val="00EA685D"/>
    <w:rsid w:val="00EA71C3"/>
    <w:rsid w:val="00EA7E87"/>
    <w:rsid w:val="00EC0372"/>
    <w:rsid w:val="00EC0FD4"/>
    <w:rsid w:val="00EC149B"/>
    <w:rsid w:val="00EC346B"/>
    <w:rsid w:val="00EC385D"/>
    <w:rsid w:val="00EC4335"/>
    <w:rsid w:val="00EC54E7"/>
    <w:rsid w:val="00EC6246"/>
    <w:rsid w:val="00EC6E93"/>
    <w:rsid w:val="00EC7689"/>
    <w:rsid w:val="00EC77F9"/>
    <w:rsid w:val="00EC7839"/>
    <w:rsid w:val="00ED16CA"/>
    <w:rsid w:val="00ED2169"/>
    <w:rsid w:val="00ED54A9"/>
    <w:rsid w:val="00ED61C0"/>
    <w:rsid w:val="00ED6BE4"/>
    <w:rsid w:val="00EE03C3"/>
    <w:rsid w:val="00EE0915"/>
    <w:rsid w:val="00EE134E"/>
    <w:rsid w:val="00EE2962"/>
    <w:rsid w:val="00EE3F13"/>
    <w:rsid w:val="00EE42F2"/>
    <w:rsid w:val="00EE6328"/>
    <w:rsid w:val="00EE69E1"/>
    <w:rsid w:val="00EE6DEE"/>
    <w:rsid w:val="00EF2A02"/>
    <w:rsid w:val="00EF2ABC"/>
    <w:rsid w:val="00EF3368"/>
    <w:rsid w:val="00EF3A00"/>
    <w:rsid w:val="00EF5EF6"/>
    <w:rsid w:val="00F001DE"/>
    <w:rsid w:val="00F002E0"/>
    <w:rsid w:val="00F01759"/>
    <w:rsid w:val="00F022DE"/>
    <w:rsid w:val="00F03C04"/>
    <w:rsid w:val="00F04D59"/>
    <w:rsid w:val="00F10540"/>
    <w:rsid w:val="00F115E1"/>
    <w:rsid w:val="00F11FFD"/>
    <w:rsid w:val="00F12485"/>
    <w:rsid w:val="00F13322"/>
    <w:rsid w:val="00F15978"/>
    <w:rsid w:val="00F16777"/>
    <w:rsid w:val="00F20482"/>
    <w:rsid w:val="00F2217C"/>
    <w:rsid w:val="00F2475E"/>
    <w:rsid w:val="00F30BE5"/>
    <w:rsid w:val="00F316CC"/>
    <w:rsid w:val="00F32A24"/>
    <w:rsid w:val="00F34C91"/>
    <w:rsid w:val="00F353C9"/>
    <w:rsid w:val="00F35F8F"/>
    <w:rsid w:val="00F36319"/>
    <w:rsid w:val="00F363F3"/>
    <w:rsid w:val="00F3660E"/>
    <w:rsid w:val="00F36710"/>
    <w:rsid w:val="00F36E24"/>
    <w:rsid w:val="00F41694"/>
    <w:rsid w:val="00F4266E"/>
    <w:rsid w:val="00F42FC0"/>
    <w:rsid w:val="00F43936"/>
    <w:rsid w:val="00F441FA"/>
    <w:rsid w:val="00F44D35"/>
    <w:rsid w:val="00F453BF"/>
    <w:rsid w:val="00F470BE"/>
    <w:rsid w:val="00F5246E"/>
    <w:rsid w:val="00F542D2"/>
    <w:rsid w:val="00F561C5"/>
    <w:rsid w:val="00F572F0"/>
    <w:rsid w:val="00F5744B"/>
    <w:rsid w:val="00F607C1"/>
    <w:rsid w:val="00F60FF8"/>
    <w:rsid w:val="00F62CAC"/>
    <w:rsid w:val="00F64276"/>
    <w:rsid w:val="00F700B1"/>
    <w:rsid w:val="00F763E5"/>
    <w:rsid w:val="00F806F5"/>
    <w:rsid w:val="00F81DA8"/>
    <w:rsid w:val="00F84372"/>
    <w:rsid w:val="00F87089"/>
    <w:rsid w:val="00F87FBE"/>
    <w:rsid w:val="00F916C8"/>
    <w:rsid w:val="00F920AF"/>
    <w:rsid w:val="00F9628C"/>
    <w:rsid w:val="00F9683C"/>
    <w:rsid w:val="00FA0C09"/>
    <w:rsid w:val="00FA1D57"/>
    <w:rsid w:val="00FA49A1"/>
    <w:rsid w:val="00FA7967"/>
    <w:rsid w:val="00FA7DD4"/>
    <w:rsid w:val="00FB0720"/>
    <w:rsid w:val="00FB5B70"/>
    <w:rsid w:val="00FB5F89"/>
    <w:rsid w:val="00FB78A7"/>
    <w:rsid w:val="00FC041C"/>
    <w:rsid w:val="00FC1295"/>
    <w:rsid w:val="00FC1B1E"/>
    <w:rsid w:val="00FC1F23"/>
    <w:rsid w:val="00FC31DE"/>
    <w:rsid w:val="00FC5962"/>
    <w:rsid w:val="00FC7B2B"/>
    <w:rsid w:val="00FD28FA"/>
    <w:rsid w:val="00FD42D2"/>
    <w:rsid w:val="00FD4570"/>
    <w:rsid w:val="00FD4FE2"/>
    <w:rsid w:val="00FD5CAF"/>
    <w:rsid w:val="00FE1ADA"/>
    <w:rsid w:val="00FE2108"/>
    <w:rsid w:val="00FE381C"/>
    <w:rsid w:val="00FE4829"/>
    <w:rsid w:val="00FE49C9"/>
    <w:rsid w:val="00FE4BA2"/>
    <w:rsid w:val="00FE6005"/>
    <w:rsid w:val="00FE6C9F"/>
    <w:rsid w:val="00FE73FD"/>
    <w:rsid w:val="00FE7577"/>
    <w:rsid w:val="00FF5801"/>
    <w:rsid w:val="00FF6EC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CB8092E"/>
  <w15:docId w15:val="{0AA9131A-1C30-4837-BD86-CF882C2D6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1">
    <w:lsdException w:name="heading 1" w:uiPriority="9"/>
    <w:lsdException w:name="heading 2" w:uiPriority="9"/>
    <w:lsdException w:name="heading 3" w:uiPriority="9"/>
    <w:lsdException w:name="heading 4" w:uiPriority="9"/>
    <w:lsdException w:name="heading 5" w:uiPriority="9"/>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uiPriority="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uiPriority="29"/>
    <w:lsdException w:name="Intense Quote" w:uiPriority="30"/>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60797"/>
    <w:rPr>
      <w:lang w:val="en-AU" w:eastAsia="en-AU"/>
    </w:rPr>
  </w:style>
  <w:style w:type="paragraph" w:styleId="Heading1">
    <w:name w:val="heading 1"/>
    <w:basedOn w:val="Normal"/>
    <w:next w:val="Normal"/>
    <w:link w:val="Heading1Char"/>
    <w:uiPriority w:val="9"/>
    <w:rsid w:val="00463619"/>
    <w:pPr>
      <w:spacing w:before="400" w:after="60"/>
      <w:contextualSpacing/>
      <w:outlineLvl w:val="0"/>
    </w:pPr>
    <w:rPr>
      <w:rFonts w:asciiTheme="majorHAnsi" w:eastAsiaTheme="majorEastAsia" w:hAnsiTheme="majorHAnsi" w:cstheme="majorBidi"/>
      <w:smallCaps/>
      <w:color w:val="0F243E" w:themeColor="text2" w:themeShade="7F"/>
      <w:spacing w:val="20"/>
      <w:sz w:val="32"/>
      <w:szCs w:val="32"/>
    </w:rPr>
  </w:style>
  <w:style w:type="paragraph" w:styleId="Heading2">
    <w:name w:val="heading 2"/>
    <w:basedOn w:val="Normal"/>
    <w:next w:val="Normal"/>
    <w:link w:val="Heading2Char"/>
    <w:uiPriority w:val="9"/>
    <w:unhideWhenUsed/>
    <w:rsid w:val="00463619"/>
    <w:pPr>
      <w:spacing w:before="120" w:after="60"/>
      <w:contextualSpacing/>
      <w:outlineLvl w:val="1"/>
    </w:pPr>
    <w:rPr>
      <w:rFonts w:asciiTheme="majorHAnsi" w:eastAsiaTheme="majorEastAsia" w:hAnsiTheme="majorHAnsi" w:cstheme="majorBidi"/>
      <w:smallCaps/>
      <w:color w:val="17365D" w:themeColor="text2" w:themeShade="BF"/>
      <w:spacing w:val="20"/>
      <w:sz w:val="28"/>
      <w:szCs w:val="28"/>
    </w:rPr>
  </w:style>
  <w:style w:type="paragraph" w:styleId="Heading3">
    <w:name w:val="heading 3"/>
    <w:basedOn w:val="Normal"/>
    <w:next w:val="Normal"/>
    <w:link w:val="Heading3Char"/>
    <w:uiPriority w:val="9"/>
    <w:unhideWhenUsed/>
    <w:rsid w:val="00463619"/>
    <w:pPr>
      <w:spacing w:before="120" w:after="60"/>
      <w:contextualSpacing/>
      <w:outlineLvl w:val="2"/>
    </w:pPr>
    <w:rPr>
      <w:rFonts w:asciiTheme="majorHAnsi" w:eastAsiaTheme="majorEastAsia" w:hAnsiTheme="majorHAnsi" w:cstheme="majorBidi"/>
      <w:smallCaps/>
      <w:color w:val="1F497D" w:themeColor="text2"/>
      <w:spacing w:val="20"/>
    </w:rPr>
  </w:style>
  <w:style w:type="paragraph" w:styleId="Heading4">
    <w:name w:val="heading 4"/>
    <w:basedOn w:val="Normal"/>
    <w:next w:val="Normal"/>
    <w:link w:val="Heading4Char"/>
    <w:uiPriority w:val="9"/>
    <w:unhideWhenUsed/>
    <w:rsid w:val="00463619"/>
    <w:pPr>
      <w:pBdr>
        <w:bottom w:val="single" w:sz="4" w:space="1" w:color="71A0DC" w:themeColor="text2" w:themeTint="7F"/>
      </w:pBdr>
      <w:spacing w:before="200" w:after="100"/>
      <w:contextualSpacing/>
      <w:outlineLvl w:val="3"/>
    </w:pPr>
    <w:rPr>
      <w:rFonts w:asciiTheme="majorHAnsi" w:eastAsiaTheme="majorEastAsia" w:hAnsiTheme="majorHAnsi" w:cstheme="majorBidi"/>
      <w:b/>
      <w:bCs/>
      <w:smallCaps/>
      <w:color w:val="3071C3" w:themeColor="text2" w:themeTint="BF"/>
      <w:spacing w:val="20"/>
    </w:rPr>
  </w:style>
  <w:style w:type="paragraph" w:styleId="Heading5">
    <w:name w:val="heading 5"/>
    <w:basedOn w:val="Normal"/>
    <w:next w:val="Normal"/>
    <w:link w:val="Heading5Char"/>
    <w:uiPriority w:val="9"/>
    <w:unhideWhenUsed/>
    <w:rsid w:val="00463619"/>
    <w:pPr>
      <w:pBdr>
        <w:bottom w:val="single" w:sz="4" w:space="1" w:color="548DD4" w:themeColor="text2" w:themeTint="99"/>
      </w:pBdr>
      <w:spacing w:before="200" w:after="100"/>
      <w:contextualSpacing/>
      <w:outlineLvl w:val="4"/>
    </w:pPr>
    <w:rPr>
      <w:rFonts w:asciiTheme="majorHAnsi" w:eastAsiaTheme="majorEastAsia" w:hAnsiTheme="majorHAnsi" w:cstheme="majorBidi"/>
      <w:smallCaps/>
      <w:color w:val="3071C3" w:themeColor="text2" w:themeTint="BF"/>
      <w:spacing w:val="20"/>
    </w:rPr>
  </w:style>
  <w:style w:type="paragraph" w:styleId="Heading6">
    <w:name w:val="heading 6"/>
    <w:basedOn w:val="Normal"/>
    <w:next w:val="Normal"/>
    <w:link w:val="Heading6Char"/>
    <w:uiPriority w:val="9"/>
    <w:unhideWhenUsed/>
    <w:rsid w:val="00463619"/>
    <w:pPr>
      <w:pBdr>
        <w:bottom w:val="dotted" w:sz="8" w:space="1" w:color="938953" w:themeColor="background2" w:themeShade="7F"/>
      </w:pBdr>
      <w:spacing w:before="200" w:after="100"/>
      <w:contextualSpacing/>
      <w:outlineLvl w:val="5"/>
    </w:pPr>
    <w:rPr>
      <w:rFonts w:asciiTheme="majorHAnsi" w:eastAsiaTheme="majorEastAsia" w:hAnsiTheme="majorHAnsi" w:cstheme="majorBidi"/>
      <w:smallCaps/>
      <w:color w:val="938953" w:themeColor="background2" w:themeShade="7F"/>
      <w:spacing w:val="20"/>
    </w:rPr>
  </w:style>
  <w:style w:type="paragraph" w:styleId="Heading7">
    <w:name w:val="heading 7"/>
    <w:basedOn w:val="Normal"/>
    <w:next w:val="Normal"/>
    <w:link w:val="Heading7Char"/>
    <w:uiPriority w:val="9"/>
    <w:unhideWhenUsed/>
    <w:rsid w:val="00463619"/>
    <w:pPr>
      <w:pBdr>
        <w:bottom w:val="dotted" w:sz="8" w:space="1" w:color="938953" w:themeColor="background2" w:themeShade="7F"/>
      </w:pBdr>
      <w:spacing w:before="200" w:after="100"/>
      <w:contextualSpacing/>
      <w:outlineLvl w:val="6"/>
    </w:pPr>
    <w:rPr>
      <w:rFonts w:asciiTheme="majorHAnsi" w:eastAsiaTheme="majorEastAsia" w:hAnsiTheme="majorHAnsi" w:cstheme="majorBidi"/>
      <w:b/>
      <w:bCs/>
      <w:smallCaps/>
      <w:color w:val="938953" w:themeColor="background2" w:themeShade="7F"/>
      <w:spacing w:val="20"/>
      <w:sz w:val="16"/>
      <w:szCs w:val="16"/>
    </w:rPr>
  </w:style>
  <w:style w:type="paragraph" w:styleId="Heading8">
    <w:name w:val="heading 8"/>
    <w:basedOn w:val="Normal"/>
    <w:next w:val="Normal"/>
    <w:link w:val="Heading8Char"/>
    <w:uiPriority w:val="9"/>
    <w:unhideWhenUsed/>
    <w:rsid w:val="00463619"/>
    <w:pPr>
      <w:spacing w:before="200" w:after="60"/>
      <w:contextualSpacing/>
      <w:outlineLvl w:val="7"/>
    </w:pPr>
    <w:rPr>
      <w:rFonts w:asciiTheme="majorHAnsi" w:eastAsiaTheme="majorEastAsia" w:hAnsiTheme="majorHAnsi" w:cstheme="majorBidi"/>
      <w:b/>
      <w:smallCaps/>
      <w:color w:val="938953" w:themeColor="background2" w:themeShade="7F"/>
      <w:spacing w:val="20"/>
      <w:sz w:val="16"/>
      <w:szCs w:val="16"/>
    </w:rPr>
  </w:style>
  <w:style w:type="paragraph" w:styleId="Heading9">
    <w:name w:val="heading 9"/>
    <w:basedOn w:val="Normal"/>
    <w:next w:val="Normal"/>
    <w:link w:val="Heading9Char"/>
    <w:uiPriority w:val="9"/>
    <w:unhideWhenUsed/>
    <w:rsid w:val="00463619"/>
    <w:pPr>
      <w:spacing w:before="200" w:after="60"/>
      <w:contextualSpacing/>
      <w:outlineLvl w:val="8"/>
    </w:pPr>
    <w:rPr>
      <w:rFonts w:asciiTheme="majorHAnsi" w:eastAsiaTheme="majorEastAsia" w:hAnsiTheme="majorHAnsi" w:cstheme="majorBidi"/>
      <w:smallCaps/>
      <w:color w:val="938953" w:themeColor="background2" w:themeShade="7F"/>
      <w:spacing w:val="20"/>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83679F"/>
    <w:rPr>
      <w:rFonts w:ascii="Tahoma" w:hAnsi="Tahoma" w:cs="Tahoma"/>
      <w:sz w:val="16"/>
      <w:szCs w:val="16"/>
    </w:rPr>
  </w:style>
  <w:style w:type="paragraph" w:styleId="Footer">
    <w:name w:val="footer"/>
    <w:basedOn w:val="Normal"/>
    <w:rsid w:val="00BF67E3"/>
    <w:pPr>
      <w:tabs>
        <w:tab w:val="center" w:pos="4320"/>
        <w:tab w:val="right" w:pos="8640"/>
      </w:tabs>
    </w:pPr>
  </w:style>
  <w:style w:type="character" w:customStyle="1" w:styleId="BalloonTextChar">
    <w:name w:val="Balloon Text Char"/>
    <w:basedOn w:val="DefaultParagraphFont"/>
    <w:link w:val="BalloonText"/>
    <w:rsid w:val="0083679F"/>
    <w:rPr>
      <w:rFonts w:ascii="Tahoma" w:hAnsi="Tahoma" w:cs="Tahoma"/>
      <w:sz w:val="16"/>
      <w:szCs w:val="16"/>
      <w:lang w:val="en-AU" w:eastAsia="en-AU"/>
    </w:rPr>
  </w:style>
  <w:style w:type="character" w:styleId="LineNumber">
    <w:name w:val="line number"/>
    <w:basedOn w:val="DefaultParagraphFont"/>
    <w:rsid w:val="00832F93"/>
    <w:rPr>
      <w:rFonts w:ascii="Arial" w:hAnsi="Arial"/>
      <w:sz w:val="22"/>
    </w:rPr>
  </w:style>
  <w:style w:type="paragraph" w:styleId="Revision">
    <w:name w:val="Revision"/>
    <w:hidden/>
    <w:uiPriority w:val="99"/>
    <w:semiHidden/>
    <w:rsid w:val="0060061D"/>
    <w:rPr>
      <w:lang w:val="en-AU" w:eastAsia="en-AU"/>
    </w:rPr>
  </w:style>
  <w:style w:type="character" w:customStyle="1" w:styleId="Heading1Char">
    <w:name w:val="Heading 1 Char"/>
    <w:basedOn w:val="DefaultParagraphFont"/>
    <w:link w:val="Heading1"/>
    <w:uiPriority w:val="9"/>
    <w:rsid w:val="00463619"/>
    <w:rPr>
      <w:rFonts w:asciiTheme="majorHAnsi" w:eastAsiaTheme="majorEastAsia" w:hAnsiTheme="majorHAnsi" w:cstheme="majorBidi"/>
      <w:smallCaps/>
      <w:color w:val="0F243E" w:themeColor="text2" w:themeShade="7F"/>
      <w:spacing w:val="20"/>
      <w:sz w:val="32"/>
      <w:szCs w:val="32"/>
    </w:rPr>
  </w:style>
  <w:style w:type="paragraph" w:customStyle="1" w:styleId="PSHeading1">
    <w:name w:val="PS Heading 1"/>
    <w:basedOn w:val="Normal"/>
    <w:next w:val="PStextX2space"/>
    <w:link w:val="PSHeading1Char"/>
    <w:qFormat/>
    <w:rsid w:val="00B60797"/>
    <w:pPr>
      <w:spacing w:line="480" w:lineRule="auto"/>
    </w:pPr>
    <w:rPr>
      <w:rFonts w:ascii="Arial Bold" w:hAnsi="Arial Bold" w:cs="Arial"/>
      <w:b/>
      <w:caps/>
      <w:sz w:val="22"/>
      <w:szCs w:val="22"/>
    </w:rPr>
  </w:style>
  <w:style w:type="paragraph" w:customStyle="1" w:styleId="PSHeading2">
    <w:name w:val="PS Heading 2"/>
    <w:basedOn w:val="Normal"/>
    <w:next w:val="PStextX2space"/>
    <w:link w:val="PSHeading2Char"/>
    <w:qFormat/>
    <w:rsid w:val="00B60797"/>
    <w:pPr>
      <w:spacing w:line="480" w:lineRule="auto"/>
    </w:pPr>
    <w:rPr>
      <w:rFonts w:ascii="Arial" w:hAnsi="Arial" w:cs="Arial"/>
      <w:b/>
      <w:sz w:val="22"/>
      <w:szCs w:val="22"/>
    </w:rPr>
  </w:style>
  <w:style w:type="character" w:customStyle="1" w:styleId="PSHeading1Char">
    <w:name w:val="PS Heading 1 Char"/>
    <w:basedOn w:val="DefaultParagraphFont"/>
    <w:link w:val="PSHeading1"/>
    <w:rsid w:val="00B60797"/>
    <w:rPr>
      <w:rFonts w:ascii="Arial Bold" w:hAnsi="Arial Bold" w:cs="Arial"/>
      <w:b/>
      <w:caps/>
      <w:sz w:val="22"/>
      <w:szCs w:val="22"/>
      <w:lang w:val="en-AU" w:eastAsia="en-AU"/>
    </w:rPr>
  </w:style>
  <w:style w:type="paragraph" w:customStyle="1" w:styleId="PSHeading3">
    <w:name w:val="PS Heading 3"/>
    <w:basedOn w:val="Normal"/>
    <w:next w:val="PStextX2space"/>
    <w:link w:val="PSHeading3Char"/>
    <w:qFormat/>
    <w:rsid w:val="003C106F"/>
    <w:pPr>
      <w:spacing w:line="480" w:lineRule="auto"/>
    </w:pPr>
    <w:rPr>
      <w:rFonts w:ascii="Arial" w:hAnsi="Arial" w:cs="Arial"/>
      <w:b/>
      <w:i/>
      <w:sz w:val="22"/>
      <w:szCs w:val="22"/>
    </w:rPr>
  </w:style>
  <w:style w:type="character" w:customStyle="1" w:styleId="PSHeading2Char">
    <w:name w:val="PS Heading 2 Char"/>
    <w:basedOn w:val="DefaultParagraphFont"/>
    <w:link w:val="PSHeading2"/>
    <w:rsid w:val="00B60797"/>
    <w:rPr>
      <w:rFonts w:ascii="Arial" w:hAnsi="Arial" w:cs="Arial"/>
      <w:b/>
      <w:sz w:val="22"/>
      <w:szCs w:val="22"/>
      <w:lang w:val="en-AU" w:eastAsia="en-AU"/>
    </w:rPr>
  </w:style>
  <w:style w:type="paragraph" w:customStyle="1" w:styleId="PStextX2space">
    <w:name w:val="PS text X2 space"/>
    <w:basedOn w:val="Normal"/>
    <w:link w:val="PStextX2spaceChar"/>
    <w:qFormat/>
    <w:rsid w:val="008D56E8"/>
    <w:pPr>
      <w:spacing w:line="480" w:lineRule="auto"/>
    </w:pPr>
    <w:rPr>
      <w:rFonts w:ascii="Arial" w:hAnsi="Arial" w:cs="Arial"/>
      <w:sz w:val="22"/>
      <w:szCs w:val="22"/>
    </w:rPr>
  </w:style>
  <w:style w:type="paragraph" w:customStyle="1" w:styleId="PSHeading4">
    <w:name w:val="PS Heading 4"/>
    <w:basedOn w:val="Normal"/>
    <w:next w:val="PStextX2space"/>
    <w:link w:val="PSHeading4Char"/>
    <w:qFormat/>
    <w:rsid w:val="00316584"/>
    <w:pPr>
      <w:spacing w:line="480" w:lineRule="auto"/>
    </w:pPr>
    <w:rPr>
      <w:rFonts w:ascii="Arial" w:hAnsi="Arial" w:cs="Arial"/>
      <w:sz w:val="22"/>
      <w:szCs w:val="22"/>
      <w:u w:val="single"/>
    </w:rPr>
  </w:style>
  <w:style w:type="character" w:customStyle="1" w:styleId="PStextX2spaceChar">
    <w:name w:val="PS text X2 space Char"/>
    <w:basedOn w:val="DefaultParagraphFont"/>
    <w:link w:val="PStextX2space"/>
    <w:rsid w:val="008D56E8"/>
    <w:rPr>
      <w:rFonts w:ascii="Arial" w:hAnsi="Arial" w:cs="Arial"/>
      <w:sz w:val="22"/>
      <w:szCs w:val="22"/>
      <w:lang w:val="en-AU" w:eastAsia="en-AU"/>
    </w:rPr>
  </w:style>
  <w:style w:type="paragraph" w:customStyle="1" w:styleId="SOTxt1">
    <w:name w:val="SO Txt 1"/>
    <w:basedOn w:val="Normal"/>
    <w:link w:val="SOTxt1Char"/>
    <w:qFormat/>
    <w:rsid w:val="007B7FC5"/>
    <w:pPr>
      <w:numPr>
        <w:numId w:val="1"/>
      </w:numPr>
    </w:pPr>
    <w:rPr>
      <w:rFonts w:ascii="Arial" w:eastAsia="Batang" w:hAnsi="Arial" w:cs="Arial"/>
      <w:sz w:val="22"/>
      <w:szCs w:val="22"/>
    </w:rPr>
  </w:style>
  <w:style w:type="paragraph" w:customStyle="1" w:styleId="SOTxt2">
    <w:name w:val="SO Txt 2"/>
    <w:basedOn w:val="Normal"/>
    <w:link w:val="SOTxt2Char"/>
    <w:qFormat/>
    <w:rsid w:val="007B7FC5"/>
    <w:pPr>
      <w:numPr>
        <w:ilvl w:val="1"/>
        <w:numId w:val="2"/>
      </w:numPr>
    </w:pPr>
    <w:rPr>
      <w:rFonts w:ascii="Arial" w:eastAsia="Batang" w:hAnsi="Arial" w:cs="Arial"/>
      <w:sz w:val="22"/>
    </w:rPr>
  </w:style>
  <w:style w:type="character" w:customStyle="1" w:styleId="SOTxt1Char">
    <w:name w:val="SO Txt 1 Char"/>
    <w:basedOn w:val="DefaultParagraphFont"/>
    <w:link w:val="SOTxt1"/>
    <w:rsid w:val="007B7FC5"/>
    <w:rPr>
      <w:rFonts w:ascii="Arial" w:eastAsia="Batang" w:hAnsi="Arial" w:cs="Arial"/>
      <w:sz w:val="22"/>
      <w:szCs w:val="22"/>
      <w:lang w:val="en-AU" w:eastAsia="en-AU"/>
    </w:rPr>
  </w:style>
  <w:style w:type="paragraph" w:customStyle="1" w:styleId="SOTxt3">
    <w:name w:val="SO Txt 3"/>
    <w:basedOn w:val="Normal"/>
    <w:link w:val="SOTxt3Char"/>
    <w:qFormat/>
    <w:rsid w:val="005030F9"/>
    <w:pPr>
      <w:numPr>
        <w:numId w:val="3"/>
      </w:numPr>
      <w:outlineLvl w:val="0"/>
    </w:pPr>
    <w:rPr>
      <w:rFonts w:ascii="Arial" w:hAnsi="Arial" w:cs="Arial"/>
      <w:sz w:val="22"/>
      <w:szCs w:val="22"/>
      <w:lang w:val="en-US"/>
    </w:rPr>
  </w:style>
  <w:style w:type="character" w:customStyle="1" w:styleId="SOTxt2Char">
    <w:name w:val="SO Txt 2 Char"/>
    <w:basedOn w:val="DefaultParagraphFont"/>
    <w:link w:val="SOTxt2"/>
    <w:rsid w:val="007B7FC5"/>
    <w:rPr>
      <w:rFonts w:ascii="Arial" w:eastAsia="Batang" w:hAnsi="Arial" w:cs="Arial"/>
      <w:sz w:val="22"/>
      <w:lang w:val="en-AU" w:eastAsia="en-AU"/>
    </w:rPr>
  </w:style>
  <w:style w:type="paragraph" w:customStyle="1" w:styleId="SOTxt4">
    <w:name w:val="SO Txt 4"/>
    <w:basedOn w:val="Normal"/>
    <w:link w:val="SOTxt4Char"/>
    <w:qFormat/>
    <w:rsid w:val="007B7FC5"/>
    <w:pPr>
      <w:numPr>
        <w:ilvl w:val="3"/>
        <w:numId w:val="4"/>
      </w:numPr>
    </w:pPr>
    <w:rPr>
      <w:rFonts w:ascii="Arial" w:eastAsia="Batang" w:hAnsi="Arial" w:cs="Arial"/>
      <w:sz w:val="22"/>
    </w:rPr>
  </w:style>
  <w:style w:type="character" w:customStyle="1" w:styleId="SOTxt3Char">
    <w:name w:val="SO Txt 3 Char"/>
    <w:basedOn w:val="DefaultParagraphFont"/>
    <w:link w:val="SOTxt3"/>
    <w:rsid w:val="00AA162F"/>
    <w:rPr>
      <w:rFonts w:ascii="Arial" w:hAnsi="Arial" w:cs="Arial"/>
      <w:sz w:val="22"/>
      <w:szCs w:val="22"/>
      <w:lang w:eastAsia="en-AU"/>
    </w:rPr>
  </w:style>
  <w:style w:type="character" w:customStyle="1" w:styleId="SOTxt4Char">
    <w:name w:val="SO Txt 4 Char"/>
    <w:basedOn w:val="DefaultParagraphFont"/>
    <w:link w:val="SOTxt4"/>
    <w:rsid w:val="007B7FC5"/>
    <w:rPr>
      <w:rFonts w:ascii="Arial" w:eastAsia="Batang" w:hAnsi="Arial" w:cs="Arial"/>
      <w:sz w:val="22"/>
      <w:lang w:val="en-AU" w:eastAsia="en-AU"/>
    </w:rPr>
  </w:style>
  <w:style w:type="character" w:customStyle="1" w:styleId="PSHeading3Char">
    <w:name w:val="PS Heading 3 Char"/>
    <w:basedOn w:val="DefaultParagraphFont"/>
    <w:link w:val="PSHeading3"/>
    <w:rsid w:val="003C106F"/>
    <w:rPr>
      <w:rFonts w:ascii="Arial" w:hAnsi="Arial" w:cs="Arial"/>
      <w:b/>
      <w:i/>
      <w:sz w:val="22"/>
      <w:szCs w:val="22"/>
      <w:lang w:val="en-AU" w:eastAsia="en-AU"/>
    </w:rPr>
  </w:style>
  <w:style w:type="paragraph" w:customStyle="1" w:styleId="PSTextX1space">
    <w:name w:val="PS Text X1 space"/>
    <w:basedOn w:val="PStextX2space"/>
    <w:link w:val="PSTextX1spaceChar"/>
    <w:qFormat/>
    <w:rsid w:val="0057340C"/>
    <w:pPr>
      <w:spacing w:line="240" w:lineRule="auto"/>
    </w:pPr>
  </w:style>
  <w:style w:type="paragraph" w:customStyle="1" w:styleId="PSTableTxt">
    <w:name w:val="PS Table Txt"/>
    <w:basedOn w:val="PSTextX1space"/>
    <w:link w:val="PSTableTxtChar"/>
    <w:rsid w:val="00C71B20"/>
    <w:rPr>
      <w:sz w:val="20"/>
      <w:szCs w:val="20"/>
    </w:rPr>
  </w:style>
  <w:style w:type="character" w:customStyle="1" w:styleId="PSTextX1spaceChar">
    <w:name w:val="PS Text X1 space Char"/>
    <w:basedOn w:val="PStextX2spaceChar"/>
    <w:link w:val="PSTextX1space"/>
    <w:rsid w:val="0057340C"/>
    <w:rPr>
      <w:rFonts w:ascii="Arial" w:hAnsi="Arial" w:cs="Arial"/>
      <w:sz w:val="22"/>
      <w:szCs w:val="22"/>
      <w:lang w:val="en-AU" w:eastAsia="en-AU"/>
    </w:rPr>
  </w:style>
  <w:style w:type="character" w:customStyle="1" w:styleId="Heading2Char">
    <w:name w:val="Heading 2 Char"/>
    <w:basedOn w:val="DefaultParagraphFont"/>
    <w:link w:val="Heading2"/>
    <w:uiPriority w:val="9"/>
    <w:rsid w:val="00463619"/>
    <w:rPr>
      <w:rFonts w:asciiTheme="majorHAnsi" w:eastAsiaTheme="majorEastAsia" w:hAnsiTheme="majorHAnsi" w:cstheme="majorBidi"/>
      <w:smallCaps/>
      <w:color w:val="17365D" w:themeColor="text2" w:themeShade="BF"/>
      <w:spacing w:val="20"/>
      <w:sz w:val="28"/>
      <w:szCs w:val="28"/>
    </w:rPr>
  </w:style>
  <w:style w:type="character" w:customStyle="1" w:styleId="Heading3Char">
    <w:name w:val="Heading 3 Char"/>
    <w:basedOn w:val="DefaultParagraphFont"/>
    <w:link w:val="Heading3"/>
    <w:uiPriority w:val="9"/>
    <w:rsid w:val="00463619"/>
    <w:rPr>
      <w:rFonts w:asciiTheme="majorHAnsi" w:eastAsiaTheme="majorEastAsia" w:hAnsiTheme="majorHAnsi" w:cstheme="majorBidi"/>
      <w:smallCaps/>
      <w:color w:val="1F497D" w:themeColor="text2"/>
      <w:spacing w:val="20"/>
      <w:sz w:val="24"/>
      <w:szCs w:val="24"/>
    </w:rPr>
  </w:style>
  <w:style w:type="character" w:customStyle="1" w:styleId="Heading4Char">
    <w:name w:val="Heading 4 Char"/>
    <w:basedOn w:val="DefaultParagraphFont"/>
    <w:link w:val="Heading4"/>
    <w:uiPriority w:val="9"/>
    <w:rsid w:val="00463619"/>
    <w:rPr>
      <w:rFonts w:asciiTheme="majorHAnsi" w:eastAsiaTheme="majorEastAsia" w:hAnsiTheme="majorHAnsi" w:cstheme="majorBidi"/>
      <w:b/>
      <w:bCs/>
      <w:smallCaps/>
      <w:color w:val="3071C3" w:themeColor="text2" w:themeTint="BF"/>
      <w:spacing w:val="20"/>
    </w:rPr>
  </w:style>
  <w:style w:type="character" w:customStyle="1" w:styleId="Heading5Char">
    <w:name w:val="Heading 5 Char"/>
    <w:basedOn w:val="DefaultParagraphFont"/>
    <w:link w:val="Heading5"/>
    <w:uiPriority w:val="9"/>
    <w:rsid w:val="00463619"/>
    <w:rPr>
      <w:rFonts w:asciiTheme="majorHAnsi" w:eastAsiaTheme="majorEastAsia" w:hAnsiTheme="majorHAnsi" w:cstheme="majorBidi"/>
      <w:smallCaps/>
      <w:color w:val="3071C3" w:themeColor="text2" w:themeTint="BF"/>
      <w:spacing w:val="20"/>
    </w:rPr>
  </w:style>
  <w:style w:type="character" w:customStyle="1" w:styleId="Heading6Char">
    <w:name w:val="Heading 6 Char"/>
    <w:basedOn w:val="DefaultParagraphFont"/>
    <w:link w:val="Heading6"/>
    <w:uiPriority w:val="9"/>
    <w:rsid w:val="00463619"/>
    <w:rPr>
      <w:rFonts w:asciiTheme="majorHAnsi" w:eastAsiaTheme="majorEastAsia" w:hAnsiTheme="majorHAnsi" w:cstheme="majorBidi"/>
      <w:smallCaps/>
      <w:color w:val="938953" w:themeColor="background2" w:themeShade="7F"/>
      <w:spacing w:val="20"/>
    </w:rPr>
  </w:style>
  <w:style w:type="character" w:customStyle="1" w:styleId="Heading7Char">
    <w:name w:val="Heading 7 Char"/>
    <w:basedOn w:val="DefaultParagraphFont"/>
    <w:link w:val="Heading7"/>
    <w:uiPriority w:val="9"/>
    <w:rsid w:val="00463619"/>
    <w:rPr>
      <w:rFonts w:asciiTheme="majorHAnsi" w:eastAsiaTheme="majorEastAsia" w:hAnsiTheme="majorHAnsi" w:cstheme="majorBidi"/>
      <w:b/>
      <w:bCs/>
      <w:smallCaps/>
      <w:color w:val="938953" w:themeColor="background2" w:themeShade="7F"/>
      <w:spacing w:val="20"/>
      <w:sz w:val="16"/>
      <w:szCs w:val="16"/>
    </w:rPr>
  </w:style>
  <w:style w:type="character" w:customStyle="1" w:styleId="Heading8Char">
    <w:name w:val="Heading 8 Char"/>
    <w:basedOn w:val="DefaultParagraphFont"/>
    <w:link w:val="Heading8"/>
    <w:uiPriority w:val="9"/>
    <w:rsid w:val="00463619"/>
    <w:rPr>
      <w:rFonts w:asciiTheme="majorHAnsi" w:eastAsiaTheme="majorEastAsia" w:hAnsiTheme="majorHAnsi" w:cstheme="majorBidi"/>
      <w:b/>
      <w:smallCaps/>
      <w:color w:val="938953" w:themeColor="background2" w:themeShade="7F"/>
      <w:spacing w:val="20"/>
      <w:sz w:val="16"/>
      <w:szCs w:val="16"/>
    </w:rPr>
  </w:style>
  <w:style w:type="character" w:customStyle="1" w:styleId="Heading9Char">
    <w:name w:val="Heading 9 Char"/>
    <w:basedOn w:val="DefaultParagraphFont"/>
    <w:link w:val="Heading9"/>
    <w:uiPriority w:val="9"/>
    <w:rsid w:val="00463619"/>
    <w:rPr>
      <w:rFonts w:asciiTheme="majorHAnsi" w:eastAsiaTheme="majorEastAsia" w:hAnsiTheme="majorHAnsi" w:cstheme="majorBidi"/>
      <w:smallCaps/>
      <w:color w:val="938953" w:themeColor="background2" w:themeShade="7F"/>
      <w:spacing w:val="20"/>
      <w:sz w:val="16"/>
      <w:szCs w:val="16"/>
    </w:rPr>
  </w:style>
  <w:style w:type="paragraph" w:styleId="CommentText">
    <w:name w:val="annotation text"/>
    <w:basedOn w:val="Normal"/>
    <w:link w:val="CommentTextChar"/>
    <w:unhideWhenUsed/>
    <w:rsid w:val="00832F93"/>
    <w:rPr>
      <w:rFonts w:ascii="Arial" w:hAnsi="Arial"/>
      <w:sz w:val="20"/>
      <w:szCs w:val="20"/>
    </w:rPr>
  </w:style>
  <w:style w:type="character" w:customStyle="1" w:styleId="CommentTextChar">
    <w:name w:val="Comment Text Char"/>
    <w:basedOn w:val="DefaultParagraphFont"/>
    <w:link w:val="CommentText"/>
    <w:rsid w:val="00832F93"/>
    <w:rPr>
      <w:rFonts w:ascii="Arial" w:hAnsi="Arial"/>
      <w:sz w:val="20"/>
      <w:szCs w:val="20"/>
      <w:lang w:val="en-AU" w:eastAsia="en-AU"/>
    </w:rPr>
  </w:style>
  <w:style w:type="character" w:styleId="CommentReference">
    <w:name w:val="annotation reference"/>
    <w:basedOn w:val="DefaultParagraphFont"/>
    <w:semiHidden/>
    <w:unhideWhenUsed/>
    <w:rPr>
      <w:sz w:val="16"/>
      <w:szCs w:val="16"/>
    </w:rPr>
  </w:style>
  <w:style w:type="paragraph" w:styleId="CommentSubject">
    <w:name w:val="annotation subject"/>
    <w:basedOn w:val="CommentText"/>
    <w:next w:val="CommentText"/>
    <w:link w:val="CommentSubjectChar"/>
    <w:semiHidden/>
    <w:unhideWhenUsed/>
    <w:rsid w:val="00832F93"/>
    <w:rPr>
      <w:b/>
      <w:bCs/>
    </w:rPr>
  </w:style>
  <w:style w:type="character" w:customStyle="1" w:styleId="CommentSubjectChar">
    <w:name w:val="Comment Subject Char"/>
    <w:basedOn w:val="CommentTextChar"/>
    <w:link w:val="CommentSubject"/>
    <w:semiHidden/>
    <w:rsid w:val="00832F93"/>
    <w:rPr>
      <w:rFonts w:ascii="Arial" w:hAnsi="Arial"/>
      <w:b/>
      <w:bCs/>
      <w:sz w:val="20"/>
      <w:szCs w:val="20"/>
      <w:lang w:val="en-AU" w:eastAsia="en-AU"/>
    </w:rPr>
  </w:style>
  <w:style w:type="paragraph" w:styleId="Header">
    <w:name w:val="header"/>
    <w:basedOn w:val="Normal"/>
    <w:link w:val="HeaderChar"/>
    <w:unhideWhenUsed/>
    <w:rsid w:val="000F3ED0"/>
    <w:pPr>
      <w:tabs>
        <w:tab w:val="center" w:pos="4680"/>
        <w:tab w:val="right" w:pos="9360"/>
      </w:tabs>
    </w:pPr>
  </w:style>
  <w:style w:type="character" w:customStyle="1" w:styleId="HeaderChar">
    <w:name w:val="Header Char"/>
    <w:basedOn w:val="DefaultParagraphFont"/>
    <w:link w:val="Header"/>
    <w:rsid w:val="000F3ED0"/>
    <w:rPr>
      <w:lang w:val="en-AU" w:eastAsia="en-AU"/>
    </w:rPr>
  </w:style>
  <w:style w:type="paragraph" w:styleId="BodyText">
    <w:name w:val="Body Text"/>
    <w:basedOn w:val="Normal"/>
    <w:link w:val="BodyTextChar"/>
    <w:unhideWhenUsed/>
    <w:rsid w:val="0079414C"/>
    <w:pPr>
      <w:spacing w:after="120"/>
    </w:pPr>
  </w:style>
  <w:style w:type="character" w:customStyle="1" w:styleId="BodyTextChar">
    <w:name w:val="Body Text Char"/>
    <w:basedOn w:val="DefaultParagraphFont"/>
    <w:link w:val="BodyText"/>
    <w:rsid w:val="0079414C"/>
    <w:rPr>
      <w:lang w:val="en-AU" w:eastAsia="en-AU"/>
    </w:rPr>
  </w:style>
  <w:style w:type="paragraph" w:customStyle="1" w:styleId="Subheading">
    <w:name w:val="Subheading"/>
    <w:basedOn w:val="Normal"/>
    <w:link w:val="SubheadingChar"/>
    <w:qFormat/>
    <w:rsid w:val="001E44FF"/>
    <w:pPr>
      <w:autoSpaceDE w:val="0"/>
      <w:autoSpaceDN w:val="0"/>
      <w:adjustRightInd w:val="0"/>
      <w:spacing w:line="264" w:lineRule="auto"/>
    </w:pPr>
    <w:rPr>
      <w:rFonts w:ascii="Arial" w:eastAsia="Calibri" w:hAnsi="Arial" w:cs="Arial"/>
      <w:b/>
      <w:bCs/>
      <w:sz w:val="22"/>
      <w:szCs w:val="22"/>
      <w:lang w:val="en-GB"/>
    </w:rPr>
  </w:style>
  <w:style w:type="character" w:customStyle="1" w:styleId="SubheadingChar">
    <w:name w:val="Subheading Char"/>
    <w:basedOn w:val="DefaultParagraphFont"/>
    <w:link w:val="Subheading"/>
    <w:rsid w:val="001E44FF"/>
    <w:rPr>
      <w:rFonts w:ascii="Arial" w:eastAsia="Calibri" w:hAnsi="Arial" w:cs="Arial"/>
      <w:b/>
      <w:bCs/>
      <w:sz w:val="22"/>
      <w:szCs w:val="22"/>
      <w:lang w:val="en-GB" w:eastAsia="en-AU"/>
    </w:rPr>
  </w:style>
  <w:style w:type="character" w:customStyle="1" w:styleId="PSHeading4Char">
    <w:name w:val="PS Heading 4 Char"/>
    <w:basedOn w:val="DefaultParagraphFont"/>
    <w:link w:val="PSHeading4"/>
    <w:rsid w:val="00316584"/>
    <w:rPr>
      <w:rFonts w:ascii="Arial" w:hAnsi="Arial" w:cs="Arial"/>
      <w:sz w:val="22"/>
      <w:szCs w:val="22"/>
      <w:u w:val="single"/>
      <w:lang w:val="en-AU" w:eastAsia="en-AU"/>
    </w:rPr>
  </w:style>
  <w:style w:type="character" w:customStyle="1" w:styleId="PSTableTxtChar">
    <w:name w:val="PS Table Txt Char"/>
    <w:basedOn w:val="PSTextX1spaceChar"/>
    <w:link w:val="PSTableTxt"/>
    <w:rsid w:val="00C71B20"/>
    <w:rPr>
      <w:rFonts w:ascii="Arial" w:hAnsi="Arial" w:cs="Arial"/>
      <w:sz w:val="20"/>
      <w:szCs w:val="20"/>
      <w:lang w:val="en-AU" w:eastAsia="en-AU"/>
    </w:rPr>
  </w:style>
  <w:style w:type="character" w:styleId="Hyperlink">
    <w:name w:val="Hyperlink"/>
    <w:basedOn w:val="DefaultParagraphFont"/>
    <w:unhideWhenUsed/>
    <w:rsid w:val="00DC24FD"/>
    <w:rPr>
      <w:color w:val="0000FF" w:themeColor="hyperlink"/>
      <w:u w:val="single"/>
    </w:rPr>
  </w:style>
  <w:style w:type="table" w:styleId="TableGrid">
    <w:name w:val="Table Grid"/>
    <w:basedOn w:val="TableNormal"/>
    <w:rsid w:val="006A1F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10F28"/>
  </w:style>
  <w:style w:type="paragraph" w:customStyle="1" w:styleId="PSHead2">
    <w:name w:val="PS Head 2"/>
    <w:basedOn w:val="Heading1"/>
    <w:next w:val="PSTextX1space"/>
    <w:link w:val="PSHead2Char"/>
    <w:qFormat/>
    <w:rsid w:val="00B16E12"/>
    <w:pPr>
      <w:spacing w:before="0" w:after="0"/>
      <w:contextualSpacing w:val="0"/>
    </w:pPr>
    <w:rPr>
      <w:rFonts w:ascii="Arial Bold" w:hAnsi="Arial Bold" w:cs="Arial"/>
      <w:b/>
      <w:smallCaps w:val="0"/>
      <w:color w:val="000000" w:themeColor="text1"/>
      <w:spacing w:val="0"/>
      <w:sz w:val="22"/>
      <w:szCs w:val="22"/>
      <w:lang w:val="en-US"/>
    </w:rPr>
  </w:style>
  <w:style w:type="character" w:customStyle="1" w:styleId="PSHead2Char">
    <w:name w:val="PS Head 2 Char"/>
    <w:basedOn w:val="Heading1Char"/>
    <w:link w:val="PSHead2"/>
    <w:rsid w:val="00B16E12"/>
    <w:rPr>
      <w:rFonts w:ascii="Arial Bold" w:eastAsiaTheme="majorEastAsia" w:hAnsi="Arial Bold" w:cs="Arial"/>
      <w:b/>
      <w:smallCaps w:val="0"/>
      <w:color w:val="000000" w:themeColor="text1"/>
      <w:spacing w:val="20"/>
      <w:sz w:val="22"/>
      <w:szCs w:val="22"/>
      <w:lang w:eastAsia="en-AU"/>
    </w:rPr>
  </w:style>
  <w:style w:type="paragraph" w:customStyle="1" w:styleId="PSHead3">
    <w:name w:val="PS Head 3"/>
    <w:basedOn w:val="Normal"/>
    <w:next w:val="PSTextX1space"/>
    <w:link w:val="PSHead3Char"/>
    <w:qFormat/>
    <w:rsid w:val="00703821"/>
    <w:pPr>
      <w:tabs>
        <w:tab w:val="num" w:pos="567"/>
        <w:tab w:val="num" w:pos="1134"/>
      </w:tabs>
    </w:pPr>
    <w:rPr>
      <w:rFonts w:ascii="Arial Bold" w:hAnsi="Arial Bold" w:cs="Arial"/>
      <w:b/>
      <w:i/>
      <w:sz w:val="22"/>
      <w:szCs w:val="22"/>
    </w:rPr>
  </w:style>
  <w:style w:type="character" w:customStyle="1" w:styleId="PSHead3Char">
    <w:name w:val="PS Head 3 Char"/>
    <w:basedOn w:val="DefaultParagraphFont"/>
    <w:link w:val="PSHead3"/>
    <w:rsid w:val="00703821"/>
    <w:rPr>
      <w:rFonts w:ascii="Arial Bold" w:hAnsi="Arial Bold" w:cs="Arial"/>
      <w:b/>
      <w:i/>
      <w:sz w:val="22"/>
      <w:szCs w:val="22"/>
      <w:lang w:val="en-AU" w:eastAsia="en-AU"/>
    </w:rPr>
  </w:style>
  <w:style w:type="paragraph" w:customStyle="1" w:styleId="PSHead4">
    <w:name w:val="PS Head 4"/>
    <w:basedOn w:val="Normal"/>
    <w:next w:val="PSTextX1space"/>
    <w:link w:val="PSHead4Char"/>
    <w:qFormat/>
    <w:rsid w:val="00703821"/>
    <w:pPr>
      <w:tabs>
        <w:tab w:val="num" w:pos="567"/>
        <w:tab w:val="num" w:pos="1134"/>
      </w:tabs>
    </w:pPr>
    <w:rPr>
      <w:rFonts w:ascii="Arial" w:hAnsi="Arial" w:cs="Arial"/>
      <w:i/>
      <w:color w:val="000000" w:themeColor="text1"/>
      <w:sz w:val="22"/>
      <w:szCs w:val="22"/>
    </w:rPr>
  </w:style>
  <w:style w:type="character" w:customStyle="1" w:styleId="PSHead4Char">
    <w:name w:val="PS Head 4 Char"/>
    <w:basedOn w:val="DefaultParagraphFont"/>
    <w:link w:val="PSHead4"/>
    <w:rsid w:val="00703821"/>
    <w:rPr>
      <w:rFonts w:ascii="Arial" w:hAnsi="Arial" w:cs="Arial"/>
      <w:i/>
      <w:color w:val="000000" w:themeColor="text1"/>
      <w:sz w:val="22"/>
      <w:szCs w:val="22"/>
      <w:lang w:val="en-AU" w:eastAsia="en-AU"/>
    </w:rPr>
  </w:style>
  <w:style w:type="paragraph" w:customStyle="1" w:styleId="PSHead1">
    <w:name w:val="PS Head 1"/>
    <w:basedOn w:val="PSHead2"/>
    <w:next w:val="PSTextX1space"/>
    <w:link w:val="PSHead1Char"/>
    <w:qFormat/>
    <w:rsid w:val="002C42F0"/>
    <w:pPr>
      <w:spacing w:after="100"/>
    </w:pPr>
    <w:rPr>
      <w:caps/>
    </w:rPr>
  </w:style>
  <w:style w:type="character" w:customStyle="1" w:styleId="PSHead1Char">
    <w:name w:val="PS Head 1 Char"/>
    <w:basedOn w:val="PSHead2Char"/>
    <w:link w:val="PSHead1"/>
    <w:rsid w:val="002C42F0"/>
    <w:rPr>
      <w:rFonts w:ascii="Arial Bold" w:eastAsiaTheme="majorEastAsia" w:hAnsi="Arial Bold" w:cs="Arial"/>
      <w:b/>
      <w:caps/>
      <w:smallCaps w:val="0"/>
      <w:color w:val="0F243E" w:themeColor="text2" w:themeShade="7F"/>
      <w:spacing w:val="20"/>
      <w:sz w:val="22"/>
      <w:szCs w:val="22"/>
      <w:lang w:eastAsia="en-AU"/>
    </w:rPr>
  </w:style>
  <w:style w:type="paragraph" w:styleId="ListParagraph">
    <w:name w:val="List Paragraph"/>
    <w:basedOn w:val="Normal"/>
    <w:uiPriority w:val="34"/>
    <w:qFormat/>
    <w:rsid w:val="00C7229B"/>
    <w:pPr>
      <w:ind w:left="720"/>
      <w:contextualSpacing/>
    </w:pPr>
  </w:style>
  <w:style w:type="paragraph" w:styleId="NormalWeb">
    <w:name w:val="Normal (Web)"/>
    <w:basedOn w:val="Normal"/>
    <w:uiPriority w:val="99"/>
    <w:unhideWhenUsed/>
    <w:rsid w:val="00C7229B"/>
    <w:pPr>
      <w:spacing w:before="240" w:after="240"/>
    </w:pPr>
    <w:rPr>
      <w:lang w:val="ru-RU" w:eastAsia="ru-RU"/>
    </w:rPr>
  </w:style>
  <w:style w:type="paragraph" w:customStyle="1" w:styleId="x--------------">
    <w:name w:val="x--------------"/>
    <w:basedOn w:val="Normal"/>
    <w:rsid w:val="00C7229B"/>
    <w:pPr>
      <w:spacing w:before="240" w:after="240"/>
    </w:pPr>
    <w:rPr>
      <w:lang w:val="ru-RU" w:eastAsia="ru-RU"/>
    </w:rPr>
  </w:style>
  <w:style w:type="character" w:styleId="FollowedHyperlink">
    <w:name w:val="FollowedHyperlink"/>
    <w:basedOn w:val="DefaultParagraphFont"/>
    <w:semiHidden/>
    <w:unhideWhenUsed/>
    <w:rsid w:val="00F806F5"/>
    <w:rPr>
      <w:color w:val="800080" w:themeColor="followedHyperlink"/>
      <w:u w:val="single"/>
    </w:rPr>
  </w:style>
  <w:style w:type="character" w:styleId="Emphasis">
    <w:name w:val="Emphasis"/>
    <w:basedOn w:val="DefaultParagraphFont"/>
    <w:uiPriority w:val="20"/>
    <w:qFormat/>
    <w:rsid w:val="00EA0054"/>
    <w:rPr>
      <w:i/>
      <w:iCs/>
    </w:rPr>
  </w:style>
  <w:style w:type="character" w:customStyle="1" w:styleId="shorttext">
    <w:name w:val="short_text"/>
    <w:basedOn w:val="DefaultParagraphFont"/>
    <w:rsid w:val="007345D3"/>
  </w:style>
  <w:style w:type="character" w:styleId="Strong">
    <w:name w:val="Strong"/>
    <w:basedOn w:val="DefaultParagraphFont"/>
    <w:uiPriority w:val="22"/>
    <w:qFormat/>
    <w:rsid w:val="00115B4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204723">
      <w:bodyDiv w:val="1"/>
      <w:marLeft w:val="0"/>
      <w:marRight w:val="0"/>
      <w:marTop w:val="0"/>
      <w:marBottom w:val="0"/>
      <w:divBdr>
        <w:top w:val="none" w:sz="0" w:space="0" w:color="auto"/>
        <w:left w:val="none" w:sz="0" w:space="0" w:color="auto"/>
        <w:bottom w:val="none" w:sz="0" w:space="0" w:color="auto"/>
        <w:right w:val="none" w:sz="0" w:space="0" w:color="auto"/>
      </w:divBdr>
    </w:div>
    <w:div w:id="612830565">
      <w:bodyDiv w:val="1"/>
      <w:marLeft w:val="0"/>
      <w:marRight w:val="0"/>
      <w:marTop w:val="0"/>
      <w:marBottom w:val="0"/>
      <w:divBdr>
        <w:top w:val="none" w:sz="0" w:space="0" w:color="auto"/>
        <w:left w:val="none" w:sz="0" w:space="0" w:color="auto"/>
        <w:bottom w:val="none" w:sz="0" w:space="0" w:color="auto"/>
        <w:right w:val="none" w:sz="0" w:space="0" w:color="auto"/>
      </w:divBdr>
      <w:divsChild>
        <w:div w:id="2023701846">
          <w:marLeft w:val="274"/>
          <w:marRight w:val="0"/>
          <w:marTop w:val="86"/>
          <w:marBottom w:val="0"/>
          <w:divBdr>
            <w:top w:val="none" w:sz="0" w:space="0" w:color="auto"/>
            <w:left w:val="none" w:sz="0" w:space="0" w:color="auto"/>
            <w:bottom w:val="none" w:sz="0" w:space="0" w:color="auto"/>
            <w:right w:val="none" w:sz="0" w:space="0" w:color="auto"/>
          </w:divBdr>
        </w:div>
      </w:divsChild>
    </w:div>
    <w:div w:id="673604286">
      <w:bodyDiv w:val="1"/>
      <w:marLeft w:val="0"/>
      <w:marRight w:val="0"/>
      <w:marTop w:val="0"/>
      <w:marBottom w:val="0"/>
      <w:divBdr>
        <w:top w:val="none" w:sz="0" w:space="0" w:color="auto"/>
        <w:left w:val="none" w:sz="0" w:space="0" w:color="auto"/>
        <w:bottom w:val="none" w:sz="0" w:space="0" w:color="auto"/>
        <w:right w:val="none" w:sz="0" w:space="0" w:color="auto"/>
      </w:divBdr>
    </w:div>
    <w:div w:id="705714836">
      <w:bodyDiv w:val="1"/>
      <w:marLeft w:val="0"/>
      <w:marRight w:val="0"/>
      <w:marTop w:val="0"/>
      <w:marBottom w:val="0"/>
      <w:divBdr>
        <w:top w:val="none" w:sz="0" w:space="0" w:color="auto"/>
        <w:left w:val="none" w:sz="0" w:space="0" w:color="auto"/>
        <w:bottom w:val="none" w:sz="0" w:space="0" w:color="auto"/>
        <w:right w:val="none" w:sz="0" w:space="0" w:color="auto"/>
      </w:divBdr>
      <w:divsChild>
        <w:div w:id="232738295">
          <w:marLeft w:val="10"/>
          <w:marRight w:val="0"/>
          <w:marTop w:val="0"/>
          <w:marBottom w:val="0"/>
          <w:divBdr>
            <w:top w:val="none" w:sz="0" w:space="0" w:color="auto"/>
            <w:left w:val="none" w:sz="0" w:space="0" w:color="auto"/>
            <w:bottom w:val="none" w:sz="0" w:space="0" w:color="auto"/>
            <w:right w:val="none" w:sz="0" w:space="0" w:color="auto"/>
          </w:divBdr>
        </w:div>
      </w:divsChild>
    </w:div>
    <w:div w:id="721170091">
      <w:bodyDiv w:val="1"/>
      <w:marLeft w:val="0"/>
      <w:marRight w:val="0"/>
      <w:marTop w:val="0"/>
      <w:marBottom w:val="0"/>
      <w:divBdr>
        <w:top w:val="none" w:sz="0" w:space="0" w:color="auto"/>
        <w:left w:val="none" w:sz="0" w:space="0" w:color="auto"/>
        <w:bottom w:val="none" w:sz="0" w:space="0" w:color="auto"/>
        <w:right w:val="none" w:sz="0" w:space="0" w:color="auto"/>
      </w:divBdr>
    </w:div>
    <w:div w:id="872572264">
      <w:bodyDiv w:val="1"/>
      <w:marLeft w:val="0"/>
      <w:marRight w:val="0"/>
      <w:marTop w:val="0"/>
      <w:marBottom w:val="0"/>
      <w:divBdr>
        <w:top w:val="none" w:sz="0" w:space="0" w:color="auto"/>
        <w:left w:val="none" w:sz="0" w:space="0" w:color="auto"/>
        <w:bottom w:val="none" w:sz="0" w:space="0" w:color="auto"/>
        <w:right w:val="none" w:sz="0" w:space="0" w:color="auto"/>
      </w:divBdr>
    </w:div>
    <w:div w:id="1062291553">
      <w:bodyDiv w:val="1"/>
      <w:marLeft w:val="0"/>
      <w:marRight w:val="0"/>
      <w:marTop w:val="0"/>
      <w:marBottom w:val="0"/>
      <w:divBdr>
        <w:top w:val="none" w:sz="0" w:space="0" w:color="auto"/>
        <w:left w:val="none" w:sz="0" w:space="0" w:color="auto"/>
        <w:bottom w:val="none" w:sz="0" w:space="0" w:color="auto"/>
        <w:right w:val="none" w:sz="0" w:space="0" w:color="auto"/>
      </w:divBdr>
      <w:divsChild>
        <w:div w:id="1137450531">
          <w:marLeft w:val="360"/>
          <w:marRight w:val="0"/>
          <w:marTop w:val="86"/>
          <w:marBottom w:val="0"/>
          <w:divBdr>
            <w:top w:val="none" w:sz="0" w:space="0" w:color="auto"/>
            <w:left w:val="none" w:sz="0" w:space="0" w:color="auto"/>
            <w:bottom w:val="none" w:sz="0" w:space="0" w:color="auto"/>
            <w:right w:val="none" w:sz="0" w:space="0" w:color="auto"/>
          </w:divBdr>
        </w:div>
      </w:divsChild>
    </w:div>
    <w:div w:id="1197278159">
      <w:bodyDiv w:val="1"/>
      <w:marLeft w:val="0"/>
      <w:marRight w:val="0"/>
      <w:marTop w:val="0"/>
      <w:marBottom w:val="0"/>
      <w:divBdr>
        <w:top w:val="none" w:sz="0" w:space="0" w:color="auto"/>
        <w:left w:val="none" w:sz="0" w:space="0" w:color="auto"/>
        <w:bottom w:val="none" w:sz="0" w:space="0" w:color="auto"/>
        <w:right w:val="none" w:sz="0" w:space="0" w:color="auto"/>
      </w:divBdr>
      <w:divsChild>
        <w:div w:id="79955897">
          <w:marLeft w:val="274"/>
          <w:marRight w:val="0"/>
          <w:marTop w:val="86"/>
          <w:marBottom w:val="0"/>
          <w:divBdr>
            <w:top w:val="none" w:sz="0" w:space="0" w:color="auto"/>
            <w:left w:val="none" w:sz="0" w:space="0" w:color="auto"/>
            <w:bottom w:val="none" w:sz="0" w:space="0" w:color="auto"/>
            <w:right w:val="none" w:sz="0" w:space="0" w:color="auto"/>
          </w:divBdr>
        </w:div>
      </w:divsChild>
    </w:div>
    <w:div w:id="1228809211">
      <w:bodyDiv w:val="1"/>
      <w:marLeft w:val="0"/>
      <w:marRight w:val="0"/>
      <w:marTop w:val="0"/>
      <w:marBottom w:val="0"/>
      <w:divBdr>
        <w:top w:val="none" w:sz="0" w:space="0" w:color="auto"/>
        <w:left w:val="none" w:sz="0" w:space="0" w:color="auto"/>
        <w:bottom w:val="none" w:sz="0" w:space="0" w:color="auto"/>
        <w:right w:val="none" w:sz="0" w:space="0" w:color="auto"/>
      </w:divBdr>
      <w:divsChild>
        <w:div w:id="1704557065">
          <w:marLeft w:val="360"/>
          <w:marRight w:val="0"/>
          <w:marTop w:val="86"/>
          <w:marBottom w:val="0"/>
          <w:divBdr>
            <w:top w:val="none" w:sz="0" w:space="0" w:color="auto"/>
            <w:left w:val="none" w:sz="0" w:space="0" w:color="auto"/>
            <w:bottom w:val="none" w:sz="0" w:space="0" w:color="auto"/>
            <w:right w:val="none" w:sz="0" w:space="0" w:color="auto"/>
          </w:divBdr>
        </w:div>
      </w:divsChild>
    </w:div>
    <w:div w:id="1369332137">
      <w:bodyDiv w:val="1"/>
      <w:marLeft w:val="0"/>
      <w:marRight w:val="0"/>
      <w:marTop w:val="0"/>
      <w:marBottom w:val="0"/>
      <w:divBdr>
        <w:top w:val="none" w:sz="0" w:space="0" w:color="auto"/>
        <w:left w:val="none" w:sz="0" w:space="0" w:color="auto"/>
        <w:bottom w:val="none" w:sz="0" w:space="0" w:color="auto"/>
        <w:right w:val="none" w:sz="0" w:space="0" w:color="auto"/>
      </w:divBdr>
      <w:divsChild>
        <w:div w:id="472137075">
          <w:marLeft w:val="1166"/>
          <w:marRight w:val="0"/>
          <w:marTop w:val="72"/>
          <w:marBottom w:val="0"/>
          <w:divBdr>
            <w:top w:val="none" w:sz="0" w:space="0" w:color="auto"/>
            <w:left w:val="none" w:sz="0" w:space="0" w:color="auto"/>
            <w:bottom w:val="none" w:sz="0" w:space="0" w:color="auto"/>
            <w:right w:val="none" w:sz="0" w:space="0" w:color="auto"/>
          </w:divBdr>
        </w:div>
        <w:div w:id="2025548956">
          <w:marLeft w:val="1166"/>
          <w:marRight w:val="0"/>
          <w:marTop w:val="72"/>
          <w:marBottom w:val="0"/>
          <w:divBdr>
            <w:top w:val="none" w:sz="0" w:space="0" w:color="auto"/>
            <w:left w:val="none" w:sz="0" w:space="0" w:color="auto"/>
            <w:bottom w:val="none" w:sz="0" w:space="0" w:color="auto"/>
            <w:right w:val="none" w:sz="0" w:space="0" w:color="auto"/>
          </w:divBdr>
        </w:div>
      </w:divsChild>
    </w:div>
    <w:div w:id="1657800970">
      <w:bodyDiv w:val="1"/>
      <w:marLeft w:val="0"/>
      <w:marRight w:val="0"/>
      <w:marTop w:val="0"/>
      <w:marBottom w:val="0"/>
      <w:divBdr>
        <w:top w:val="none" w:sz="0" w:space="0" w:color="auto"/>
        <w:left w:val="none" w:sz="0" w:space="0" w:color="auto"/>
        <w:bottom w:val="none" w:sz="0" w:space="0" w:color="auto"/>
        <w:right w:val="none" w:sz="0" w:space="0" w:color="auto"/>
      </w:divBdr>
    </w:div>
    <w:div w:id="1781989492">
      <w:bodyDiv w:val="1"/>
      <w:marLeft w:val="0"/>
      <w:marRight w:val="0"/>
      <w:marTop w:val="0"/>
      <w:marBottom w:val="0"/>
      <w:divBdr>
        <w:top w:val="none" w:sz="0" w:space="0" w:color="auto"/>
        <w:left w:val="none" w:sz="0" w:space="0" w:color="auto"/>
        <w:bottom w:val="none" w:sz="0" w:space="0" w:color="auto"/>
        <w:right w:val="none" w:sz="0" w:space="0" w:color="auto"/>
      </w:divBdr>
      <w:divsChild>
        <w:div w:id="1791238593">
          <w:marLeft w:val="274"/>
          <w:marRight w:val="0"/>
          <w:marTop w:val="86"/>
          <w:marBottom w:val="0"/>
          <w:divBdr>
            <w:top w:val="none" w:sz="0" w:space="0" w:color="auto"/>
            <w:left w:val="none" w:sz="0" w:space="0" w:color="auto"/>
            <w:bottom w:val="none" w:sz="0" w:space="0" w:color="auto"/>
            <w:right w:val="none" w:sz="0" w:space="0" w:color="auto"/>
          </w:divBdr>
        </w:div>
      </w:divsChild>
    </w:div>
    <w:div w:id="1890652523">
      <w:bodyDiv w:val="1"/>
      <w:marLeft w:val="0"/>
      <w:marRight w:val="0"/>
      <w:marTop w:val="0"/>
      <w:marBottom w:val="0"/>
      <w:divBdr>
        <w:top w:val="none" w:sz="0" w:space="0" w:color="auto"/>
        <w:left w:val="none" w:sz="0" w:space="0" w:color="auto"/>
        <w:bottom w:val="none" w:sz="0" w:space="0" w:color="auto"/>
        <w:right w:val="none" w:sz="0" w:space="0" w:color="auto"/>
      </w:divBdr>
      <w:divsChild>
        <w:div w:id="50468858">
          <w:marLeft w:val="360"/>
          <w:marRight w:val="0"/>
          <w:marTop w:val="8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nnualreport2009.novonordisk.com/web-media/pdfs/Biefing-Book-Russia-en.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55AD98-CD28-43A1-8368-BDCC2E13C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9</Pages>
  <Words>15016</Words>
  <Characters>85594</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Eli Lilly and Company</Company>
  <LinksUpToDate>false</LinksUpToDate>
  <CharactersWithSpaces>100410</CharactersWithSpaces>
  <SharedDoc>false</SharedDoc>
  <HyperlinkBase/>
  <HLinks>
    <vt:vector size="42" baseType="variant">
      <vt:variant>
        <vt:i4>2621501</vt:i4>
      </vt:variant>
      <vt:variant>
        <vt:i4>18</vt:i4>
      </vt:variant>
      <vt:variant>
        <vt:i4>0</vt:i4>
      </vt:variant>
      <vt:variant>
        <vt:i4>5</vt:i4>
      </vt:variant>
      <vt:variant>
        <vt:lpwstr>http://jcem.endojournals.org/misc/origcopy.pdf</vt:lpwstr>
      </vt:variant>
      <vt:variant>
        <vt:lpwstr/>
      </vt:variant>
      <vt:variant>
        <vt:i4>983163</vt:i4>
      </vt:variant>
      <vt:variant>
        <vt:i4>15</vt:i4>
      </vt:variant>
      <vt:variant>
        <vt:i4>0</vt:i4>
      </vt:variant>
      <vt:variant>
        <vt:i4>5</vt:i4>
      </vt:variant>
      <vt:variant>
        <vt:lpwstr>http://www.nlm.nih.gov/bsd/uniform_requirements.html</vt:lpwstr>
      </vt:variant>
      <vt:variant>
        <vt:lpwstr/>
      </vt:variant>
      <vt:variant>
        <vt:i4>7798834</vt:i4>
      </vt:variant>
      <vt:variant>
        <vt:i4>12</vt:i4>
      </vt:variant>
      <vt:variant>
        <vt:i4>0</vt:i4>
      </vt:variant>
      <vt:variant>
        <vt:i4>5</vt:i4>
      </vt:variant>
      <vt:variant>
        <vt:lpwstr>http://www.proscribe.com.au/Documents and Settings/Mark/Local Settings/Temporary Internet Files/OLKA4/www.proscribe.com.au</vt:lpwstr>
      </vt:variant>
      <vt:variant>
        <vt:lpwstr/>
      </vt:variant>
      <vt:variant>
        <vt:i4>7798834</vt:i4>
      </vt:variant>
      <vt:variant>
        <vt:i4>9</vt:i4>
      </vt:variant>
      <vt:variant>
        <vt:i4>0</vt:i4>
      </vt:variant>
      <vt:variant>
        <vt:i4>5</vt:i4>
      </vt:variant>
      <vt:variant>
        <vt:lpwstr>http://www.proscribe.com.au/Documents and Settings/Mark/Local Settings/Temporary Internet Files/OLKA4/www.proscribe.com.au</vt:lpwstr>
      </vt:variant>
      <vt:variant>
        <vt:lpwstr/>
      </vt:variant>
      <vt:variant>
        <vt:i4>327690</vt:i4>
      </vt:variant>
      <vt:variant>
        <vt:i4>6</vt:i4>
      </vt:variant>
      <vt:variant>
        <vt:i4>0</vt:i4>
      </vt:variant>
      <vt:variant>
        <vt:i4>5</vt:i4>
      </vt:variant>
      <vt:variant>
        <vt:lpwstr>http://www.ncbi.nlm.nih.gov/entrez/query.fcgi?db=mesh</vt:lpwstr>
      </vt:variant>
      <vt:variant>
        <vt:lpwstr/>
      </vt:variant>
      <vt:variant>
        <vt:i4>327690</vt:i4>
      </vt:variant>
      <vt:variant>
        <vt:i4>3</vt:i4>
      </vt:variant>
      <vt:variant>
        <vt:i4>0</vt:i4>
      </vt:variant>
      <vt:variant>
        <vt:i4>5</vt:i4>
      </vt:variant>
      <vt:variant>
        <vt:lpwstr>http://www.ncbi.nlm.nih.gov/entrez/query.fcgi?db=mesh</vt:lpwstr>
      </vt:variant>
      <vt:variant>
        <vt:lpwstr/>
      </vt:variant>
      <vt:variant>
        <vt:i4>7798834</vt:i4>
      </vt:variant>
      <vt:variant>
        <vt:i4>0</vt:i4>
      </vt:variant>
      <vt:variant>
        <vt:i4>0</vt:i4>
      </vt:variant>
      <vt:variant>
        <vt:i4>5</vt:i4>
      </vt:variant>
      <vt:variant>
        <vt:lpwstr>http://www.proscribe.com.au/Documents and Settings/Mark/Local Settings/Temporary Internet Files/OLKA4/www.proscribe.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oScribe</dc:creator>
  <cp:lastModifiedBy>Ekaterina Chekunaeva</cp:lastModifiedBy>
  <cp:revision>5</cp:revision>
  <cp:lastPrinted>2015-07-24T07:43:00Z</cp:lastPrinted>
  <dcterms:created xsi:type="dcterms:W3CDTF">2017-07-09T09:04:00Z</dcterms:created>
  <dcterms:modified xsi:type="dcterms:W3CDTF">2017-07-19T10:34:00Z</dcterms:modified>
</cp:coreProperties>
</file>